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65E77C" w14:textId="12B51686" w:rsidR="00C027A1" w:rsidRPr="00C027A1" w:rsidRDefault="00C027A1" w:rsidP="00CB46E9">
      <w:pPr>
        <w:pStyle w:val="Heading2"/>
      </w:pPr>
      <w:r w:rsidRPr="00E0542B">
        <w:t>TITLE PAGE</w:t>
      </w:r>
    </w:p>
    <w:p w14:paraId="25666478" w14:textId="77777777" w:rsidR="00C027A1" w:rsidRPr="00E0542B" w:rsidRDefault="00C027A1" w:rsidP="00E0542B"/>
    <w:p w14:paraId="7B734CA9" w14:textId="417344C5" w:rsidR="00843B81" w:rsidRPr="00E55ED3" w:rsidRDefault="00B01AFE" w:rsidP="002A315A">
      <w:pPr>
        <w:pStyle w:val="Title"/>
        <w:spacing w:line="240" w:lineRule="auto"/>
        <w:ind w:firstLine="0"/>
        <w:jc w:val="left"/>
        <w:rPr>
          <w:b/>
          <w:sz w:val="44"/>
          <w:szCs w:val="44"/>
        </w:rPr>
      </w:pPr>
      <w:r>
        <w:rPr>
          <w:b/>
          <w:sz w:val="44"/>
          <w:szCs w:val="44"/>
        </w:rPr>
        <w:t>Vaccination against RSV</w:t>
      </w:r>
    </w:p>
    <w:p w14:paraId="47C71003" w14:textId="2C8D9FEE" w:rsidR="00843B81" w:rsidRPr="00E55ED3" w:rsidRDefault="00DC58DD" w:rsidP="00DA40F3">
      <w:pPr>
        <w:ind w:firstLine="0"/>
        <w:jc w:val="left"/>
        <w:rPr>
          <w:rFonts w:ascii="Seravek Medium" w:hAnsi="Seravek Medium"/>
          <w:lang w:val="en-US"/>
        </w:rPr>
      </w:pPr>
      <w:r>
        <w:rPr>
          <w:rFonts w:ascii="Seravek Medium" w:hAnsi="Seravek Medium"/>
        </w:rPr>
        <w:t>C</w:t>
      </w:r>
      <w:r w:rsidR="00156505" w:rsidRPr="00E55ED3">
        <w:rPr>
          <w:rFonts w:ascii="Seravek Medium" w:hAnsi="Seravek Medium"/>
        </w:rPr>
        <w:t xml:space="preserve"> </w:t>
      </w:r>
      <w:r w:rsidR="00843B81" w:rsidRPr="00E55ED3">
        <w:rPr>
          <w:rFonts w:ascii="Seravek Medium" w:hAnsi="Seravek Medium"/>
        </w:rPr>
        <w:t>A Green</w:t>
      </w:r>
      <w:r w:rsidR="00843B81" w:rsidRPr="00E55ED3">
        <w:rPr>
          <w:rFonts w:ascii="Seravek Medium" w:hAnsi="Seravek Medium"/>
          <w:vertAlign w:val="superscript"/>
        </w:rPr>
        <w:t>1</w:t>
      </w:r>
      <w:r w:rsidR="00843B81" w:rsidRPr="00E55ED3">
        <w:rPr>
          <w:rFonts w:ascii="Seravek Medium" w:hAnsi="Seravek Medium"/>
        </w:rPr>
        <w:t>,</w:t>
      </w:r>
      <w:r w:rsidR="00E833CF" w:rsidRPr="00E55ED3">
        <w:rPr>
          <w:rFonts w:ascii="Seravek Medium" w:hAnsi="Seravek Medium"/>
        </w:rPr>
        <w:t xml:space="preserve"> </w:t>
      </w:r>
      <w:r>
        <w:rPr>
          <w:rFonts w:ascii="Seravek Medium" w:hAnsi="Seravek Medium"/>
        </w:rPr>
        <w:t>S</w:t>
      </w:r>
      <w:r w:rsidR="00AE5AF0">
        <w:rPr>
          <w:rFonts w:ascii="Seravek Medium" w:hAnsi="Seravek Medium"/>
        </w:rPr>
        <w:t xml:space="preserve"> B</w:t>
      </w:r>
      <w:r w:rsidR="00E0542B">
        <w:rPr>
          <w:rFonts w:ascii="Seravek Medium" w:hAnsi="Seravek Medium"/>
        </w:rPr>
        <w:t xml:space="preserve"> Drysdale</w:t>
      </w:r>
      <w:r w:rsidR="00843B81" w:rsidRPr="00E55ED3">
        <w:rPr>
          <w:rFonts w:ascii="Seravek Medium" w:hAnsi="Seravek Medium"/>
          <w:vertAlign w:val="superscript"/>
          <w:lang w:val="en-US"/>
        </w:rPr>
        <w:t>1</w:t>
      </w:r>
      <w:r w:rsidR="00BF44EA">
        <w:rPr>
          <w:rFonts w:ascii="Seravek Medium" w:hAnsi="Seravek Medium"/>
          <w:vertAlign w:val="superscript"/>
          <w:lang w:val="en-US"/>
        </w:rPr>
        <w:t>,2</w:t>
      </w:r>
      <w:r w:rsidR="00A30E46">
        <w:rPr>
          <w:rFonts w:ascii="Seravek Medium" w:hAnsi="Seravek Medium"/>
          <w:lang w:val="en-US"/>
        </w:rPr>
        <w:t xml:space="preserve">, </w:t>
      </w:r>
      <w:r w:rsidR="00843B81" w:rsidRPr="00E55ED3">
        <w:rPr>
          <w:rFonts w:ascii="Seravek Medium" w:hAnsi="Seravek Medium"/>
          <w:lang w:val="en-US"/>
        </w:rPr>
        <w:t>A</w:t>
      </w:r>
      <w:r w:rsidR="00156505" w:rsidRPr="00E55ED3">
        <w:rPr>
          <w:rFonts w:ascii="Seravek Medium" w:hAnsi="Seravek Medium"/>
          <w:lang w:val="en-US"/>
        </w:rPr>
        <w:t xml:space="preserve"> </w:t>
      </w:r>
      <w:r w:rsidR="00843B81" w:rsidRPr="00E55ED3">
        <w:rPr>
          <w:rFonts w:ascii="Seravek Medium" w:hAnsi="Seravek Medium"/>
          <w:lang w:val="en-US"/>
        </w:rPr>
        <w:t>J Pollard</w:t>
      </w:r>
      <w:r w:rsidR="00843B81" w:rsidRPr="00E55ED3">
        <w:rPr>
          <w:rFonts w:ascii="Seravek Medium" w:hAnsi="Seravek Medium"/>
          <w:vertAlign w:val="superscript"/>
          <w:lang w:val="en-US"/>
        </w:rPr>
        <w:t>1</w:t>
      </w:r>
      <w:r w:rsidR="00BF44EA">
        <w:rPr>
          <w:rFonts w:ascii="Seravek Medium" w:hAnsi="Seravek Medium"/>
          <w:lang w:val="en-US"/>
        </w:rPr>
        <w:t>,</w:t>
      </w:r>
      <w:r w:rsidR="00BF44EA" w:rsidRPr="00BF44EA">
        <w:rPr>
          <w:rFonts w:ascii="Seravek Medium" w:hAnsi="Seravek Medium"/>
        </w:rPr>
        <w:t xml:space="preserve"> </w:t>
      </w:r>
      <w:r w:rsidR="00BF44EA" w:rsidRPr="00E55ED3">
        <w:rPr>
          <w:rFonts w:ascii="Seravek Medium" w:hAnsi="Seravek Medium"/>
        </w:rPr>
        <w:t>C J Sande</w:t>
      </w:r>
      <w:r w:rsidR="00BF44EA" w:rsidRPr="00E55ED3">
        <w:rPr>
          <w:rFonts w:ascii="Seravek Medium" w:hAnsi="Seravek Medium"/>
          <w:vertAlign w:val="superscript"/>
        </w:rPr>
        <w:t>1</w:t>
      </w:r>
      <w:r w:rsidR="00BF44EA">
        <w:rPr>
          <w:rFonts w:ascii="Seravek Medium" w:hAnsi="Seravek Medium"/>
          <w:vertAlign w:val="superscript"/>
        </w:rPr>
        <w:t>,3</w:t>
      </w:r>
      <w:r w:rsidR="00BF44EA">
        <w:rPr>
          <w:rFonts w:ascii="Seravek Medium" w:hAnsi="Seravek Medium"/>
        </w:rPr>
        <w:t>.</w:t>
      </w:r>
    </w:p>
    <w:p w14:paraId="09AC9633" w14:textId="22CC44C5" w:rsidR="006F289E" w:rsidRDefault="00843B81" w:rsidP="00DA40F3">
      <w:pPr>
        <w:ind w:firstLine="0"/>
        <w:jc w:val="left"/>
        <w:rPr>
          <w:color w:val="000000" w:themeColor="text1"/>
          <w:lang w:val="en-US"/>
        </w:rPr>
      </w:pPr>
      <w:r w:rsidRPr="00E55ED3">
        <w:rPr>
          <w:vertAlign w:val="superscript"/>
        </w:rPr>
        <w:t>1</w:t>
      </w:r>
      <w:r w:rsidR="00BF44EA">
        <w:rPr>
          <w:vertAlign w:val="superscript"/>
        </w:rPr>
        <w:t xml:space="preserve"> </w:t>
      </w:r>
      <w:r w:rsidRPr="00E55ED3">
        <w:t>Oxford Vaccine Group, Department of Paediatrics and the NIHR Oxford</w:t>
      </w:r>
      <w:r w:rsidR="006F289E">
        <w:t xml:space="preserve">, </w:t>
      </w:r>
      <w:r w:rsidRPr="00E55ED3">
        <w:t xml:space="preserve">Biomedical Research Centre, University of Oxford, Oxford, United </w:t>
      </w:r>
      <w:r w:rsidRPr="00A30E46">
        <w:rPr>
          <w:color w:val="000000" w:themeColor="text1"/>
        </w:rPr>
        <w:t>Kingdom</w:t>
      </w:r>
      <w:r w:rsidR="006F289E">
        <w:rPr>
          <w:color w:val="000000" w:themeColor="text1"/>
        </w:rPr>
        <w:t>.</w:t>
      </w:r>
      <w:r w:rsidR="00265449">
        <w:rPr>
          <w:color w:val="000000" w:themeColor="text1"/>
        </w:rPr>
        <w:t xml:space="preserve"> </w:t>
      </w:r>
    </w:p>
    <w:p w14:paraId="49E4B858" w14:textId="6EE187DF" w:rsidR="00AE5AF0" w:rsidRDefault="00BF44EA" w:rsidP="00DA40F3">
      <w:pPr>
        <w:ind w:firstLine="0"/>
        <w:jc w:val="left"/>
        <w:rPr>
          <w:color w:val="000000" w:themeColor="text1"/>
        </w:rPr>
      </w:pPr>
      <w:r>
        <w:rPr>
          <w:color w:val="000000" w:themeColor="text1"/>
          <w:vertAlign w:val="superscript"/>
        </w:rPr>
        <w:t xml:space="preserve">2 </w:t>
      </w:r>
      <w:r w:rsidR="00AE5AF0">
        <w:rPr>
          <w:color w:val="000000" w:themeColor="text1"/>
        </w:rPr>
        <w:t>Institute f</w:t>
      </w:r>
      <w:r w:rsidR="00A24099">
        <w:rPr>
          <w:color w:val="000000" w:themeColor="text1"/>
        </w:rPr>
        <w:t>or</w:t>
      </w:r>
      <w:r w:rsidR="00AE5AF0">
        <w:rPr>
          <w:color w:val="000000" w:themeColor="text1"/>
        </w:rPr>
        <w:t xml:space="preserve"> </w:t>
      </w:r>
      <w:r w:rsidR="00FE60B9">
        <w:rPr>
          <w:color w:val="000000" w:themeColor="text1"/>
        </w:rPr>
        <w:t>I</w:t>
      </w:r>
      <w:r w:rsidR="00AE5AF0">
        <w:rPr>
          <w:color w:val="000000" w:themeColor="text1"/>
        </w:rPr>
        <w:t xml:space="preserve">nfection and </w:t>
      </w:r>
      <w:r w:rsidR="00FE60B9">
        <w:rPr>
          <w:color w:val="000000" w:themeColor="text1"/>
        </w:rPr>
        <w:t>I</w:t>
      </w:r>
      <w:r w:rsidR="00AE5AF0">
        <w:rPr>
          <w:color w:val="000000" w:themeColor="text1"/>
        </w:rPr>
        <w:t xml:space="preserve">mmunity, </w:t>
      </w:r>
      <w:r w:rsidR="00A24099">
        <w:rPr>
          <w:color w:val="000000" w:themeColor="text1"/>
        </w:rPr>
        <w:t xml:space="preserve">Paediatric Infectious Diseases Research Group, </w:t>
      </w:r>
      <w:r w:rsidR="00AE5AF0">
        <w:rPr>
          <w:color w:val="000000" w:themeColor="text1"/>
        </w:rPr>
        <w:t>Jenner Wing, St George’s</w:t>
      </w:r>
      <w:r w:rsidR="00A24099">
        <w:rPr>
          <w:color w:val="000000" w:themeColor="text1"/>
        </w:rPr>
        <w:t>,</w:t>
      </w:r>
      <w:r w:rsidR="00AE5AF0">
        <w:rPr>
          <w:color w:val="000000" w:themeColor="text1"/>
        </w:rPr>
        <w:t xml:space="preserve"> University of London, Cranmer Terrance, London, SW17 0RE, United Kingdom.</w:t>
      </w:r>
    </w:p>
    <w:p w14:paraId="2AB4ACFF" w14:textId="4DEBECA0" w:rsidR="00BF44EA" w:rsidRPr="00BF44EA" w:rsidRDefault="00BF44EA" w:rsidP="00DA40F3">
      <w:pPr>
        <w:ind w:firstLine="0"/>
        <w:jc w:val="left"/>
        <w:rPr>
          <w:color w:val="000000" w:themeColor="text1"/>
          <w:lang w:val="en-US"/>
        </w:rPr>
      </w:pPr>
      <w:r>
        <w:rPr>
          <w:color w:val="000000" w:themeColor="text1"/>
          <w:vertAlign w:val="superscript"/>
        </w:rPr>
        <w:t>3</w:t>
      </w:r>
      <w:r w:rsidRPr="00A30E46">
        <w:rPr>
          <w:color w:val="000000" w:themeColor="text1"/>
          <w:vertAlign w:val="superscript"/>
        </w:rPr>
        <w:t xml:space="preserve"> </w:t>
      </w:r>
      <w:r w:rsidRPr="00A30E46">
        <w:rPr>
          <w:color w:val="000000" w:themeColor="text1"/>
          <w:lang w:val="en-US"/>
        </w:rPr>
        <w:t>KEMRI-</w:t>
      </w:r>
      <w:proofErr w:type="spellStart"/>
      <w:r w:rsidRPr="00A30E46">
        <w:rPr>
          <w:color w:val="000000" w:themeColor="text1"/>
          <w:lang w:val="en-US"/>
        </w:rPr>
        <w:t>Wellcome</w:t>
      </w:r>
      <w:proofErr w:type="spellEnd"/>
      <w:r w:rsidRPr="00A30E46">
        <w:rPr>
          <w:color w:val="000000" w:themeColor="text1"/>
          <w:lang w:val="en-US"/>
        </w:rPr>
        <w:t xml:space="preserve"> Trust Research </w:t>
      </w:r>
      <w:proofErr w:type="spellStart"/>
      <w:r w:rsidRPr="00A30E46">
        <w:rPr>
          <w:color w:val="000000" w:themeColor="text1"/>
          <w:lang w:val="en-US"/>
        </w:rPr>
        <w:t>Programme</w:t>
      </w:r>
      <w:proofErr w:type="spellEnd"/>
      <w:r w:rsidRPr="00A30E46">
        <w:rPr>
          <w:color w:val="000000" w:themeColor="text1"/>
          <w:lang w:val="en-US"/>
        </w:rPr>
        <w:t xml:space="preserve">, </w:t>
      </w:r>
      <w:proofErr w:type="spellStart"/>
      <w:r w:rsidRPr="00A30E46">
        <w:rPr>
          <w:color w:val="000000" w:themeColor="text1"/>
          <w:lang w:val="en-US"/>
        </w:rPr>
        <w:t>Bofa</w:t>
      </w:r>
      <w:proofErr w:type="spellEnd"/>
      <w:r w:rsidRPr="00A30E46">
        <w:rPr>
          <w:color w:val="000000" w:themeColor="text1"/>
          <w:lang w:val="en-US"/>
        </w:rPr>
        <w:t xml:space="preserve"> Road, Kilifi, Kenya</w:t>
      </w:r>
      <w:r>
        <w:rPr>
          <w:color w:val="000000" w:themeColor="text1"/>
          <w:lang w:val="en-US"/>
        </w:rPr>
        <w:t>.</w:t>
      </w:r>
    </w:p>
    <w:p w14:paraId="0D837012" w14:textId="6A23D254" w:rsidR="00E0542B" w:rsidRPr="00A645E7" w:rsidRDefault="00E0542B" w:rsidP="00DA40F3">
      <w:pPr>
        <w:ind w:firstLine="0"/>
        <w:jc w:val="left"/>
        <w:rPr>
          <w:vertAlign w:val="superscript"/>
          <w:lang w:val="en-US"/>
        </w:rPr>
      </w:pPr>
    </w:p>
    <w:p w14:paraId="5EB0CC25" w14:textId="77777777" w:rsidR="00A645E7" w:rsidRDefault="00843B81" w:rsidP="00DA40F3">
      <w:pPr>
        <w:spacing w:line="240" w:lineRule="auto"/>
        <w:ind w:left="2160" w:hanging="2160"/>
        <w:jc w:val="left"/>
      </w:pPr>
      <w:r w:rsidRPr="00E55ED3">
        <w:rPr>
          <w:lang w:val="en-US"/>
        </w:rPr>
        <w:t xml:space="preserve">Correspondence: </w:t>
      </w:r>
      <w:r w:rsidRPr="00E55ED3">
        <w:rPr>
          <w:b/>
          <w:lang w:val="en-US"/>
        </w:rPr>
        <w:tab/>
      </w:r>
      <w:r w:rsidRPr="00E55ED3">
        <w:rPr>
          <w:lang w:val="en-US"/>
        </w:rPr>
        <w:t>Dr Christopher Green</w:t>
      </w:r>
    </w:p>
    <w:p w14:paraId="19A81B76" w14:textId="3DD99187" w:rsidR="00D810F4" w:rsidRPr="00E55ED3" w:rsidRDefault="00843B81" w:rsidP="00DA40F3">
      <w:pPr>
        <w:spacing w:line="240" w:lineRule="auto"/>
        <w:ind w:left="2160" w:firstLine="0"/>
        <w:jc w:val="left"/>
      </w:pPr>
      <w:r w:rsidRPr="00E55ED3">
        <w:t>Oxford Vaccine Group, Centre for Clinical Vaccinology &amp; Tropical Medicine, Churchill Hospital, Oxford OX3 7LE, United Kingdom.</w:t>
      </w:r>
    </w:p>
    <w:p w14:paraId="589A2514" w14:textId="77777777" w:rsidR="00843B81" w:rsidRPr="00E55ED3" w:rsidRDefault="00843B81" w:rsidP="00DA40F3">
      <w:pPr>
        <w:spacing w:after="0" w:line="240" w:lineRule="auto"/>
        <w:ind w:left="1440"/>
        <w:jc w:val="left"/>
      </w:pPr>
      <w:r w:rsidRPr="00E55ED3">
        <w:rPr>
          <w:lang w:val="en-US"/>
        </w:rPr>
        <w:t xml:space="preserve">email; </w:t>
      </w:r>
      <w:r w:rsidRPr="00E55ED3">
        <w:t>christopher.green@paediatrics.ox.uk</w:t>
      </w:r>
    </w:p>
    <w:p w14:paraId="2C8D4490" w14:textId="77777777" w:rsidR="00843B81" w:rsidRPr="00E55ED3" w:rsidRDefault="00843B81" w:rsidP="00DA40F3">
      <w:pPr>
        <w:ind w:left="1440"/>
        <w:jc w:val="left"/>
      </w:pPr>
      <w:proofErr w:type="spellStart"/>
      <w:r w:rsidRPr="00E55ED3">
        <w:rPr>
          <w:lang w:val="en-US"/>
        </w:rPr>
        <w:t>tel</w:t>
      </w:r>
      <w:proofErr w:type="spellEnd"/>
      <w:r w:rsidRPr="00E55ED3">
        <w:rPr>
          <w:lang w:val="en-US"/>
        </w:rPr>
        <w:t>/fax;</w:t>
      </w:r>
      <w:r w:rsidRPr="00E55ED3">
        <w:t xml:space="preserve"> 0044 +1865 857 420</w:t>
      </w:r>
    </w:p>
    <w:p w14:paraId="2512ADFF" w14:textId="77777777" w:rsidR="005B310E" w:rsidRPr="00E55ED3" w:rsidRDefault="005B310E" w:rsidP="00DA40F3">
      <w:pPr>
        <w:spacing w:after="0" w:line="240" w:lineRule="auto"/>
        <w:ind w:left="2160" w:hanging="2160"/>
        <w:jc w:val="left"/>
      </w:pPr>
    </w:p>
    <w:p w14:paraId="17726A75" w14:textId="77777777" w:rsidR="00FA2B20" w:rsidRDefault="00FA2B20">
      <w:pPr>
        <w:spacing w:after="0" w:line="240" w:lineRule="auto"/>
        <w:ind w:firstLine="0"/>
        <w:jc w:val="left"/>
        <w:rPr>
          <w:rFonts w:ascii="Seravek Medium" w:eastAsiaTheme="majorEastAsia" w:hAnsi="Seravek Medium" w:cstheme="majorBidi"/>
          <w:iCs/>
        </w:rPr>
      </w:pPr>
      <w:r>
        <w:br w:type="page"/>
      </w:r>
    </w:p>
    <w:p w14:paraId="2F19C76A" w14:textId="54A6CCD2" w:rsidR="00AA79EC" w:rsidRDefault="00795E96" w:rsidP="00AA79EC">
      <w:pPr>
        <w:pStyle w:val="Heading2"/>
      </w:pPr>
      <w:r w:rsidRPr="00E55ED3">
        <w:lastRenderedPageBreak/>
        <w:t>ABSTRACT</w:t>
      </w:r>
    </w:p>
    <w:p w14:paraId="53470235" w14:textId="7A673516" w:rsidR="00A645E7" w:rsidRPr="00754548" w:rsidRDefault="00AA79EC" w:rsidP="00754548">
      <w:pPr>
        <w:spacing w:line="480" w:lineRule="auto"/>
      </w:pPr>
      <w:r>
        <w:t xml:space="preserve">Respiratory syncytial virus (RSV) causes infection throughout life, with infants, adults </w:t>
      </w:r>
      <w:r w:rsidR="00A1135D">
        <w:t xml:space="preserve">who are </w:t>
      </w:r>
      <w:r>
        <w:t>severe</w:t>
      </w:r>
      <w:r w:rsidR="00A1135D">
        <w:t>ly</w:t>
      </w:r>
      <w:r>
        <w:t xml:space="preserve"> immun</w:t>
      </w:r>
      <w:r w:rsidR="00A1135D">
        <w:t>o</w:t>
      </w:r>
      <w:r>
        <w:t>compromise</w:t>
      </w:r>
      <w:r w:rsidR="00A1135D">
        <w:t>d</w:t>
      </w:r>
      <w:r>
        <w:t xml:space="preserve"> and the elderly at special risk of developing severe lower respiratory tract disease, hospitalisation and death. The burden of severe disease in the elderly </w:t>
      </w:r>
      <w:r w:rsidR="00A1135D">
        <w:t xml:space="preserve">is </w:t>
      </w:r>
      <w:r>
        <w:t xml:space="preserve">comparable to seasonal influenza and there remains no effective anti-viral drugs or vaccine </w:t>
      </w:r>
      <w:r w:rsidR="00FA2B20">
        <w:t>for</w:t>
      </w:r>
      <w:r w:rsidR="00BE6FC6">
        <w:t xml:space="preserve"> any target population</w:t>
      </w:r>
      <w:r>
        <w:t xml:space="preserve">. The development of a vaccine </w:t>
      </w:r>
      <w:r w:rsidR="00FA2B20">
        <w:t xml:space="preserve">to </w:t>
      </w:r>
      <w:r w:rsidR="00BE6FC6">
        <w:t>confer</w:t>
      </w:r>
      <w:r w:rsidR="00FA2B20">
        <w:t xml:space="preserve"> immunity </w:t>
      </w:r>
      <w:r w:rsidR="00A1135D">
        <w:t xml:space="preserve">against </w:t>
      </w:r>
      <w:r w:rsidR="00FA2B20">
        <w:t xml:space="preserve">severe disease is a major global health priority. </w:t>
      </w:r>
      <w:r w:rsidR="00E92169">
        <w:t>A</w:t>
      </w:r>
      <w:r w:rsidR="00FA2B20">
        <w:t xml:space="preserve"> multitude of safe and immunogenic vaccine candidates have failed to induce the protective immunity needed for licensure</w:t>
      </w:r>
      <w:r w:rsidR="00754548">
        <w:t xml:space="preserve"> and i</w:t>
      </w:r>
      <w:r w:rsidR="00FA2B20">
        <w:t>n recent years this has included the largest clinical trials of RSV vaccine</w:t>
      </w:r>
      <w:r w:rsidR="00AE5AF0">
        <w:t>s</w:t>
      </w:r>
      <w:r w:rsidR="00FA2B20">
        <w:t xml:space="preserve"> in history. The obstacles</w:t>
      </w:r>
      <w:r w:rsidR="00AE5AF0">
        <w:t xml:space="preserve"> to vaccine development</w:t>
      </w:r>
      <w:r w:rsidR="001F5009">
        <w:t xml:space="preserve"> in elderly populations</w:t>
      </w:r>
      <w:r w:rsidR="00FA2B20">
        <w:t xml:space="preserve"> include an incomplete understanding of the immune responses needed for protection</w:t>
      </w:r>
      <w:r w:rsidR="00A1135D">
        <w:t>,</w:t>
      </w:r>
      <w:r w:rsidR="00FA2B20">
        <w:t xml:space="preserve"> the effect of aging on </w:t>
      </w:r>
      <w:r w:rsidR="00A1135D">
        <w:t xml:space="preserve">induction and </w:t>
      </w:r>
      <w:r w:rsidR="00CB713C">
        <w:t>maintenance</w:t>
      </w:r>
      <w:r w:rsidR="00A1135D">
        <w:t xml:space="preserve"> of</w:t>
      </w:r>
      <w:r w:rsidR="00FA2B20">
        <w:t xml:space="preserve"> immunity (natural and vaccine induced immunity), and </w:t>
      </w:r>
      <w:r w:rsidR="00A1135D">
        <w:t>the high rate of</w:t>
      </w:r>
      <w:r w:rsidR="00B66EF7">
        <w:t xml:space="preserve"> </w:t>
      </w:r>
      <w:r w:rsidR="00FA2B20">
        <w:t>co-morbid disease</w:t>
      </w:r>
      <w:r w:rsidR="00A1135D">
        <w:t xml:space="preserve"> in older adults</w:t>
      </w:r>
      <w:r w:rsidR="00FA2B20">
        <w:t xml:space="preserve">. Recent advances in structural biology, new biological platforms for antigen delivery, and </w:t>
      </w:r>
      <w:r w:rsidR="00BE6FC6">
        <w:t>insights</w:t>
      </w:r>
      <w:r w:rsidR="00FA2B20">
        <w:t xml:space="preserve"> from experimental challenge models </w:t>
      </w:r>
      <w:r w:rsidR="00BE6FC6">
        <w:t>mark the latest developments in over 50-years of research. This continues to be</w:t>
      </w:r>
      <w:r w:rsidR="00FA2B20">
        <w:t xml:space="preserve"> an active </w:t>
      </w:r>
      <w:r w:rsidR="00BE6FC6">
        <w:t xml:space="preserve">and evolving </w:t>
      </w:r>
      <w:r w:rsidR="00FA2B20">
        <w:t xml:space="preserve">field </w:t>
      </w:r>
      <w:r w:rsidR="00BE6FC6">
        <w:t xml:space="preserve">of scientific discovery </w:t>
      </w:r>
      <w:r w:rsidR="00754548">
        <w:t>with</w:t>
      </w:r>
      <w:r w:rsidR="00FA2B20">
        <w:t xml:space="preserve"> </w:t>
      </w:r>
      <w:r w:rsidR="00BE6FC6">
        <w:t xml:space="preserve">renewed </w:t>
      </w:r>
      <w:r w:rsidR="00FA2B20">
        <w:t xml:space="preserve">hope for a vaccine in the future. </w:t>
      </w:r>
    </w:p>
    <w:p w14:paraId="5B328294" w14:textId="77777777" w:rsidR="00FA2B20" w:rsidRDefault="00FA2B20">
      <w:pPr>
        <w:spacing w:after="0" w:line="240" w:lineRule="auto"/>
        <w:ind w:firstLine="0"/>
        <w:jc w:val="left"/>
        <w:rPr>
          <w:rFonts w:ascii="Seravek Medium" w:eastAsiaTheme="majorEastAsia" w:hAnsi="Seravek Medium" w:cstheme="majorBidi"/>
          <w:iCs/>
        </w:rPr>
      </w:pPr>
      <w:r>
        <w:br w:type="page"/>
      </w:r>
    </w:p>
    <w:p w14:paraId="4CA87DA2" w14:textId="4BBAE00F" w:rsidR="00BF20AF" w:rsidRDefault="00BF20AF" w:rsidP="00CB46E9">
      <w:pPr>
        <w:pStyle w:val="Heading2"/>
      </w:pPr>
      <w:r>
        <w:lastRenderedPageBreak/>
        <w:t>BACKGROUND</w:t>
      </w:r>
    </w:p>
    <w:p w14:paraId="04472F1D" w14:textId="6A2ACDDB" w:rsidR="00A30E46" w:rsidRDefault="00BF1147" w:rsidP="00BF20AF">
      <w:pPr>
        <w:spacing w:line="480" w:lineRule="auto"/>
        <w:rPr>
          <w:color w:val="000000" w:themeColor="text1"/>
        </w:rPr>
      </w:pPr>
      <w:r>
        <w:rPr>
          <w:color w:val="000000" w:themeColor="text1"/>
        </w:rPr>
        <w:t xml:space="preserve"> </w:t>
      </w:r>
      <w:r w:rsidR="00A307F7">
        <w:rPr>
          <w:color w:val="000000" w:themeColor="text1"/>
        </w:rPr>
        <w:t>“Chimpanzee coryza agent”, which is now known as r</w:t>
      </w:r>
      <w:r w:rsidR="00970C86">
        <w:rPr>
          <w:color w:val="000000" w:themeColor="text1"/>
        </w:rPr>
        <w:t>espiratory syncytial virus (RSV)</w:t>
      </w:r>
      <w:r w:rsidR="00A307F7">
        <w:rPr>
          <w:color w:val="000000" w:themeColor="text1"/>
        </w:rPr>
        <w:t>,</w:t>
      </w:r>
      <w:r w:rsidR="00970C86">
        <w:rPr>
          <w:color w:val="000000" w:themeColor="text1"/>
        </w:rPr>
        <w:t xml:space="preserve"> </w:t>
      </w:r>
      <w:r w:rsidR="00FD47EC">
        <w:rPr>
          <w:color w:val="000000" w:themeColor="text1"/>
        </w:rPr>
        <w:t xml:space="preserve">was </w:t>
      </w:r>
      <w:r w:rsidR="006206C5">
        <w:rPr>
          <w:color w:val="000000" w:themeColor="text1"/>
        </w:rPr>
        <w:t xml:space="preserve">first </w:t>
      </w:r>
      <w:r w:rsidR="00FD47EC">
        <w:rPr>
          <w:color w:val="000000" w:themeColor="text1"/>
        </w:rPr>
        <w:t xml:space="preserve">isolated </w:t>
      </w:r>
      <w:r w:rsidR="00DC2F94" w:rsidRPr="00FC098D">
        <w:rPr>
          <w:color w:val="000000" w:themeColor="text1"/>
        </w:rPr>
        <w:t>in October 1955</w:t>
      </w:r>
      <w:r w:rsidR="00DC2F94">
        <w:rPr>
          <w:color w:val="000000" w:themeColor="text1"/>
        </w:rPr>
        <w:t xml:space="preserve"> </w:t>
      </w:r>
      <w:r w:rsidR="00FD47EC">
        <w:rPr>
          <w:color w:val="000000" w:themeColor="text1"/>
        </w:rPr>
        <w:t xml:space="preserve">from a colony of healthy chimpanzees </w:t>
      </w:r>
      <w:r w:rsidR="005C4220">
        <w:rPr>
          <w:color w:val="000000" w:themeColor="text1"/>
        </w:rPr>
        <w:t>after</w:t>
      </w:r>
      <w:r w:rsidR="00FD47EC">
        <w:rPr>
          <w:color w:val="000000" w:themeColor="text1"/>
        </w:rPr>
        <w:t xml:space="preserve"> an acute respiratory illness at the Walter Reed Army Institute of Research. </w:t>
      </w:r>
      <w:r>
        <w:rPr>
          <w:color w:val="000000" w:themeColor="text1"/>
        </w:rPr>
        <w:t>At around the same time, c</w:t>
      </w:r>
      <w:r w:rsidR="00B01AFE">
        <w:rPr>
          <w:color w:val="000000" w:themeColor="text1"/>
        </w:rPr>
        <w:t>linical isolates</w:t>
      </w:r>
      <w:r w:rsidR="00060C04">
        <w:rPr>
          <w:color w:val="000000" w:themeColor="text1"/>
        </w:rPr>
        <w:t xml:space="preserve"> obtained</w:t>
      </w:r>
      <w:r w:rsidR="00B01AFE">
        <w:rPr>
          <w:color w:val="000000" w:themeColor="text1"/>
        </w:rPr>
        <w:t xml:space="preserve"> from </w:t>
      </w:r>
      <w:r w:rsidR="00060C04">
        <w:rPr>
          <w:color w:val="000000" w:themeColor="text1"/>
        </w:rPr>
        <w:t xml:space="preserve">sick </w:t>
      </w:r>
      <w:r w:rsidR="00B01AFE">
        <w:rPr>
          <w:color w:val="000000" w:themeColor="text1"/>
        </w:rPr>
        <w:t xml:space="preserve">infants </w:t>
      </w:r>
      <w:r w:rsidR="00A307F7">
        <w:rPr>
          <w:color w:val="000000" w:themeColor="text1"/>
        </w:rPr>
        <w:t>reproduced the</w:t>
      </w:r>
      <w:r w:rsidR="00B01AFE">
        <w:rPr>
          <w:color w:val="000000" w:themeColor="text1"/>
        </w:rPr>
        <w:t xml:space="preserve"> cytopathic effects </w:t>
      </w:r>
      <w:r w:rsidR="00A307F7">
        <w:rPr>
          <w:color w:val="000000" w:themeColor="text1"/>
        </w:rPr>
        <w:t>of this</w:t>
      </w:r>
      <w:r w:rsidR="00B01AFE">
        <w:rPr>
          <w:color w:val="000000" w:themeColor="text1"/>
        </w:rPr>
        <w:t xml:space="preserve"> new</w:t>
      </w:r>
      <w:r w:rsidR="00060C04">
        <w:rPr>
          <w:color w:val="000000" w:themeColor="text1"/>
        </w:rPr>
        <w:t>ly</w:t>
      </w:r>
      <w:r w:rsidR="00B01AFE">
        <w:rPr>
          <w:color w:val="000000" w:themeColor="text1"/>
        </w:rPr>
        <w:t xml:space="preserve"> </w:t>
      </w:r>
      <w:r w:rsidR="00060C04">
        <w:rPr>
          <w:color w:val="000000" w:themeColor="text1"/>
        </w:rPr>
        <w:t>discovered virus</w:t>
      </w:r>
      <w:r w:rsidR="00B01AFE">
        <w:rPr>
          <w:color w:val="000000" w:themeColor="text1"/>
        </w:rPr>
        <w:t xml:space="preserve"> from chimpanzees, and </w:t>
      </w:r>
      <w:r w:rsidR="00FD47EC">
        <w:rPr>
          <w:color w:val="000000" w:themeColor="text1"/>
        </w:rPr>
        <w:t xml:space="preserve">RSV </w:t>
      </w:r>
      <w:r>
        <w:rPr>
          <w:color w:val="000000" w:themeColor="text1"/>
        </w:rPr>
        <w:t xml:space="preserve">soon </w:t>
      </w:r>
      <w:r w:rsidR="00FD47EC">
        <w:rPr>
          <w:color w:val="000000" w:themeColor="text1"/>
        </w:rPr>
        <w:t xml:space="preserve">gained </w:t>
      </w:r>
      <w:r w:rsidR="00FC098D" w:rsidRPr="00FC098D">
        <w:rPr>
          <w:color w:val="000000" w:themeColor="text1"/>
        </w:rPr>
        <w:t xml:space="preserve">recognition as a major </w:t>
      </w:r>
      <w:r w:rsidR="006206C5">
        <w:rPr>
          <w:color w:val="000000" w:themeColor="text1"/>
        </w:rPr>
        <w:t xml:space="preserve">human </w:t>
      </w:r>
      <w:r w:rsidR="00FC098D" w:rsidRPr="00FC098D">
        <w:rPr>
          <w:color w:val="000000" w:themeColor="text1"/>
        </w:rPr>
        <w:t xml:space="preserve">pathogen responsible for </w:t>
      </w:r>
      <w:r w:rsidR="00A307F7">
        <w:rPr>
          <w:color w:val="000000" w:themeColor="text1"/>
        </w:rPr>
        <w:t xml:space="preserve">mild to </w:t>
      </w:r>
      <w:r w:rsidR="00FD47EC">
        <w:rPr>
          <w:color w:val="000000" w:themeColor="text1"/>
        </w:rPr>
        <w:t xml:space="preserve">severe respiratory disease </w:t>
      </w:r>
      <w:r w:rsidR="00FC098D" w:rsidRPr="00FC098D">
        <w:rPr>
          <w:color w:val="000000" w:themeColor="text1"/>
        </w:rPr>
        <w:t>in infants</w:t>
      </w:r>
      <w:r w:rsidR="00A307F7">
        <w:rPr>
          <w:color w:val="000000" w:themeColor="text1"/>
        </w:rPr>
        <w:t>.</w:t>
      </w:r>
      <w:r w:rsidR="00095CF4">
        <w:rPr>
          <w:color w:val="000000" w:themeColor="text1"/>
        </w:rPr>
        <w:t xml:space="preserve"> </w:t>
      </w:r>
      <w:r>
        <w:rPr>
          <w:color w:val="000000" w:themeColor="text1"/>
        </w:rPr>
        <w:t>An</w:t>
      </w:r>
      <w:r w:rsidR="00FD47EC">
        <w:rPr>
          <w:color w:val="000000" w:themeColor="text1"/>
        </w:rPr>
        <w:t xml:space="preserve"> important early observation </w:t>
      </w:r>
      <w:r w:rsidR="00F62C00">
        <w:rPr>
          <w:color w:val="000000" w:themeColor="text1"/>
        </w:rPr>
        <w:t xml:space="preserve">was </w:t>
      </w:r>
      <w:r w:rsidR="00FD47EC">
        <w:rPr>
          <w:color w:val="000000" w:themeColor="text1"/>
        </w:rPr>
        <w:t>that s</w:t>
      </w:r>
      <w:r w:rsidR="00095CF4">
        <w:rPr>
          <w:color w:val="000000" w:themeColor="text1"/>
        </w:rPr>
        <w:t>era from infants co</w:t>
      </w:r>
      <w:r w:rsidR="00095CF4" w:rsidRPr="00102AF0">
        <w:rPr>
          <w:color w:val="000000" w:themeColor="text1"/>
        </w:rPr>
        <w:t xml:space="preserve">nvalescing </w:t>
      </w:r>
      <w:r w:rsidR="004A5EBC">
        <w:rPr>
          <w:color w:val="000000" w:themeColor="text1"/>
        </w:rPr>
        <w:t>after</w:t>
      </w:r>
      <w:r w:rsidR="00095CF4" w:rsidRPr="00102AF0">
        <w:rPr>
          <w:color w:val="000000" w:themeColor="text1"/>
        </w:rPr>
        <w:t xml:space="preserve"> </w:t>
      </w:r>
      <w:r w:rsidR="006206C5">
        <w:rPr>
          <w:color w:val="000000" w:themeColor="text1"/>
        </w:rPr>
        <w:t xml:space="preserve">a </w:t>
      </w:r>
      <w:r w:rsidR="00095CF4" w:rsidRPr="00102AF0">
        <w:rPr>
          <w:color w:val="000000" w:themeColor="text1"/>
        </w:rPr>
        <w:t>recent severe respiratory illness demonstrate</w:t>
      </w:r>
      <w:r w:rsidR="00FD47EC">
        <w:rPr>
          <w:color w:val="000000" w:themeColor="text1"/>
        </w:rPr>
        <w:t>d</w:t>
      </w:r>
      <w:r w:rsidR="00095CF4" w:rsidRPr="00102AF0">
        <w:rPr>
          <w:color w:val="000000" w:themeColor="text1"/>
        </w:rPr>
        <w:t xml:space="preserve"> significant increases in </w:t>
      </w:r>
      <w:r w:rsidR="00DC2F94" w:rsidRPr="00102AF0">
        <w:rPr>
          <w:color w:val="000000" w:themeColor="text1"/>
        </w:rPr>
        <w:t>hemagglutination</w:t>
      </w:r>
      <w:r w:rsidR="00095CF4" w:rsidRPr="00102AF0">
        <w:rPr>
          <w:color w:val="000000" w:themeColor="text1"/>
        </w:rPr>
        <w:t>-inhibition</w:t>
      </w:r>
      <w:r w:rsidR="00102AF0" w:rsidRPr="00102AF0">
        <w:rPr>
          <w:color w:val="000000" w:themeColor="text1"/>
        </w:rPr>
        <w:t xml:space="preserve"> (HI)</w:t>
      </w:r>
      <w:r w:rsidR="00095CF4" w:rsidRPr="00102AF0">
        <w:rPr>
          <w:color w:val="000000" w:themeColor="text1"/>
        </w:rPr>
        <w:t>, complement fixation and neutralising antibody</w:t>
      </w:r>
      <w:r w:rsidR="00060C04">
        <w:rPr>
          <w:color w:val="000000" w:themeColor="text1"/>
        </w:rPr>
        <w:t xml:space="preserve">, whereas </w:t>
      </w:r>
      <w:r w:rsidR="00102AF0" w:rsidRPr="00102AF0">
        <w:rPr>
          <w:color w:val="000000" w:themeColor="text1"/>
        </w:rPr>
        <w:t xml:space="preserve">HI titres of 1:10 were found in only </w:t>
      </w:r>
      <w:r w:rsidR="00A307F7">
        <w:rPr>
          <w:color w:val="000000" w:themeColor="text1"/>
        </w:rPr>
        <w:t>a quarter</w:t>
      </w:r>
      <w:r w:rsidR="00102AF0" w:rsidRPr="00102AF0">
        <w:rPr>
          <w:color w:val="000000" w:themeColor="text1"/>
        </w:rPr>
        <w:t xml:space="preserve"> of infants aged 2-34 months</w:t>
      </w:r>
      <w:r w:rsidR="006206C5">
        <w:rPr>
          <w:color w:val="000000" w:themeColor="text1"/>
        </w:rPr>
        <w:t xml:space="preserve"> with</w:t>
      </w:r>
      <w:r w:rsidR="004A5EBC">
        <w:rPr>
          <w:color w:val="000000" w:themeColor="text1"/>
        </w:rPr>
        <w:t>out</w:t>
      </w:r>
      <w:r w:rsidR="006206C5">
        <w:rPr>
          <w:color w:val="000000" w:themeColor="text1"/>
        </w:rPr>
        <w:t xml:space="preserve"> recent disease and in</w:t>
      </w:r>
      <w:r w:rsidR="00102AF0" w:rsidRPr="00102AF0">
        <w:rPr>
          <w:color w:val="000000" w:themeColor="text1"/>
        </w:rPr>
        <w:t xml:space="preserve"> 90% of </w:t>
      </w:r>
      <w:r w:rsidR="00095CF4" w:rsidRPr="00102AF0">
        <w:rPr>
          <w:color w:val="000000" w:themeColor="text1"/>
        </w:rPr>
        <w:t>adults</w:t>
      </w:r>
      <w:r w:rsidR="00060C04">
        <w:rPr>
          <w:color w:val="000000" w:themeColor="text1"/>
        </w:rPr>
        <w:t>. T</w:t>
      </w:r>
      <w:r w:rsidR="006206C5">
        <w:rPr>
          <w:color w:val="000000" w:themeColor="text1"/>
        </w:rPr>
        <w:t>he conclusion from</w:t>
      </w:r>
      <w:r w:rsidR="00102AF0" w:rsidRPr="00102AF0">
        <w:rPr>
          <w:color w:val="000000" w:themeColor="text1"/>
        </w:rPr>
        <w:t xml:space="preserve"> </w:t>
      </w:r>
      <w:r w:rsidR="004A5EBC">
        <w:rPr>
          <w:color w:val="000000" w:themeColor="text1"/>
        </w:rPr>
        <w:t>this</w:t>
      </w:r>
      <w:r w:rsidR="00060C04">
        <w:rPr>
          <w:color w:val="000000" w:themeColor="text1"/>
        </w:rPr>
        <w:t>,</w:t>
      </w:r>
      <w:r w:rsidR="004A5EBC">
        <w:rPr>
          <w:color w:val="000000" w:themeColor="text1"/>
        </w:rPr>
        <w:t xml:space="preserve"> and</w:t>
      </w:r>
      <w:r w:rsidR="00102AF0">
        <w:rPr>
          <w:color w:val="000000" w:themeColor="text1"/>
        </w:rPr>
        <w:t xml:space="preserve"> </w:t>
      </w:r>
      <w:r w:rsidR="00A307F7">
        <w:rPr>
          <w:color w:val="000000" w:themeColor="text1"/>
        </w:rPr>
        <w:t xml:space="preserve">supported </w:t>
      </w:r>
      <w:r w:rsidR="00F62C00">
        <w:rPr>
          <w:color w:val="000000" w:themeColor="text1"/>
        </w:rPr>
        <w:t>by</w:t>
      </w:r>
      <w:r w:rsidR="00102AF0">
        <w:rPr>
          <w:color w:val="000000" w:themeColor="text1"/>
        </w:rPr>
        <w:t xml:space="preserve"> </w:t>
      </w:r>
      <w:r w:rsidR="00060C04">
        <w:rPr>
          <w:color w:val="000000" w:themeColor="text1"/>
        </w:rPr>
        <w:t xml:space="preserve">observations </w:t>
      </w:r>
      <w:r w:rsidR="00F62C00">
        <w:rPr>
          <w:color w:val="000000" w:themeColor="text1"/>
        </w:rPr>
        <w:t>made from</w:t>
      </w:r>
      <w:r w:rsidR="00060C04">
        <w:rPr>
          <w:color w:val="000000" w:themeColor="text1"/>
        </w:rPr>
        <w:t xml:space="preserve"> </w:t>
      </w:r>
      <w:r w:rsidR="004A5EBC">
        <w:rPr>
          <w:color w:val="000000" w:themeColor="text1"/>
        </w:rPr>
        <w:t>other</w:t>
      </w:r>
      <w:r w:rsidR="00102AF0">
        <w:rPr>
          <w:color w:val="000000" w:themeColor="text1"/>
        </w:rPr>
        <w:t xml:space="preserve"> studies</w:t>
      </w:r>
      <w:r w:rsidR="00060C04">
        <w:rPr>
          <w:color w:val="000000" w:themeColor="text1"/>
        </w:rPr>
        <w:t>,</w:t>
      </w:r>
      <w:r w:rsidR="00FD47EC">
        <w:rPr>
          <w:color w:val="000000" w:themeColor="text1"/>
        </w:rPr>
        <w:t xml:space="preserve"> </w:t>
      </w:r>
      <w:r w:rsidR="00102AF0" w:rsidRPr="00102AF0">
        <w:rPr>
          <w:color w:val="000000" w:themeColor="text1"/>
        </w:rPr>
        <w:t xml:space="preserve">was that </w:t>
      </w:r>
      <w:r w:rsidR="004A5EBC">
        <w:rPr>
          <w:color w:val="000000" w:themeColor="text1"/>
        </w:rPr>
        <w:t>primary</w:t>
      </w:r>
      <w:r w:rsidR="00102AF0" w:rsidRPr="00102AF0">
        <w:rPr>
          <w:color w:val="000000" w:themeColor="text1"/>
        </w:rPr>
        <w:t xml:space="preserve"> </w:t>
      </w:r>
      <w:r w:rsidR="00060C04">
        <w:rPr>
          <w:color w:val="000000" w:themeColor="text1"/>
        </w:rPr>
        <w:t xml:space="preserve">RSV </w:t>
      </w:r>
      <w:r w:rsidR="00102AF0" w:rsidRPr="00102AF0">
        <w:rPr>
          <w:color w:val="000000" w:themeColor="text1"/>
        </w:rPr>
        <w:t>infection occurred early in life</w:t>
      </w:r>
      <w:r w:rsidR="006206C5">
        <w:rPr>
          <w:color w:val="000000" w:themeColor="text1"/>
        </w:rPr>
        <w:t xml:space="preserve"> and </w:t>
      </w:r>
      <w:r>
        <w:rPr>
          <w:color w:val="000000" w:themeColor="text1"/>
        </w:rPr>
        <w:t xml:space="preserve">the </w:t>
      </w:r>
      <w:r w:rsidR="00102AF0">
        <w:rPr>
          <w:color w:val="000000" w:themeColor="text1"/>
        </w:rPr>
        <w:t xml:space="preserve">immunity </w:t>
      </w:r>
      <w:r>
        <w:rPr>
          <w:color w:val="000000" w:themeColor="text1"/>
        </w:rPr>
        <w:t xml:space="preserve">that </w:t>
      </w:r>
      <w:r w:rsidR="00A307F7">
        <w:rPr>
          <w:color w:val="000000" w:themeColor="text1"/>
        </w:rPr>
        <w:t xml:space="preserve">followed </w:t>
      </w:r>
      <w:r w:rsidR="00060C04">
        <w:rPr>
          <w:color w:val="000000" w:themeColor="text1"/>
        </w:rPr>
        <w:t xml:space="preserve">conferred </w:t>
      </w:r>
      <w:r w:rsidR="006206C5">
        <w:rPr>
          <w:color w:val="000000" w:themeColor="text1"/>
        </w:rPr>
        <w:t>protect</w:t>
      </w:r>
      <w:r w:rsidR="00060C04">
        <w:rPr>
          <w:color w:val="000000" w:themeColor="text1"/>
        </w:rPr>
        <w:t xml:space="preserve">ion to </w:t>
      </w:r>
      <w:r w:rsidR="00102AF0">
        <w:rPr>
          <w:color w:val="000000" w:themeColor="text1"/>
        </w:rPr>
        <w:t>developing severe disease</w:t>
      </w:r>
      <w:r w:rsidR="004A5EBC">
        <w:rPr>
          <w:color w:val="000000" w:themeColor="text1"/>
        </w:rPr>
        <w:t xml:space="preserve"> in adulthoo</w:t>
      </w:r>
      <w:r w:rsidR="00A81E62">
        <w:rPr>
          <w:color w:val="000000" w:themeColor="text1"/>
        </w:rPr>
        <w:t>d</w:t>
      </w:r>
      <w:r w:rsidR="006206C5">
        <w:rPr>
          <w:color w:val="000000" w:themeColor="text1"/>
        </w:rPr>
        <w:t>.</w:t>
      </w:r>
      <w:r w:rsidR="004A5EBC">
        <w:rPr>
          <w:color w:val="000000" w:themeColor="text1"/>
        </w:rPr>
        <w:t xml:space="preserve"> </w:t>
      </w:r>
      <w:r w:rsidR="00F62C00">
        <w:rPr>
          <w:color w:val="000000" w:themeColor="text1"/>
        </w:rPr>
        <w:t>It was known that h</w:t>
      </w:r>
      <w:r w:rsidR="0035212E">
        <w:rPr>
          <w:color w:val="000000" w:themeColor="text1"/>
        </w:rPr>
        <w:t xml:space="preserve">ealthy </w:t>
      </w:r>
      <w:r w:rsidR="006206C5">
        <w:rPr>
          <w:color w:val="000000" w:themeColor="text1"/>
        </w:rPr>
        <w:t>younger</w:t>
      </w:r>
      <w:r w:rsidR="000C51F9">
        <w:rPr>
          <w:color w:val="000000" w:themeColor="text1"/>
        </w:rPr>
        <w:t xml:space="preserve"> adults</w:t>
      </w:r>
      <w:r w:rsidR="006206C5">
        <w:rPr>
          <w:color w:val="000000" w:themeColor="text1"/>
        </w:rPr>
        <w:t xml:space="preserve"> </w:t>
      </w:r>
      <w:r w:rsidR="00F62C00">
        <w:rPr>
          <w:color w:val="000000" w:themeColor="text1"/>
        </w:rPr>
        <w:t xml:space="preserve">were </w:t>
      </w:r>
      <w:r w:rsidR="0035212E">
        <w:rPr>
          <w:color w:val="000000" w:themeColor="text1"/>
        </w:rPr>
        <w:t xml:space="preserve">not immune from infection, </w:t>
      </w:r>
      <w:r w:rsidR="006206C5">
        <w:rPr>
          <w:color w:val="000000" w:themeColor="text1"/>
        </w:rPr>
        <w:t>from both observational studies and the first</w:t>
      </w:r>
      <w:r w:rsidR="0035212E">
        <w:rPr>
          <w:color w:val="000000" w:themeColor="text1"/>
        </w:rPr>
        <w:t xml:space="preserve"> RSV challenge studies in the 19</w:t>
      </w:r>
      <w:r w:rsidR="00A81E62">
        <w:rPr>
          <w:color w:val="000000" w:themeColor="text1"/>
        </w:rPr>
        <w:t>6</w:t>
      </w:r>
      <w:r w:rsidR="0035212E">
        <w:rPr>
          <w:color w:val="000000" w:themeColor="text1"/>
        </w:rPr>
        <w:t xml:space="preserve">0’s, </w:t>
      </w:r>
      <w:r w:rsidR="00060C04">
        <w:rPr>
          <w:color w:val="000000" w:themeColor="text1"/>
        </w:rPr>
        <w:t xml:space="preserve">but infection was either asymptomatic or </w:t>
      </w:r>
      <w:r w:rsidR="00A1135D">
        <w:rPr>
          <w:color w:val="000000" w:themeColor="text1"/>
        </w:rPr>
        <w:t xml:space="preserve">resulted in </w:t>
      </w:r>
      <w:r w:rsidR="00060C04">
        <w:rPr>
          <w:color w:val="000000" w:themeColor="text1"/>
        </w:rPr>
        <w:t>mild</w:t>
      </w:r>
      <w:r w:rsidR="00F62C00">
        <w:rPr>
          <w:color w:val="000000" w:themeColor="text1"/>
        </w:rPr>
        <w:t>,</w:t>
      </w:r>
      <w:r w:rsidR="00060C04">
        <w:rPr>
          <w:color w:val="000000" w:themeColor="text1"/>
        </w:rPr>
        <w:t xml:space="preserve"> </w:t>
      </w:r>
      <w:r w:rsidR="00A307F7">
        <w:rPr>
          <w:color w:val="000000" w:themeColor="text1"/>
        </w:rPr>
        <w:t xml:space="preserve">self-limiting </w:t>
      </w:r>
      <w:r w:rsidR="00060C04">
        <w:rPr>
          <w:color w:val="000000" w:themeColor="text1"/>
        </w:rPr>
        <w:t>disease</w:t>
      </w:r>
      <w:r w:rsidR="0035212E">
        <w:rPr>
          <w:color w:val="000000" w:themeColor="text1"/>
        </w:rPr>
        <w:t xml:space="preserve">. </w:t>
      </w:r>
      <w:r w:rsidR="00990EE4">
        <w:rPr>
          <w:color w:val="000000" w:themeColor="text1"/>
        </w:rPr>
        <w:t xml:space="preserve">The first indications that </w:t>
      </w:r>
      <w:r w:rsidR="000C51F9">
        <w:rPr>
          <w:color w:val="000000" w:themeColor="text1"/>
        </w:rPr>
        <w:t>the elderly</w:t>
      </w:r>
      <w:r w:rsidR="00990EE4">
        <w:rPr>
          <w:color w:val="000000" w:themeColor="text1"/>
        </w:rPr>
        <w:t xml:space="preserve"> w</w:t>
      </w:r>
      <w:r w:rsidR="000C51F9">
        <w:rPr>
          <w:color w:val="000000" w:themeColor="text1"/>
        </w:rPr>
        <w:t>ere</w:t>
      </w:r>
      <w:r w:rsidR="00990EE4">
        <w:rPr>
          <w:color w:val="000000" w:themeColor="text1"/>
        </w:rPr>
        <w:t xml:space="preserve"> </w:t>
      </w:r>
      <w:r w:rsidR="00F62C00">
        <w:rPr>
          <w:color w:val="000000" w:themeColor="text1"/>
        </w:rPr>
        <w:t>another population</w:t>
      </w:r>
      <w:r w:rsidR="00990EE4">
        <w:rPr>
          <w:color w:val="000000" w:themeColor="text1"/>
        </w:rPr>
        <w:t xml:space="preserve"> a</w:t>
      </w:r>
      <w:r w:rsidR="00F62C00">
        <w:rPr>
          <w:color w:val="000000" w:themeColor="text1"/>
        </w:rPr>
        <w:t>t</w:t>
      </w:r>
      <w:r w:rsidR="00990EE4">
        <w:rPr>
          <w:color w:val="000000" w:themeColor="text1"/>
        </w:rPr>
        <w:t xml:space="preserve"> risk of hospitalisation and death </w:t>
      </w:r>
      <w:r w:rsidR="00F62C00">
        <w:rPr>
          <w:color w:val="000000" w:themeColor="text1"/>
        </w:rPr>
        <w:t xml:space="preserve">from RSV </w:t>
      </w:r>
      <w:r w:rsidR="00990EE4">
        <w:rPr>
          <w:color w:val="000000" w:themeColor="text1"/>
        </w:rPr>
        <w:t xml:space="preserve">were </w:t>
      </w:r>
      <w:r w:rsidR="00060C04">
        <w:rPr>
          <w:color w:val="000000" w:themeColor="text1"/>
        </w:rPr>
        <w:t xml:space="preserve">made </w:t>
      </w:r>
      <w:r w:rsidR="004A5EBC">
        <w:rPr>
          <w:color w:val="000000" w:themeColor="text1"/>
        </w:rPr>
        <w:t xml:space="preserve">years later </w:t>
      </w:r>
      <w:r w:rsidR="00990EE4">
        <w:rPr>
          <w:color w:val="000000" w:themeColor="text1"/>
        </w:rPr>
        <w:t>from observational studies in long-term elderly care facilities in the 1970’s</w:t>
      </w:r>
      <w:r w:rsidR="006F289E">
        <w:rPr>
          <w:color w:val="000000" w:themeColor="text1"/>
        </w:rPr>
        <w:fldChar w:fldCharType="begin">
          <w:fldData xml:space="preserve">PEVuZE5vdGU+PENpdGU+PEF1dGhvcj5IYXJ0PC9BdXRob3I+PFllYXI+MTk4NDwvWWVhcj48UmVj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==
</w:fldData>
        </w:fldChar>
      </w:r>
      <w:r w:rsidR="00AA79EC">
        <w:rPr>
          <w:color w:val="000000" w:themeColor="text1"/>
        </w:rPr>
        <w:instrText xml:space="preserve"> ADDIN EN.CITE </w:instrText>
      </w:r>
      <w:r w:rsidR="00AA79EC">
        <w:rPr>
          <w:color w:val="000000" w:themeColor="text1"/>
        </w:rPr>
        <w:fldChar w:fldCharType="begin">
          <w:fldData xml:space="preserve">PEVuZE5vdGU+PENpdGU+PEF1dGhvcj5IYXJ0PC9BdXRob3I+PFllYXI+MTk4NDwvWWVhcj48UmVj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==
</w:fldData>
        </w:fldChar>
      </w:r>
      <w:r w:rsidR="00AA79EC">
        <w:rPr>
          <w:color w:val="000000" w:themeColor="text1"/>
        </w:rPr>
        <w:instrText xml:space="preserve"> ADDIN EN.CITE.DATA </w:instrText>
      </w:r>
      <w:r w:rsidR="00AA79EC">
        <w:rPr>
          <w:color w:val="000000" w:themeColor="text1"/>
        </w:rPr>
      </w:r>
      <w:r w:rsidR="00AA79EC">
        <w:rPr>
          <w:color w:val="000000" w:themeColor="text1"/>
        </w:rPr>
        <w:fldChar w:fldCharType="end"/>
      </w:r>
      <w:r w:rsidR="006F289E">
        <w:rPr>
          <w:color w:val="000000" w:themeColor="text1"/>
        </w:rPr>
      </w:r>
      <w:r w:rsidR="006F289E">
        <w:rPr>
          <w:color w:val="000000" w:themeColor="text1"/>
        </w:rPr>
        <w:fldChar w:fldCharType="separate"/>
      </w:r>
      <w:r w:rsidR="00AA79EC">
        <w:rPr>
          <w:noProof/>
          <w:color w:val="000000" w:themeColor="text1"/>
        </w:rPr>
        <w:t>[</w:t>
      </w:r>
      <w:hyperlink w:anchor="_ENREF_1" w:tooltip="Hart, 1984 #1164" w:history="1">
        <w:r w:rsidR="00E91ADA">
          <w:rPr>
            <w:noProof/>
            <w:color w:val="000000" w:themeColor="text1"/>
          </w:rPr>
          <w:t>1</w:t>
        </w:r>
      </w:hyperlink>
      <w:r w:rsidR="00AA79EC">
        <w:rPr>
          <w:noProof/>
          <w:color w:val="000000" w:themeColor="text1"/>
        </w:rPr>
        <w:t xml:space="preserve">, </w:t>
      </w:r>
      <w:hyperlink w:anchor="_ENREF_2" w:tooltip="Sorvillo, 1984 #1165" w:history="1">
        <w:r w:rsidR="00E91ADA">
          <w:rPr>
            <w:noProof/>
            <w:color w:val="000000" w:themeColor="text1"/>
          </w:rPr>
          <w:t>2</w:t>
        </w:r>
      </w:hyperlink>
      <w:r w:rsidR="00AA79EC">
        <w:rPr>
          <w:noProof/>
          <w:color w:val="000000" w:themeColor="text1"/>
        </w:rPr>
        <w:t>]</w:t>
      </w:r>
      <w:r w:rsidR="006F289E">
        <w:rPr>
          <w:color w:val="000000" w:themeColor="text1"/>
        </w:rPr>
        <w:fldChar w:fldCharType="end"/>
      </w:r>
      <w:r>
        <w:rPr>
          <w:color w:val="000000" w:themeColor="text1"/>
        </w:rPr>
        <w:t>.</w:t>
      </w:r>
      <w:r w:rsidR="007F4865">
        <w:rPr>
          <w:color w:val="000000" w:themeColor="text1"/>
        </w:rPr>
        <w:t xml:space="preserve"> </w:t>
      </w:r>
      <w:r>
        <w:rPr>
          <w:color w:val="000000" w:themeColor="text1"/>
        </w:rPr>
        <w:t>A</w:t>
      </w:r>
      <w:r w:rsidR="004A5EBC">
        <w:rPr>
          <w:color w:val="000000" w:themeColor="text1"/>
        </w:rPr>
        <w:t xml:space="preserve">lthough RSV vaccine development in infants </w:t>
      </w:r>
      <w:r>
        <w:rPr>
          <w:color w:val="000000" w:themeColor="text1"/>
        </w:rPr>
        <w:t>began</w:t>
      </w:r>
      <w:r w:rsidR="004A5EBC">
        <w:rPr>
          <w:color w:val="000000" w:themeColor="text1"/>
        </w:rPr>
        <w:t xml:space="preserve"> in the mid-1960s it would not be until 30-years later that RSV vaccine candidates were first tested in an older adult population</w:t>
      </w:r>
      <w:r w:rsidR="00990EE4">
        <w:rPr>
          <w:color w:val="000000" w:themeColor="text1"/>
        </w:rPr>
        <w:t xml:space="preserve">. </w:t>
      </w:r>
      <w:r w:rsidR="00E92169">
        <w:rPr>
          <w:color w:val="000000" w:themeColor="text1"/>
        </w:rPr>
        <w:t xml:space="preserve">Although there </w:t>
      </w:r>
      <w:r w:rsidR="00265449">
        <w:rPr>
          <w:color w:val="000000" w:themeColor="text1"/>
        </w:rPr>
        <w:lastRenderedPageBreak/>
        <w:t>have</w:t>
      </w:r>
      <w:r w:rsidR="00E92169">
        <w:rPr>
          <w:color w:val="000000" w:themeColor="text1"/>
        </w:rPr>
        <w:t xml:space="preserve"> been</w:t>
      </w:r>
      <w:r w:rsidR="005E3B85" w:rsidRPr="002C013C">
        <w:rPr>
          <w:color w:val="000000" w:themeColor="text1"/>
        </w:rPr>
        <w:t xml:space="preserve"> </w:t>
      </w:r>
      <w:r w:rsidR="00E92169">
        <w:rPr>
          <w:color w:val="000000" w:themeColor="text1"/>
        </w:rPr>
        <w:t xml:space="preserve">several </w:t>
      </w:r>
      <w:r w:rsidR="005E3B85" w:rsidRPr="002C013C">
        <w:rPr>
          <w:color w:val="000000" w:themeColor="text1"/>
        </w:rPr>
        <w:t xml:space="preserve">great advances in the understanding of the genetics, structure and biology of the virus, </w:t>
      </w:r>
      <w:r w:rsidR="005E3B85">
        <w:rPr>
          <w:color w:val="000000" w:themeColor="text1"/>
        </w:rPr>
        <w:t xml:space="preserve">and detailed characterisations of </w:t>
      </w:r>
      <w:r w:rsidR="000C51F9">
        <w:rPr>
          <w:color w:val="000000" w:themeColor="text1"/>
        </w:rPr>
        <w:t xml:space="preserve">the </w:t>
      </w:r>
      <w:r w:rsidR="005E3B85">
        <w:rPr>
          <w:color w:val="000000" w:themeColor="text1"/>
        </w:rPr>
        <w:t xml:space="preserve">human RSV-specific immune repertoire, </w:t>
      </w:r>
      <w:r w:rsidR="005E3B85" w:rsidRPr="002C013C">
        <w:rPr>
          <w:color w:val="000000" w:themeColor="text1"/>
        </w:rPr>
        <w:t>there remains no licensed vaccine or effective treatment</w:t>
      </w:r>
      <w:r w:rsidR="00265449">
        <w:rPr>
          <w:color w:val="000000" w:themeColor="text1"/>
        </w:rPr>
        <w:t xml:space="preserve">. </w:t>
      </w:r>
      <w:r w:rsidR="005E3B85">
        <w:rPr>
          <w:color w:val="000000" w:themeColor="text1"/>
        </w:rPr>
        <w:t>I</w:t>
      </w:r>
      <w:r w:rsidR="00990EE4" w:rsidRPr="00990EE4">
        <w:rPr>
          <w:color w:val="000000" w:themeColor="text1"/>
        </w:rPr>
        <w:t xml:space="preserve">nfants, </w:t>
      </w:r>
      <w:r w:rsidR="00EE5ACD">
        <w:rPr>
          <w:color w:val="000000" w:themeColor="text1"/>
        </w:rPr>
        <w:t xml:space="preserve">children and </w:t>
      </w:r>
      <w:r w:rsidR="00F62C00">
        <w:rPr>
          <w:color w:val="000000" w:themeColor="text1"/>
        </w:rPr>
        <w:t xml:space="preserve">younger </w:t>
      </w:r>
      <w:r w:rsidR="00990EE4" w:rsidRPr="00990EE4">
        <w:rPr>
          <w:color w:val="000000" w:themeColor="text1"/>
        </w:rPr>
        <w:t>adults with severe immun</w:t>
      </w:r>
      <w:r w:rsidR="00A1135D">
        <w:rPr>
          <w:color w:val="000000" w:themeColor="text1"/>
        </w:rPr>
        <w:t>o</w:t>
      </w:r>
      <w:r w:rsidR="00990EE4" w:rsidRPr="002C013C">
        <w:rPr>
          <w:color w:val="000000" w:themeColor="text1"/>
        </w:rPr>
        <w:t>compromise</w:t>
      </w:r>
      <w:r w:rsidR="00A1135D">
        <w:rPr>
          <w:color w:val="000000" w:themeColor="text1"/>
        </w:rPr>
        <w:t>,</w:t>
      </w:r>
      <w:r w:rsidR="00990EE4" w:rsidRPr="002C013C">
        <w:rPr>
          <w:color w:val="000000" w:themeColor="text1"/>
        </w:rPr>
        <w:t xml:space="preserve"> and the elderly </w:t>
      </w:r>
      <w:r w:rsidR="005E3B85">
        <w:rPr>
          <w:color w:val="000000" w:themeColor="text1"/>
        </w:rPr>
        <w:t>in particular</w:t>
      </w:r>
      <w:r w:rsidR="00A1135D">
        <w:rPr>
          <w:color w:val="000000" w:themeColor="text1"/>
        </w:rPr>
        <w:t>,</w:t>
      </w:r>
      <w:r w:rsidR="005E3B85">
        <w:rPr>
          <w:color w:val="000000" w:themeColor="text1"/>
        </w:rPr>
        <w:t xml:space="preserve"> remain at</w:t>
      </w:r>
      <w:r w:rsidR="00990EE4" w:rsidRPr="002C013C">
        <w:rPr>
          <w:color w:val="000000" w:themeColor="text1"/>
        </w:rPr>
        <w:t xml:space="preserve"> risk of </w:t>
      </w:r>
      <w:r w:rsidR="004A5EBC">
        <w:rPr>
          <w:color w:val="000000" w:themeColor="text1"/>
        </w:rPr>
        <w:t xml:space="preserve">developing </w:t>
      </w:r>
      <w:r w:rsidR="00990EE4" w:rsidRPr="002C013C">
        <w:rPr>
          <w:color w:val="000000" w:themeColor="text1"/>
        </w:rPr>
        <w:t>severe disease</w:t>
      </w:r>
      <w:r w:rsidR="004A5EBC">
        <w:rPr>
          <w:color w:val="000000" w:themeColor="text1"/>
        </w:rPr>
        <w:t>, hospitalisation</w:t>
      </w:r>
      <w:r w:rsidR="00990EE4" w:rsidRPr="002C013C">
        <w:rPr>
          <w:color w:val="000000" w:themeColor="text1"/>
        </w:rPr>
        <w:t xml:space="preserve"> and death</w:t>
      </w:r>
      <w:r w:rsidR="005E3B85">
        <w:rPr>
          <w:color w:val="000000" w:themeColor="text1"/>
        </w:rPr>
        <w:t xml:space="preserve"> from RSV until a vaccine </w:t>
      </w:r>
      <w:r w:rsidR="00517868">
        <w:rPr>
          <w:color w:val="000000" w:themeColor="text1"/>
        </w:rPr>
        <w:t>is</w:t>
      </w:r>
      <w:r w:rsidR="005E3B85">
        <w:rPr>
          <w:color w:val="000000" w:themeColor="text1"/>
        </w:rPr>
        <w:t xml:space="preserve"> developed.</w:t>
      </w:r>
    </w:p>
    <w:p w14:paraId="28A5662C" w14:textId="5B9F60B7" w:rsidR="00062B8C" w:rsidRDefault="0056539C" w:rsidP="00DA40F3">
      <w:pPr>
        <w:spacing w:line="480" w:lineRule="auto"/>
        <w:rPr>
          <w:color w:val="000000" w:themeColor="text1"/>
        </w:rPr>
      </w:pPr>
      <w:r w:rsidRPr="0056539C">
        <w:rPr>
          <w:color w:val="000000" w:themeColor="text1"/>
        </w:rPr>
        <w:t xml:space="preserve">Human </w:t>
      </w:r>
      <w:r w:rsidR="00C11496" w:rsidRPr="0056539C">
        <w:rPr>
          <w:color w:val="000000" w:themeColor="text1"/>
        </w:rPr>
        <w:t xml:space="preserve">RSV belongs to the genus </w:t>
      </w:r>
      <w:proofErr w:type="spellStart"/>
      <w:r w:rsidR="00CB6589" w:rsidRPr="00CB6589">
        <w:rPr>
          <w:i/>
          <w:color w:val="000000" w:themeColor="text1"/>
        </w:rPr>
        <w:t>Orthop</w:t>
      </w:r>
      <w:r w:rsidR="00C11496" w:rsidRPr="00CB6589">
        <w:rPr>
          <w:i/>
          <w:color w:val="000000" w:themeColor="text1"/>
        </w:rPr>
        <w:t>ne</w:t>
      </w:r>
      <w:r w:rsidR="00C11496" w:rsidRPr="0056539C">
        <w:rPr>
          <w:i/>
          <w:color w:val="000000" w:themeColor="text1"/>
        </w:rPr>
        <w:t>umovirus</w:t>
      </w:r>
      <w:proofErr w:type="spellEnd"/>
      <w:r w:rsidR="00C11496" w:rsidRPr="0056539C">
        <w:rPr>
          <w:i/>
          <w:color w:val="000000" w:themeColor="text1"/>
        </w:rPr>
        <w:t xml:space="preserve"> </w:t>
      </w:r>
      <w:r w:rsidR="00C11496" w:rsidRPr="0056539C">
        <w:rPr>
          <w:color w:val="000000" w:themeColor="text1"/>
        </w:rPr>
        <w:t xml:space="preserve">(family </w:t>
      </w:r>
      <w:proofErr w:type="spellStart"/>
      <w:r w:rsidR="00CB6589">
        <w:rPr>
          <w:i/>
          <w:color w:val="000000" w:themeColor="text1"/>
        </w:rPr>
        <w:t>Pneumoviridae</w:t>
      </w:r>
      <w:proofErr w:type="spellEnd"/>
      <w:r w:rsidR="00C11496" w:rsidRPr="0056539C">
        <w:rPr>
          <w:color w:val="000000" w:themeColor="text1"/>
        </w:rPr>
        <w:t xml:space="preserve">, sub-family </w:t>
      </w:r>
      <w:proofErr w:type="spellStart"/>
      <w:r w:rsidR="00C11496" w:rsidRPr="0056539C">
        <w:rPr>
          <w:i/>
          <w:color w:val="000000" w:themeColor="text1"/>
        </w:rPr>
        <w:t>Paramyxoviriniae</w:t>
      </w:r>
      <w:proofErr w:type="spellEnd"/>
      <w:r w:rsidR="00CB6589">
        <w:rPr>
          <w:i/>
          <w:color w:val="000000" w:themeColor="text1"/>
        </w:rPr>
        <w:t xml:space="preserve">, </w:t>
      </w:r>
      <w:r w:rsidR="00CB6589" w:rsidRPr="00CB6589">
        <w:rPr>
          <w:color w:val="000000" w:themeColor="text1"/>
        </w:rPr>
        <w:t>species</w:t>
      </w:r>
      <w:r w:rsidR="00CB6589">
        <w:rPr>
          <w:i/>
          <w:color w:val="000000" w:themeColor="text1"/>
        </w:rPr>
        <w:t xml:space="preserve"> Human </w:t>
      </w:r>
      <w:proofErr w:type="spellStart"/>
      <w:r w:rsidR="00CB6589">
        <w:rPr>
          <w:i/>
          <w:color w:val="000000" w:themeColor="text1"/>
        </w:rPr>
        <w:t>Orthopneumovirus</w:t>
      </w:r>
      <w:proofErr w:type="spellEnd"/>
      <w:r w:rsidRPr="0056539C">
        <w:rPr>
          <w:color w:val="000000" w:themeColor="text1"/>
        </w:rPr>
        <w:t xml:space="preserve">), </w:t>
      </w:r>
      <w:r w:rsidR="00BF1147">
        <w:rPr>
          <w:color w:val="000000" w:themeColor="text1"/>
        </w:rPr>
        <w:t>and the</w:t>
      </w:r>
      <w:r w:rsidR="00F664A3">
        <w:rPr>
          <w:color w:val="000000" w:themeColor="text1"/>
        </w:rPr>
        <w:t xml:space="preserve"> </w:t>
      </w:r>
      <w:r w:rsidRPr="0056539C">
        <w:rPr>
          <w:color w:val="000000" w:themeColor="text1"/>
        </w:rPr>
        <w:t>genus includes bovine RSV</w:t>
      </w:r>
      <w:r w:rsidR="003F6CAF">
        <w:rPr>
          <w:color w:val="000000" w:themeColor="text1"/>
        </w:rPr>
        <w:t xml:space="preserve"> with 70% sequence homology to human RSV</w:t>
      </w:r>
      <w:r w:rsidRPr="0056539C">
        <w:rPr>
          <w:color w:val="000000" w:themeColor="text1"/>
        </w:rPr>
        <w:t>. There are two subtypes of RSV, designated RSVA and RSVB</w:t>
      </w:r>
      <w:r w:rsidR="00F664A3">
        <w:rPr>
          <w:color w:val="000000" w:themeColor="text1"/>
        </w:rPr>
        <w:t xml:space="preserve">, which </w:t>
      </w:r>
      <w:r w:rsidR="00060C04">
        <w:rPr>
          <w:color w:val="000000" w:themeColor="text1"/>
        </w:rPr>
        <w:t>were</w:t>
      </w:r>
      <w:r w:rsidR="00F664A3">
        <w:rPr>
          <w:color w:val="000000" w:themeColor="text1"/>
        </w:rPr>
        <w:t xml:space="preserve"> </w:t>
      </w:r>
      <w:r w:rsidRPr="0056539C">
        <w:rPr>
          <w:color w:val="000000" w:themeColor="text1"/>
        </w:rPr>
        <w:t xml:space="preserve">identified by </w:t>
      </w:r>
      <w:r w:rsidR="00CB5DE9">
        <w:rPr>
          <w:color w:val="000000" w:themeColor="text1"/>
        </w:rPr>
        <w:t xml:space="preserve">differential </w:t>
      </w:r>
      <w:r w:rsidRPr="0056539C">
        <w:rPr>
          <w:color w:val="000000" w:themeColor="text1"/>
        </w:rPr>
        <w:t xml:space="preserve">monoclonal </w:t>
      </w:r>
      <w:r w:rsidR="00C62FD6">
        <w:rPr>
          <w:color w:val="000000" w:themeColor="text1"/>
        </w:rPr>
        <w:t xml:space="preserve">antibody </w:t>
      </w:r>
      <w:r w:rsidRPr="0056539C">
        <w:rPr>
          <w:color w:val="000000" w:themeColor="text1"/>
        </w:rPr>
        <w:t xml:space="preserve">binding </w:t>
      </w:r>
      <w:r w:rsidR="00F664A3">
        <w:rPr>
          <w:color w:val="000000" w:themeColor="text1"/>
        </w:rPr>
        <w:t>to</w:t>
      </w:r>
      <w:r w:rsidRPr="0056539C">
        <w:rPr>
          <w:color w:val="000000" w:themeColor="text1"/>
        </w:rPr>
        <w:t xml:space="preserve"> the surface expressed G </w:t>
      </w:r>
      <w:r w:rsidR="00F664A3">
        <w:rPr>
          <w:color w:val="000000" w:themeColor="text1"/>
        </w:rPr>
        <w:t xml:space="preserve">(attachment) </w:t>
      </w:r>
      <w:r w:rsidRPr="0056539C">
        <w:rPr>
          <w:color w:val="000000" w:themeColor="text1"/>
        </w:rPr>
        <w:t xml:space="preserve">protein, and different subtypes and genotypes of RSV can circulate </w:t>
      </w:r>
      <w:r w:rsidR="00BF1147">
        <w:rPr>
          <w:color w:val="000000" w:themeColor="text1"/>
        </w:rPr>
        <w:t xml:space="preserve">in different years or </w:t>
      </w:r>
      <w:r w:rsidRPr="0056539C">
        <w:rPr>
          <w:color w:val="000000" w:themeColor="text1"/>
        </w:rPr>
        <w:t xml:space="preserve">simultaneously </w:t>
      </w:r>
      <w:r w:rsidR="00F62C00">
        <w:rPr>
          <w:color w:val="000000" w:themeColor="text1"/>
        </w:rPr>
        <w:t>to</w:t>
      </w:r>
      <w:r w:rsidRPr="0056539C">
        <w:rPr>
          <w:color w:val="000000" w:themeColor="text1"/>
        </w:rPr>
        <w:t xml:space="preserve"> cause clinically </w:t>
      </w:r>
      <w:r w:rsidRPr="004D230B">
        <w:rPr>
          <w:color w:val="000000" w:themeColor="text1"/>
        </w:rPr>
        <w:t>indistinguishable disease. The viral genome consists of 10 genes that encode 11 proteins</w:t>
      </w:r>
      <w:r w:rsidR="00BF1147">
        <w:rPr>
          <w:color w:val="000000" w:themeColor="text1"/>
        </w:rPr>
        <w:t>,</w:t>
      </w:r>
      <w:r w:rsidR="00BF1147" w:rsidRPr="00BF1147">
        <w:rPr>
          <w:color w:val="000000" w:themeColor="text1"/>
        </w:rPr>
        <w:t xml:space="preserve"> </w:t>
      </w:r>
      <w:r w:rsidR="00BF1147">
        <w:rPr>
          <w:color w:val="000000" w:themeColor="text1"/>
        </w:rPr>
        <w:t xml:space="preserve">as illustrated in the figure below, with </w:t>
      </w:r>
      <w:r w:rsidRPr="004D230B">
        <w:rPr>
          <w:color w:val="000000" w:themeColor="text1"/>
        </w:rPr>
        <w:t>t</w:t>
      </w:r>
      <w:r w:rsidR="00CC1CDF" w:rsidRPr="004D230B">
        <w:rPr>
          <w:color w:val="000000" w:themeColor="text1"/>
        </w:rPr>
        <w:t>he overlapping open reading frames in the M2 gene result</w:t>
      </w:r>
      <w:r w:rsidR="00BF1147">
        <w:rPr>
          <w:color w:val="000000" w:themeColor="text1"/>
        </w:rPr>
        <w:t>ing</w:t>
      </w:r>
      <w:r w:rsidR="00CC1CDF" w:rsidRPr="004D230B">
        <w:rPr>
          <w:color w:val="000000" w:themeColor="text1"/>
        </w:rPr>
        <w:t xml:space="preserve"> in two </w:t>
      </w:r>
      <w:r w:rsidR="00F62C00">
        <w:rPr>
          <w:color w:val="000000" w:themeColor="text1"/>
        </w:rPr>
        <w:t xml:space="preserve">different </w:t>
      </w:r>
      <w:r w:rsidR="00CC1CDF" w:rsidRPr="004D230B">
        <w:rPr>
          <w:color w:val="000000" w:themeColor="text1"/>
        </w:rPr>
        <w:t>matrix proteins</w:t>
      </w:r>
      <w:r w:rsidRPr="004D230B">
        <w:rPr>
          <w:color w:val="000000" w:themeColor="text1"/>
        </w:rPr>
        <w:t xml:space="preserve">. The resulting </w:t>
      </w:r>
      <w:r w:rsidR="00AE2BDC">
        <w:rPr>
          <w:color w:val="000000" w:themeColor="text1"/>
        </w:rPr>
        <w:t>vir</w:t>
      </w:r>
      <w:r w:rsidR="00A81E62">
        <w:rPr>
          <w:color w:val="000000" w:themeColor="text1"/>
        </w:rPr>
        <w:t>al</w:t>
      </w:r>
      <w:r w:rsidR="00AE2BDC">
        <w:rPr>
          <w:color w:val="000000" w:themeColor="text1"/>
        </w:rPr>
        <w:t xml:space="preserve"> </w:t>
      </w:r>
      <w:r w:rsidRPr="004D230B">
        <w:rPr>
          <w:color w:val="000000" w:themeColor="text1"/>
        </w:rPr>
        <w:t>struc</w:t>
      </w:r>
      <w:r w:rsidR="004D230B" w:rsidRPr="004D230B">
        <w:rPr>
          <w:color w:val="000000" w:themeColor="text1"/>
        </w:rPr>
        <w:t xml:space="preserve">ture is a single, linear, negative-stranded, enveloped, non-segmented RNA virus. </w:t>
      </w:r>
      <w:r w:rsidR="00CC1CDF" w:rsidRPr="004D230B">
        <w:rPr>
          <w:color w:val="000000" w:themeColor="text1"/>
        </w:rPr>
        <w:t xml:space="preserve">The viral envelope contains three surface proteins designated the F (fusion) glycoprotein, attachment (G) glycoprotein and the small hydrophobic (SH) protein. </w:t>
      </w:r>
      <w:r w:rsidR="004D230B" w:rsidRPr="004D230B">
        <w:rPr>
          <w:color w:val="000000" w:themeColor="text1"/>
        </w:rPr>
        <w:t>Within the virus particle are six internal proteins concerned with nucleocapsid construction and RNA replication</w:t>
      </w:r>
      <w:r w:rsidR="00F664A3">
        <w:rPr>
          <w:color w:val="000000" w:themeColor="text1"/>
        </w:rPr>
        <w:t>. T</w:t>
      </w:r>
      <w:r w:rsidR="004D230B" w:rsidRPr="004D230B">
        <w:rPr>
          <w:color w:val="000000" w:themeColor="text1"/>
        </w:rPr>
        <w:t xml:space="preserve">wo non-structural proteins (NS1 and NS2) </w:t>
      </w:r>
      <w:r w:rsidR="00F664A3">
        <w:rPr>
          <w:color w:val="000000" w:themeColor="text1"/>
        </w:rPr>
        <w:t xml:space="preserve">complete the RSV protein complement and </w:t>
      </w:r>
      <w:r w:rsidR="004D230B" w:rsidRPr="004D230B">
        <w:rPr>
          <w:color w:val="000000" w:themeColor="text1"/>
        </w:rPr>
        <w:t xml:space="preserve">serve to inhibit the host immune response to infection. </w:t>
      </w:r>
    </w:p>
    <w:p w14:paraId="43ACF458" w14:textId="77777777" w:rsidR="00AA6551" w:rsidRDefault="00AA6551" w:rsidP="00DA40F3">
      <w:pPr>
        <w:spacing w:line="480" w:lineRule="auto"/>
        <w:rPr>
          <w:color w:val="000000" w:themeColor="text1"/>
        </w:rPr>
      </w:pPr>
    </w:p>
    <w:tbl>
      <w:tblPr>
        <w:tblStyle w:val="TableGrid"/>
        <w:tblW w:w="0" w:type="auto"/>
        <w:tblLook w:val="04A0" w:firstRow="1" w:lastRow="0" w:firstColumn="1" w:lastColumn="0" w:noHBand="0" w:noVBand="1"/>
      </w:tblPr>
      <w:tblGrid>
        <w:gridCol w:w="6130"/>
      </w:tblGrid>
      <w:tr w:rsidR="00AA6551" w14:paraId="2E51F419" w14:textId="77777777" w:rsidTr="00E055FC">
        <w:tc>
          <w:tcPr>
            <w:tcW w:w="6130" w:type="dxa"/>
          </w:tcPr>
          <w:p w14:paraId="5D4B56E8" w14:textId="77777777" w:rsidR="00AA6551" w:rsidRPr="00992870" w:rsidRDefault="00AA6551" w:rsidP="00E055FC">
            <w:pPr>
              <w:spacing w:line="480" w:lineRule="auto"/>
              <w:ind w:firstLine="0"/>
              <w:rPr>
                <w:color w:val="000000" w:themeColor="text1"/>
              </w:rPr>
            </w:pPr>
            <w:r w:rsidRPr="00992870">
              <w:rPr>
                <w:noProof/>
                <w:color w:val="000000" w:themeColor="text1"/>
              </w:rPr>
              <w:drawing>
                <wp:inline distT="0" distB="0" distL="0" distR="0" wp14:anchorId="2526B316" wp14:editId="58B123C4">
                  <wp:extent cx="3768396" cy="309880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hematic RSV.pdf"/>
                          <pic:cNvPicPr/>
                        </pic:nvPicPr>
                        <pic:blipFill>
                          <a:blip r:embed="rId11"/>
                          <a:stretch>
                            <a:fillRect/>
                          </a:stretch>
                        </pic:blipFill>
                        <pic:spPr>
                          <a:xfrm>
                            <a:off x="0" y="0"/>
                            <a:ext cx="3771209" cy="3101113"/>
                          </a:xfrm>
                          <a:prstGeom prst="rect">
                            <a:avLst/>
                          </a:prstGeom>
                        </pic:spPr>
                      </pic:pic>
                    </a:graphicData>
                  </a:graphic>
                </wp:inline>
              </w:drawing>
            </w:r>
          </w:p>
        </w:tc>
      </w:tr>
      <w:tr w:rsidR="00AA6551" w14:paraId="32B00118" w14:textId="77777777" w:rsidTr="00E055FC">
        <w:tc>
          <w:tcPr>
            <w:tcW w:w="6130" w:type="dxa"/>
          </w:tcPr>
          <w:p w14:paraId="190E398D" w14:textId="77777777" w:rsidR="00AA6551" w:rsidRPr="00992870" w:rsidRDefault="00AA6551" w:rsidP="00E055FC">
            <w:pPr>
              <w:pStyle w:val="Caption"/>
              <w:spacing w:line="480" w:lineRule="auto"/>
              <w:rPr>
                <w:color w:val="000000" w:themeColor="text1"/>
              </w:rPr>
            </w:pPr>
            <w:r w:rsidRPr="00992870">
              <w:rPr>
                <w:color w:val="000000" w:themeColor="text1"/>
              </w:rPr>
              <w:t>Schematic representation of the human RSV genome, protein products and viral structure.</w:t>
            </w:r>
          </w:p>
          <w:p w14:paraId="51C2A13A" w14:textId="0C4E3C5A" w:rsidR="00AA6551" w:rsidRPr="00992870" w:rsidRDefault="00AA6551" w:rsidP="00E055FC">
            <w:pPr>
              <w:spacing w:line="480" w:lineRule="auto"/>
              <w:ind w:firstLine="0"/>
              <w:rPr>
                <w:color w:val="000000" w:themeColor="text1"/>
              </w:rPr>
            </w:pPr>
            <w:r w:rsidRPr="00992870">
              <w:rPr>
                <w:color w:val="000000" w:themeColor="text1"/>
              </w:rPr>
              <w:t>The 10 genes are ordered from 3’ to 5’ as top to bottom. The size of each block is proportional to the size of each gene (total</w:t>
            </w:r>
            <w:r w:rsidR="00BC343A">
              <w:rPr>
                <w:color w:val="000000" w:themeColor="text1"/>
              </w:rPr>
              <w:t xml:space="preserve"> 15’191 base pairs</w:t>
            </w:r>
            <w:r w:rsidRPr="00992870">
              <w:rPr>
                <w:color w:val="000000" w:themeColor="text1"/>
              </w:rPr>
              <w:t xml:space="preserve">). The 11 protein products are annotated next to each gene; the M2 gene contains two open-reading frames (ORFs) that generate two protein products (M2-1 and M2-2). The nucleocapsid forms </w:t>
            </w:r>
            <w:r w:rsidR="00992870" w:rsidRPr="00992870">
              <w:rPr>
                <w:color w:val="000000" w:themeColor="text1"/>
              </w:rPr>
              <w:t xml:space="preserve">filamentous </w:t>
            </w:r>
            <w:r w:rsidRPr="00992870">
              <w:rPr>
                <w:color w:val="000000" w:themeColor="text1"/>
              </w:rPr>
              <w:t xml:space="preserve">viral particles up to 100-350nm in length, with </w:t>
            </w:r>
            <w:r w:rsidR="00992870" w:rsidRPr="00992870">
              <w:rPr>
                <w:color w:val="000000" w:themeColor="text1"/>
              </w:rPr>
              <w:t xml:space="preserve">the </w:t>
            </w:r>
            <w:r w:rsidRPr="00992870">
              <w:rPr>
                <w:color w:val="000000" w:themeColor="text1"/>
              </w:rPr>
              <w:t xml:space="preserve">lipid envelope derived from the host </w:t>
            </w:r>
            <w:r w:rsidR="00992870" w:rsidRPr="00992870">
              <w:rPr>
                <w:color w:val="000000" w:themeColor="text1"/>
              </w:rPr>
              <w:t>cell</w:t>
            </w:r>
            <w:r w:rsidRPr="00992870">
              <w:rPr>
                <w:color w:val="000000" w:themeColor="text1"/>
              </w:rPr>
              <w:t>.</w:t>
            </w:r>
          </w:p>
        </w:tc>
      </w:tr>
    </w:tbl>
    <w:p w14:paraId="33FF1EBF" w14:textId="77777777" w:rsidR="00AA6551" w:rsidRDefault="00AA6551" w:rsidP="00DA40F3">
      <w:pPr>
        <w:spacing w:line="480" w:lineRule="auto"/>
        <w:rPr>
          <w:color w:val="000000" w:themeColor="text1"/>
        </w:rPr>
      </w:pPr>
    </w:p>
    <w:p w14:paraId="1074243C" w14:textId="306E0371" w:rsidR="00550BC1" w:rsidRPr="006F0311" w:rsidRDefault="00F62C00" w:rsidP="00BD52E7">
      <w:pPr>
        <w:spacing w:line="480" w:lineRule="auto"/>
        <w:rPr>
          <w:color w:val="000000" w:themeColor="text1"/>
        </w:rPr>
      </w:pPr>
      <w:r>
        <w:rPr>
          <w:color w:val="000000" w:themeColor="text1"/>
        </w:rPr>
        <w:t>The s</w:t>
      </w:r>
      <w:r w:rsidR="00550BC1" w:rsidRPr="00062B8C">
        <w:rPr>
          <w:color w:val="000000" w:themeColor="text1"/>
        </w:rPr>
        <w:t xml:space="preserve">equencing of historical </w:t>
      </w:r>
      <w:r w:rsidR="00F414BA">
        <w:rPr>
          <w:color w:val="000000" w:themeColor="text1"/>
        </w:rPr>
        <w:t xml:space="preserve">RSV </w:t>
      </w:r>
      <w:r w:rsidR="00550BC1" w:rsidRPr="00062B8C">
        <w:rPr>
          <w:color w:val="000000" w:themeColor="text1"/>
        </w:rPr>
        <w:t xml:space="preserve">isolates has demonstrated that the </w:t>
      </w:r>
      <w:r w:rsidR="00F414BA">
        <w:rPr>
          <w:color w:val="000000" w:themeColor="text1"/>
        </w:rPr>
        <w:t>viral</w:t>
      </w:r>
      <w:r w:rsidR="00550BC1" w:rsidRPr="00062B8C">
        <w:rPr>
          <w:color w:val="000000" w:themeColor="text1"/>
        </w:rPr>
        <w:t xml:space="preserve"> genome</w:t>
      </w:r>
      <w:r w:rsidR="006B2EFB">
        <w:rPr>
          <w:color w:val="000000" w:themeColor="text1"/>
        </w:rPr>
        <w:t xml:space="preserve">, </w:t>
      </w:r>
      <w:r w:rsidR="006B2EFB" w:rsidRPr="006B2EFB">
        <w:rPr>
          <w:color w:val="000000" w:themeColor="text1"/>
        </w:rPr>
        <w:t>with the exception of the G gene,</w:t>
      </w:r>
      <w:r w:rsidR="00550BC1" w:rsidRPr="006B2EFB">
        <w:rPr>
          <w:color w:val="000000" w:themeColor="text1"/>
        </w:rPr>
        <w:t xml:space="preserve"> has</w:t>
      </w:r>
      <w:r w:rsidR="00A327F2" w:rsidRPr="006B2EFB">
        <w:rPr>
          <w:color w:val="000000" w:themeColor="text1"/>
        </w:rPr>
        <w:t xml:space="preserve"> generally</w:t>
      </w:r>
      <w:r w:rsidR="00550BC1" w:rsidRPr="006B2EFB">
        <w:rPr>
          <w:color w:val="000000" w:themeColor="text1"/>
        </w:rPr>
        <w:t xml:space="preserve"> remained </w:t>
      </w:r>
      <w:r w:rsidR="00550BC1" w:rsidRPr="006B2EFB">
        <w:rPr>
          <w:color w:val="000000" w:themeColor="text1"/>
        </w:rPr>
        <w:lastRenderedPageBreak/>
        <w:t>stable</w:t>
      </w:r>
      <w:r w:rsidR="00BF1147" w:rsidRPr="006B2EFB">
        <w:rPr>
          <w:color w:val="000000" w:themeColor="text1"/>
        </w:rPr>
        <w:t xml:space="preserve"> over time</w:t>
      </w:r>
      <w:r w:rsidR="006B2EFB" w:rsidRPr="006B2EFB">
        <w:rPr>
          <w:color w:val="000000" w:themeColor="text1"/>
        </w:rPr>
        <w:t>. The</w:t>
      </w:r>
      <w:r w:rsidR="004D230B" w:rsidRPr="006B2EFB">
        <w:rPr>
          <w:color w:val="000000" w:themeColor="text1"/>
        </w:rPr>
        <w:t xml:space="preserve"> temporal genetic </w:t>
      </w:r>
      <w:r w:rsidR="00656770" w:rsidRPr="006B2EFB">
        <w:rPr>
          <w:color w:val="000000" w:themeColor="text1"/>
        </w:rPr>
        <w:t xml:space="preserve">changes </w:t>
      </w:r>
      <w:r w:rsidR="006B2EFB" w:rsidRPr="006B2EFB">
        <w:rPr>
          <w:color w:val="000000" w:themeColor="text1"/>
        </w:rPr>
        <w:t xml:space="preserve">in the G gene </w:t>
      </w:r>
      <w:r w:rsidR="004D230B" w:rsidRPr="006B2EFB">
        <w:rPr>
          <w:color w:val="000000" w:themeColor="text1"/>
        </w:rPr>
        <w:t xml:space="preserve">do not appear to be associated with </w:t>
      </w:r>
      <w:r w:rsidR="006B2EFB" w:rsidRPr="006B2EFB">
        <w:rPr>
          <w:color w:val="000000" w:themeColor="text1"/>
        </w:rPr>
        <w:t>significant</w:t>
      </w:r>
      <w:r w:rsidR="004D230B" w:rsidRPr="006B2EFB">
        <w:rPr>
          <w:color w:val="000000" w:themeColor="text1"/>
        </w:rPr>
        <w:t xml:space="preserve"> loss</w:t>
      </w:r>
      <w:r w:rsidR="006B2EFB" w:rsidRPr="006B2EFB">
        <w:rPr>
          <w:color w:val="000000" w:themeColor="text1"/>
        </w:rPr>
        <w:t>es</w:t>
      </w:r>
      <w:r w:rsidR="004D230B" w:rsidRPr="006B2EFB">
        <w:rPr>
          <w:color w:val="000000" w:themeColor="text1"/>
        </w:rPr>
        <w:t xml:space="preserve"> </w:t>
      </w:r>
      <w:r w:rsidR="006B2EFB" w:rsidRPr="006B2EFB">
        <w:rPr>
          <w:color w:val="000000" w:themeColor="text1"/>
        </w:rPr>
        <w:t>in</w:t>
      </w:r>
      <w:r w:rsidR="004D230B" w:rsidRPr="006B2EFB">
        <w:rPr>
          <w:color w:val="000000" w:themeColor="text1"/>
        </w:rPr>
        <w:t xml:space="preserve"> G-specific antibody neutralisation.</w:t>
      </w:r>
      <w:r w:rsidR="00BF1147" w:rsidRPr="006B2EFB">
        <w:rPr>
          <w:color w:val="000000" w:themeColor="text1"/>
        </w:rPr>
        <w:t xml:space="preserve"> </w:t>
      </w:r>
      <w:r w:rsidR="00A327F2" w:rsidRPr="006B2EFB">
        <w:rPr>
          <w:color w:val="000000" w:themeColor="text1"/>
        </w:rPr>
        <w:t xml:space="preserve">In nature, </w:t>
      </w:r>
      <w:r w:rsidR="00BF1147" w:rsidRPr="006B2EFB">
        <w:rPr>
          <w:color w:val="000000" w:themeColor="text1"/>
        </w:rPr>
        <w:t>RSV</w:t>
      </w:r>
      <w:r w:rsidR="00BF1147">
        <w:rPr>
          <w:color w:val="000000" w:themeColor="text1"/>
        </w:rPr>
        <w:t xml:space="preserve"> is </w:t>
      </w:r>
      <w:r w:rsidR="00A327F2">
        <w:rPr>
          <w:color w:val="000000" w:themeColor="text1"/>
        </w:rPr>
        <w:t xml:space="preserve">essentially </w:t>
      </w:r>
      <w:r w:rsidR="00BF1147">
        <w:rPr>
          <w:color w:val="000000" w:themeColor="text1"/>
        </w:rPr>
        <w:t>a human restricted pathoge</w:t>
      </w:r>
      <w:r w:rsidR="00465877">
        <w:rPr>
          <w:color w:val="000000" w:themeColor="text1"/>
        </w:rPr>
        <w:t xml:space="preserve">n, </w:t>
      </w:r>
      <w:r w:rsidR="00A327F2">
        <w:rPr>
          <w:color w:val="000000" w:themeColor="text1"/>
        </w:rPr>
        <w:t>although non-human primates, sheep, and cattle can be infected</w:t>
      </w:r>
      <w:r w:rsidR="00465877">
        <w:rPr>
          <w:color w:val="000000" w:themeColor="text1"/>
        </w:rPr>
        <w:t xml:space="preserve">. </w:t>
      </w:r>
      <w:r w:rsidR="00A94C44">
        <w:rPr>
          <w:color w:val="000000" w:themeColor="text1"/>
        </w:rPr>
        <w:t xml:space="preserve">The selective pressure for RSV </w:t>
      </w:r>
      <w:r w:rsidR="00232C23">
        <w:rPr>
          <w:color w:val="000000" w:themeColor="text1"/>
        </w:rPr>
        <w:t>is the human host immunity derived from repeated seasonal exposure, with only low</w:t>
      </w:r>
      <w:r w:rsidR="00465877">
        <w:rPr>
          <w:color w:val="000000" w:themeColor="text1"/>
        </w:rPr>
        <w:t xml:space="preserve"> rates (&lt;10%) of </w:t>
      </w:r>
      <w:r w:rsidR="00354CDA">
        <w:rPr>
          <w:color w:val="000000" w:themeColor="text1"/>
        </w:rPr>
        <w:t xml:space="preserve">escape </w:t>
      </w:r>
      <w:r w:rsidR="00465877">
        <w:rPr>
          <w:color w:val="000000" w:themeColor="text1"/>
        </w:rPr>
        <w:t xml:space="preserve">virus observed </w:t>
      </w:r>
      <w:r w:rsidR="00BD52E7">
        <w:rPr>
          <w:color w:val="000000" w:themeColor="text1"/>
        </w:rPr>
        <w:t xml:space="preserve">following </w:t>
      </w:r>
      <w:proofErr w:type="spellStart"/>
      <w:r w:rsidR="00BD52E7">
        <w:rPr>
          <w:color w:val="000000" w:themeColor="text1"/>
        </w:rPr>
        <w:t>palivizumb</w:t>
      </w:r>
      <w:proofErr w:type="spellEnd"/>
      <w:r w:rsidR="00BD52E7">
        <w:rPr>
          <w:color w:val="000000" w:themeColor="text1"/>
        </w:rPr>
        <w:t xml:space="preserve"> use in</w:t>
      </w:r>
      <w:r w:rsidR="00232C23">
        <w:rPr>
          <w:color w:val="000000" w:themeColor="text1"/>
        </w:rPr>
        <w:t xml:space="preserve"> infants</w:t>
      </w:r>
      <w:r w:rsidR="00BD52E7">
        <w:rPr>
          <w:color w:val="000000" w:themeColor="text1"/>
        </w:rPr>
        <w:t xml:space="preserve"> at risk of developing severe RSV disease</w:t>
      </w:r>
      <w:r w:rsidR="00BD52E7">
        <w:rPr>
          <w:color w:val="000000" w:themeColor="text1"/>
        </w:rPr>
        <w:fldChar w:fldCharType="begin"/>
      </w:r>
      <w:r w:rsidR="00BD52E7">
        <w:rPr>
          <w:color w:val="000000" w:themeColor="text1"/>
        </w:rPr>
        <w:instrText xml:space="preserve"> ADDIN EN.CITE &lt;EndNote&gt;&lt;Cite&gt;&lt;Author&gt;Papenburg&lt;/Author&gt;&lt;Year&gt;2012&lt;/Year&gt;&lt;RecNum&gt;2139&lt;/RecNum&gt;&lt;DisplayText&gt;[3]&lt;/DisplayText&gt;&lt;record&gt;&lt;rec-number&gt;2139&lt;/rec-number&gt;&lt;foreign-keys&gt;&lt;key app="EN" db-id="f5sptdw5upzte7ezdt2xdp5e5adw9tztprap" timestamp="1540885429"&gt;2139&lt;/key&gt;&lt;key app="ENWeb" db-id=""&gt;0&lt;/key&gt;&lt;/foreign-keys&gt;&lt;ref-type name="Journal Article"&gt;17&lt;/ref-type&gt;&lt;contributors&gt;&lt;authors&gt;&lt;author&gt;Papenburg, Jesse&lt;/author&gt;&lt;author&gt;Carbonneau, Julie&lt;/author&gt;&lt;author&gt;Hamelin, Marie-Ève&lt;/author&gt;&lt;author&gt;Isabel, Sandra&lt;/author&gt;&lt;author&gt;Bouhy, Xavier&lt;/author&gt;&lt;author&gt;Ohoumanne, Najwa&lt;/author&gt;&lt;author&gt;Déry, Pierre&lt;/author&gt;&lt;author&gt;Paes, Bosco A.&lt;/author&gt;&lt;author&gt;Corbeil, Jacques&lt;/author&gt;&lt;author&gt;Bergeron, Michel G.&lt;/author&gt;&lt;author&gt;De Serres, Gaston&lt;/author&gt;&lt;author&gt;Boivin, Guy&lt;/author&gt;&lt;/authors&gt;&lt;/contributors&gt;&lt;titles&gt;&lt;title&gt;Molecular Evolution of Respiratory Syncytial Virus Fusion Gene, Canada, 2006–2010&lt;/title&gt;&lt;secondary-title&gt;Emerging Infectious Diseases&lt;/secondary-title&gt;&lt;/titles&gt;&lt;periodical&gt;&lt;full-title&gt;Emerg Infect Dis&lt;/full-title&gt;&lt;abbr-1&gt;Emerging infectious diseases&lt;/abbr-1&gt;&lt;/periodical&gt;&lt;pages&gt;120-124&lt;/pages&gt;&lt;volume&gt;18&lt;/volume&gt;&lt;number&gt;1&lt;/number&gt;&lt;section&gt;120&lt;/section&gt;&lt;dates&gt;&lt;year&gt;2012&lt;/year&gt;&lt;/dates&gt;&lt;isbn&gt;1080-6040&amp;#xD;1080-6059&lt;/isbn&gt;&lt;urls&gt;&lt;/urls&gt;&lt;electronic-resource-num&gt;10.3201/eid1801.110515&lt;/electronic-resource-num&gt;&lt;/record&gt;&lt;/Cite&gt;&lt;/EndNote&gt;</w:instrText>
      </w:r>
      <w:r w:rsidR="00BD52E7">
        <w:rPr>
          <w:color w:val="000000" w:themeColor="text1"/>
        </w:rPr>
        <w:fldChar w:fldCharType="separate"/>
      </w:r>
      <w:r w:rsidR="00BD52E7">
        <w:rPr>
          <w:noProof/>
          <w:color w:val="000000" w:themeColor="text1"/>
        </w:rPr>
        <w:t>[</w:t>
      </w:r>
      <w:hyperlink w:anchor="_ENREF_3" w:tooltip="Papenburg, 2012 #2139" w:history="1">
        <w:r w:rsidR="00E91ADA">
          <w:rPr>
            <w:noProof/>
            <w:color w:val="000000" w:themeColor="text1"/>
          </w:rPr>
          <w:t>3</w:t>
        </w:r>
      </w:hyperlink>
      <w:r w:rsidR="00BD52E7">
        <w:rPr>
          <w:noProof/>
          <w:color w:val="000000" w:themeColor="text1"/>
        </w:rPr>
        <w:t>]</w:t>
      </w:r>
      <w:r w:rsidR="00BD52E7">
        <w:rPr>
          <w:color w:val="000000" w:themeColor="text1"/>
        </w:rPr>
        <w:fldChar w:fldCharType="end"/>
      </w:r>
      <w:r w:rsidR="00BD52E7">
        <w:rPr>
          <w:color w:val="000000" w:themeColor="text1"/>
        </w:rPr>
        <w:t xml:space="preserve">. </w:t>
      </w:r>
      <w:r w:rsidR="00232C23">
        <w:rPr>
          <w:color w:val="000000" w:themeColor="text1"/>
        </w:rPr>
        <w:t xml:space="preserve"> </w:t>
      </w:r>
      <w:r w:rsidR="00BF1147">
        <w:rPr>
          <w:color w:val="000000" w:themeColor="text1"/>
        </w:rPr>
        <w:t>T</w:t>
      </w:r>
      <w:r w:rsidR="004E3EE8" w:rsidRPr="00062B8C">
        <w:rPr>
          <w:color w:val="000000" w:themeColor="text1"/>
        </w:rPr>
        <w:t>he fact that RSV causes repeated infection</w:t>
      </w:r>
      <w:r w:rsidR="00C62FD6">
        <w:rPr>
          <w:color w:val="000000" w:themeColor="text1"/>
        </w:rPr>
        <w:t>s</w:t>
      </w:r>
      <w:r w:rsidR="004E3EE8" w:rsidRPr="00062B8C">
        <w:rPr>
          <w:color w:val="000000" w:themeColor="text1"/>
        </w:rPr>
        <w:t xml:space="preserve"> throughout life with </w:t>
      </w:r>
      <w:r w:rsidR="00AA6551">
        <w:rPr>
          <w:color w:val="000000" w:themeColor="text1"/>
        </w:rPr>
        <w:t>little/no</w:t>
      </w:r>
      <w:r w:rsidR="004E3EE8" w:rsidRPr="00062B8C">
        <w:rPr>
          <w:color w:val="000000" w:themeColor="text1"/>
        </w:rPr>
        <w:t xml:space="preserve"> antigenic variation is a powerful reflection of the potency of the virus for immune suppression and evasion.</w:t>
      </w:r>
      <w:r w:rsidR="00C94595" w:rsidRPr="00062B8C">
        <w:rPr>
          <w:color w:val="000000" w:themeColor="text1"/>
        </w:rPr>
        <w:t xml:space="preserve"> Of particular interest </w:t>
      </w:r>
      <w:r w:rsidR="00C94595" w:rsidRPr="00062B8C">
        <w:t xml:space="preserve">are the non-structural proteins, NS1 and NS2, whose </w:t>
      </w:r>
      <w:r w:rsidR="00C94595" w:rsidRPr="006F0311">
        <w:rPr>
          <w:color w:val="000000" w:themeColor="text1"/>
        </w:rPr>
        <w:t xml:space="preserve">genes are located from the 3’ promotor end. These proteins appear early after host cell invasion and function to inhibit host innate and adaptive immune responses through the interaction with </w:t>
      </w:r>
      <w:r w:rsidR="005E3B85">
        <w:rPr>
          <w:color w:val="000000" w:themeColor="text1"/>
        </w:rPr>
        <w:t>over 200</w:t>
      </w:r>
      <w:r w:rsidR="00C94595" w:rsidRPr="006F0311">
        <w:rPr>
          <w:color w:val="000000" w:themeColor="text1"/>
        </w:rPr>
        <w:t xml:space="preserve"> host proteins (in the case of NS1)</w:t>
      </w:r>
      <w:r w:rsidR="00056C8D">
        <w:rPr>
          <w:color w:val="000000" w:themeColor="text1"/>
        </w:rPr>
        <w:t xml:space="preserve">. The </w:t>
      </w:r>
      <w:r w:rsidR="00817658">
        <w:rPr>
          <w:color w:val="000000" w:themeColor="text1"/>
        </w:rPr>
        <w:t>effects of NS1/2 include the</w:t>
      </w:r>
      <w:r w:rsidR="00056C8D">
        <w:rPr>
          <w:color w:val="000000" w:themeColor="text1"/>
        </w:rPr>
        <w:t xml:space="preserve"> </w:t>
      </w:r>
      <w:r w:rsidR="00C94595" w:rsidRPr="006F0311">
        <w:rPr>
          <w:color w:val="000000" w:themeColor="text1"/>
        </w:rPr>
        <w:t xml:space="preserve">inhibition of </w:t>
      </w:r>
      <w:r w:rsidR="00817658">
        <w:rPr>
          <w:color w:val="000000" w:themeColor="text1"/>
        </w:rPr>
        <w:t xml:space="preserve">type I and type III </w:t>
      </w:r>
      <w:r w:rsidR="00C94595" w:rsidRPr="006F0311">
        <w:rPr>
          <w:color w:val="000000" w:themeColor="text1"/>
        </w:rPr>
        <w:t>interferon production (IFN</w:t>
      </w:r>
      <w:r w:rsidR="00C94595" w:rsidRPr="006F0311">
        <w:rPr>
          <w:rFonts w:ascii="Times New Roman" w:hAnsi="Times New Roman" w:cs="Times New Roman"/>
          <w:color w:val="000000" w:themeColor="text1"/>
        </w:rPr>
        <w:t>α</w:t>
      </w:r>
      <w:r w:rsidR="00C94595" w:rsidRPr="006F0311">
        <w:rPr>
          <w:color w:val="000000" w:themeColor="text1"/>
        </w:rPr>
        <w:t xml:space="preserve">, </w:t>
      </w:r>
      <w:r w:rsidR="00C94595" w:rsidRPr="006F0311">
        <w:rPr>
          <w:rFonts w:ascii="Times New Roman" w:hAnsi="Times New Roman" w:cs="Times New Roman"/>
          <w:color w:val="000000" w:themeColor="text1"/>
        </w:rPr>
        <w:t>β</w:t>
      </w:r>
      <w:r w:rsidR="00C94595" w:rsidRPr="006F0311">
        <w:rPr>
          <w:color w:val="000000" w:themeColor="text1"/>
        </w:rPr>
        <w:t xml:space="preserve"> and </w:t>
      </w:r>
      <w:r w:rsidR="00913FD5">
        <w:rPr>
          <w:color w:val="000000" w:themeColor="text1"/>
        </w:rPr>
        <w:sym w:font="Symbol" w:char="F06C"/>
      </w:r>
      <w:r w:rsidR="00C94595" w:rsidRPr="006F0311">
        <w:rPr>
          <w:color w:val="000000" w:themeColor="text1"/>
        </w:rPr>
        <w:t>)</w:t>
      </w:r>
      <w:r w:rsidR="00817658">
        <w:rPr>
          <w:color w:val="000000" w:themeColor="text1"/>
        </w:rPr>
        <w:t xml:space="preserve"> and the </w:t>
      </w:r>
      <w:r w:rsidR="00C94595" w:rsidRPr="006F0311">
        <w:rPr>
          <w:color w:val="000000" w:themeColor="text1"/>
        </w:rPr>
        <w:t xml:space="preserve">response to interferon signalling from other cells (through the interferon </w:t>
      </w:r>
      <w:r w:rsidR="00C94595" w:rsidRPr="006F0311">
        <w:rPr>
          <w:rFonts w:ascii="Times New Roman" w:hAnsi="Times New Roman" w:cs="Times New Roman"/>
          <w:color w:val="000000" w:themeColor="text1"/>
        </w:rPr>
        <w:t>α</w:t>
      </w:r>
      <w:r w:rsidR="00C94595" w:rsidRPr="006F0311">
        <w:rPr>
          <w:color w:val="000000" w:themeColor="text1"/>
        </w:rPr>
        <w:t>/</w:t>
      </w:r>
      <w:r w:rsidR="00C94595" w:rsidRPr="006F0311">
        <w:rPr>
          <w:rFonts w:ascii="Times New Roman" w:hAnsi="Times New Roman" w:cs="Times New Roman"/>
          <w:color w:val="000000" w:themeColor="text1"/>
        </w:rPr>
        <w:t>β</w:t>
      </w:r>
      <w:r w:rsidR="00C94595" w:rsidRPr="006F0311">
        <w:rPr>
          <w:color w:val="000000" w:themeColor="text1"/>
        </w:rPr>
        <w:t xml:space="preserve"> receptor), the suppression of dendritic cell maturation</w:t>
      </w:r>
      <w:r w:rsidR="00817658">
        <w:rPr>
          <w:color w:val="000000" w:themeColor="text1"/>
        </w:rPr>
        <w:t>,</w:t>
      </w:r>
      <w:r w:rsidR="00C94595" w:rsidRPr="006F0311">
        <w:rPr>
          <w:color w:val="000000" w:themeColor="text1"/>
        </w:rPr>
        <w:t xml:space="preserve"> and </w:t>
      </w:r>
      <w:r w:rsidR="00817658">
        <w:rPr>
          <w:color w:val="000000" w:themeColor="text1"/>
        </w:rPr>
        <w:t xml:space="preserve">to </w:t>
      </w:r>
      <w:r w:rsidR="00C94595" w:rsidRPr="006F0311">
        <w:rPr>
          <w:color w:val="000000" w:themeColor="text1"/>
        </w:rPr>
        <w:t>extend the life</w:t>
      </w:r>
      <w:r w:rsidR="00817658">
        <w:rPr>
          <w:color w:val="000000" w:themeColor="text1"/>
        </w:rPr>
        <w:t xml:space="preserve"> </w:t>
      </w:r>
      <w:r w:rsidR="00C94595" w:rsidRPr="006F0311">
        <w:rPr>
          <w:color w:val="000000" w:themeColor="text1"/>
        </w:rPr>
        <w:t xml:space="preserve">of an infected cell by inhibition of early apoptosis. </w:t>
      </w:r>
    </w:p>
    <w:p w14:paraId="7A1F915F" w14:textId="1D991F71" w:rsidR="008F39C3" w:rsidRDefault="008F39C3" w:rsidP="00DA40F3">
      <w:pPr>
        <w:spacing w:after="0" w:line="480" w:lineRule="auto"/>
        <w:ind w:firstLine="0"/>
        <w:rPr>
          <w:color w:val="0070C0"/>
        </w:rPr>
      </w:pPr>
    </w:p>
    <w:p w14:paraId="684C3D2A" w14:textId="0DB0247A" w:rsidR="007E68CE" w:rsidRDefault="007E68CE" w:rsidP="00CB46E9">
      <w:pPr>
        <w:pStyle w:val="Heading2"/>
      </w:pPr>
      <w:r>
        <w:t xml:space="preserve">THE </w:t>
      </w:r>
      <w:r w:rsidR="00414C5A">
        <w:t xml:space="preserve">LIFETIME </w:t>
      </w:r>
      <w:r>
        <w:t xml:space="preserve">BURDEN OF </w:t>
      </w:r>
      <w:r w:rsidR="002E44DF">
        <w:t xml:space="preserve">RSV </w:t>
      </w:r>
      <w:r>
        <w:t xml:space="preserve">DISEASE </w:t>
      </w:r>
    </w:p>
    <w:p w14:paraId="01C002D1" w14:textId="0232598C" w:rsidR="00A634D3" w:rsidRDefault="00AE2BDC" w:rsidP="00DA40F3">
      <w:pPr>
        <w:spacing w:line="480" w:lineRule="auto"/>
        <w:rPr>
          <w:color w:val="000000" w:themeColor="text1"/>
        </w:rPr>
      </w:pPr>
      <w:r>
        <w:rPr>
          <w:color w:val="000000" w:themeColor="text1"/>
        </w:rPr>
        <w:t>RSV cause</w:t>
      </w:r>
      <w:r w:rsidR="004509A1">
        <w:rPr>
          <w:color w:val="000000" w:themeColor="text1"/>
        </w:rPr>
        <w:t>s</w:t>
      </w:r>
      <w:r>
        <w:rPr>
          <w:color w:val="000000" w:themeColor="text1"/>
        </w:rPr>
        <w:t xml:space="preserve"> infection throughout life. </w:t>
      </w:r>
      <w:r>
        <w:t>The virus</w:t>
      </w:r>
      <w:r w:rsidR="007E68CE">
        <w:rPr>
          <w:color w:val="000000" w:themeColor="text1"/>
        </w:rPr>
        <w:t xml:space="preserve"> is </w:t>
      </w:r>
      <w:r w:rsidR="004509A1">
        <w:rPr>
          <w:color w:val="000000" w:themeColor="text1"/>
        </w:rPr>
        <w:t>spread</w:t>
      </w:r>
      <w:r w:rsidR="007E68CE" w:rsidRPr="004F5537">
        <w:rPr>
          <w:color w:val="000000" w:themeColor="text1"/>
        </w:rPr>
        <w:t xml:space="preserve"> from person-to-person by droplet transmission </w:t>
      </w:r>
      <w:r w:rsidR="007E68CE">
        <w:rPr>
          <w:color w:val="000000" w:themeColor="text1"/>
        </w:rPr>
        <w:t>or</w:t>
      </w:r>
      <w:r w:rsidR="007E68CE" w:rsidRPr="004F5537">
        <w:rPr>
          <w:color w:val="000000" w:themeColor="text1"/>
        </w:rPr>
        <w:t xml:space="preserve"> </w:t>
      </w:r>
      <w:r w:rsidR="007E68CE">
        <w:rPr>
          <w:color w:val="000000" w:themeColor="text1"/>
        </w:rPr>
        <w:t>from</w:t>
      </w:r>
      <w:r w:rsidR="007E68CE" w:rsidRPr="004F5537">
        <w:rPr>
          <w:color w:val="000000" w:themeColor="text1"/>
        </w:rPr>
        <w:t xml:space="preserve"> contact with infected surfaces </w:t>
      </w:r>
      <w:r w:rsidR="00E74C25">
        <w:rPr>
          <w:color w:val="000000" w:themeColor="text1"/>
        </w:rPr>
        <w:t>and hands</w:t>
      </w:r>
      <w:r w:rsidR="007E68CE" w:rsidRPr="004F5537">
        <w:rPr>
          <w:color w:val="000000" w:themeColor="text1"/>
        </w:rPr>
        <w:t>.</w:t>
      </w:r>
      <w:r w:rsidR="00A634D3">
        <w:rPr>
          <w:color w:val="000000" w:themeColor="text1"/>
        </w:rPr>
        <w:t xml:space="preserve"> </w:t>
      </w:r>
      <w:r w:rsidR="00A634D3" w:rsidRPr="004F5537">
        <w:rPr>
          <w:color w:val="000000" w:themeColor="text1"/>
        </w:rPr>
        <w:t xml:space="preserve">In temperate </w:t>
      </w:r>
      <w:r w:rsidR="004972EF">
        <w:rPr>
          <w:color w:val="000000" w:themeColor="text1"/>
        </w:rPr>
        <w:t xml:space="preserve">and many tropical </w:t>
      </w:r>
      <w:r w:rsidR="00A634D3" w:rsidRPr="004F5537">
        <w:rPr>
          <w:color w:val="000000" w:themeColor="text1"/>
        </w:rPr>
        <w:t>regions of the world</w:t>
      </w:r>
      <w:r w:rsidR="004972EF">
        <w:rPr>
          <w:color w:val="000000" w:themeColor="text1"/>
        </w:rPr>
        <w:t xml:space="preserve"> the </w:t>
      </w:r>
      <w:r w:rsidR="00A634D3" w:rsidRPr="004F5537">
        <w:rPr>
          <w:color w:val="000000" w:themeColor="text1"/>
        </w:rPr>
        <w:lastRenderedPageBreak/>
        <w:t>annual peaks of transmission occur in winter months concurrent with many other respiratory viruses</w:t>
      </w:r>
      <w:r w:rsidR="00A634D3">
        <w:rPr>
          <w:color w:val="000000" w:themeColor="text1"/>
        </w:rPr>
        <w:t xml:space="preserve">, such as influenza, </w:t>
      </w:r>
      <w:r w:rsidR="00A634D3" w:rsidRPr="004F5537">
        <w:rPr>
          <w:color w:val="000000" w:themeColor="text1"/>
        </w:rPr>
        <w:t xml:space="preserve">and co-infections are not uncommon. </w:t>
      </w:r>
    </w:p>
    <w:p w14:paraId="25F2E59B" w14:textId="58DE26D0" w:rsidR="00C17C84" w:rsidRDefault="00A634D3" w:rsidP="00DA40F3">
      <w:pPr>
        <w:spacing w:line="480" w:lineRule="auto"/>
        <w:rPr>
          <w:color w:val="000000" w:themeColor="text1"/>
        </w:rPr>
      </w:pPr>
      <w:r w:rsidRPr="004F5537">
        <w:rPr>
          <w:color w:val="000000" w:themeColor="text1"/>
        </w:rPr>
        <w:t xml:space="preserve">RSV infection begins with attachment of free virus and entry of the viral RNA into </w:t>
      </w:r>
      <w:r>
        <w:rPr>
          <w:color w:val="000000" w:themeColor="text1"/>
        </w:rPr>
        <w:t>airway</w:t>
      </w:r>
      <w:r w:rsidRPr="00E075F1">
        <w:rPr>
          <w:color w:val="000000" w:themeColor="text1"/>
        </w:rPr>
        <w:t xml:space="preserve"> epithelial cells</w:t>
      </w:r>
      <w:r>
        <w:rPr>
          <w:color w:val="000000" w:themeColor="text1"/>
        </w:rPr>
        <w:t xml:space="preserve"> that line the respiratory tract</w:t>
      </w:r>
      <w:r w:rsidRPr="00E075F1">
        <w:rPr>
          <w:color w:val="000000" w:themeColor="text1"/>
        </w:rPr>
        <w:t xml:space="preserve">, although the </w:t>
      </w:r>
      <w:r w:rsidR="00E11C13">
        <w:rPr>
          <w:color w:val="000000" w:themeColor="text1"/>
        </w:rPr>
        <w:t xml:space="preserve">specific </w:t>
      </w:r>
      <w:r w:rsidRPr="00E075F1">
        <w:rPr>
          <w:color w:val="000000" w:themeColor="text1"/>
        </w:rPr>
        <w:t xml:space="preserve">cell receptors </w:t>
      </w:r>
      <w:r w:rsidR="00E11C13" w:rsidRPr="00E11C13">
        <w:rPr>
          <w:color w:val="000000" w:themeColor="text1"/>
        </w:rPr>
        <w:t xml:space="preserve">needed for this </w:t>
      </w:r>
      <w:r w:rsidRPr="00E11C13">
        <w:rPr>
          <w:color w:val="000000" w:themeColor="text1"/>
        </w:rPr>
        <w:t>remain</w:t>
      </w:r>
      <w:r w:rsidR="00E11C13" w:rsidRPr="00E11C13">
        <w:rPr>
          <w:color w:val="000000" w:themeColor="text1"/>
        </w:rPr>
        <w:t>s</w:t>
      </w:r>
      <w:r w:rsidRPr="00E11C13">
        <w:rPr>
          <w:color w:val="000000" w:themeColor="text1"/>
        </w:rPr>
        <w:t xml:space="preserve"> unknown (</w:t>
      </w:r>
      <w:proofErr w:type="spellStart"/>
      <w:r w:rsidRPr="00E11C13">
        <w:rPr>
          <w:color w:val="000000" w:themeColor="text1"/>
        </w:rPr>
        <w:t>nucleolin</w:t>
      </w:r>
      <w:proofErr w:type="spellEnd"/>
      <w:r w:rsidR="001D7856">
        <w:rPr>
          <w:color w:val="000000" w:themeColor="text1"/>
        </w:rPr>
        <w:t xml:space="preserve">, </w:t>
      </w:r>
      <w:r w:rsidR="004972EF">
        <w:rPr>
          <w:color w:val="000000" w:themeColor="text1"/>
        </w:rPr>
        <w:t xml:space="preserve">heparin </w:t>
      </w:r>
      <w:proofErr w:type="spellStart"/>
      <w:r w:rsidR="004972EF">
        <w:rPr>
          <w:color w:val="000000" w:themeColor="text1"/>
        </w:rPr>
        <w:t>sulfate</w:t>
      </w:r>
      <w:proofErr w:type="spellEnd"/>
      <w:r w:rsidR="004972EF">
        <w:rPr>
          <w:color w:val="000000" w:themeColor="text1"/>
        </w:rPr>
        <w:t xml:space="preserve"> </w:t>
      </w:r>
      <w:r w:rsidR="001D7856">
        <w:rPr>
          <w:color w:val="000000" w:themeColor="text1"/>
        </w:rPr>
        <w:t xml:space="preserve">and CX3CR1 </w:t>
      </w:r>
      <w:r w:rsidRPr="00E11C13">
        <w:rPr>
          <w:color w:val="000000" w:themeColor="text1"/>
        </w:rPr>
        <w:t xml:space="preserve">are </w:t>
      </w:r>
      <w:r w:rsidR="00E11C13" w:rsidRPr="00E11C13">
        <w:rPr>
          <w:color w:val="000000" w:themeColor="text1"/>
        </w:rPr>
        <w:t>possible candidates</w:t>
      </w:r>
      <w:r w:rsidR="00CA09E2">
        <w:rPr>
          <w:color w:val="000000" w:themeColor="text1"/>
        </w:rPr>
        <w:t>)</w:t>
      </w:r>
      <w:r w:rsidRPr="00E11C13">
        <w:rPr>
          <w:color w:val="000000" w:themeColor="text1"/>
        </w:rPr>
        <w:t xml:space="preserve">. </w:t>
      </w:r>
      <w:r w:rsidR="00E11C13" w:rsidRPr="00E11C13">
        <w:rPr>
          <w:color w:val="000000" w:themeColor="text1"/>
        </w:rPr>
        <w:t xml:space="preserve">The </w:t>
      </w:r>
      <w:r w:rsidR="002B5826">
        <w:rPr>
          <w:color w:val="000000" w:themeColor="text1"/>
        </w:rPr>
        <w:t>symptoms</w:t>
      </w:r>
      <w:r w:rsidR="00E11C13">
        <w:rPr>
          <w:color w:val="000000" w:themeColor="text1"/>
        </w:rPr>
        <w:t xml:space="preserve"> of </w:t>
      </w:r>
      <w:r w:rsidR="00E11C13" w:rsidRPr="00E11C13">
        <w:rPr>
          <w:color w:val="000000" w:themeColor="text1"/>
        </w:rPr>
        <w:t>c</w:t>
      </w:r>
      <w:r w:rsidRPr="00E11C13">
        <w:rPr>
          <w:color w:val="000000" w:themeColor="text1"/>
        </w:rPr>
        <w:t>linical disease</w:t>
      </w:r>
      <w:r w:rsidR="00E11C13">
        <w:rPr>
          <w:color w:val="000000" w:themeColor="text1"/>
        </w:rPr>
        <w:t xml:space="preserve"> </w:t>
      </w:r>
      <w:r w:rsidR="002B5826">
        <w:rPr>
          <w:color w:val="000000" w:themeColor="text1"/>
        </w:rPr>
        <w:t>arising</w:t>
      </w:r>
      <w:r w:rsidR="00227875">
        <w:rPr>
          <w:color w:val="000000" w:themeColor="text1"/>
        </w:rPr>
        <w:t xml:space="preserve"> </w:t>
      </w:r>
      <w:r w:rsidR="00E11C13">
        <w:rPr>
          <w:color w:val="000000" w:themeColor="text1"/>
        </w:rPr>
        <w:t xml:space="preserve">from the infection </w:t>
      </w:r>
      <w:r w:rsidR="002B5826">
        <w:rPr>
          <w:color w:val="000000" w:themeColor="text1"/>
        </w:rPr>
        <w:t>are</w:t>
      </w:r>
      <w:r w:rsidR="00AE2BDC" w:rsidRPr="00E11C13">
        <w:rPr>
          <w:color w:val="000000" w:themeColor="text1"/>
        </w:rPr>
        <w:t xml:space="preserve"> a combination of </w:t>
      </w:r>
      <w:r w:rsidR="00E11C13">
        <w:rPr>
          <w:color w:val="000000" w:themeColor="text1"/>
        </w:rPr>
        <w:t xml:space="preserve">both </w:t>
      </w:r>
      <w:r w:rsidRPr="00E11C13">
        <w:rPr>
          <w:color w:val="000000" w:themeColor="text1"/>
        </w:rPr>
        <w:t xml:space="preserve">the direct </w:t>
      </w:r>
      <w:r w:rsidRPr="004C5F32">
        <w:rPr>
          <w:color w:val="000000" w:themeColor="text1"/>
        </w:rPr>
        <w:t>effect</w:t>
      </w:r>
      <w:r>
        <w:rPr>
          <w:color w:val="000000" w:themeColor="text1"/>
        </w:rPr>
        <w:t>s</w:t>
      </w:r>
      <w:r w:rsidRPr="004C5F32">
        <w:rPr>
          <w:color w:val="000000" w:themeColor="text1"/>
        </w:rPr>
        <w:t xml:space="preserve"> </w:t>
      </w:r>
      <w:r>
        <w:rPr>
          <w:color w:val="000000" w:themeColor="text1"/>
        </w:rPr>
        <w:t>of</w:t>
      </w:r>
      <w:r w:rsidRPr="004C5F32">
        <w:rPr>
          <w:color w:val="000000" w:themeColor="text1"/>
        </w:rPr>
        <w:t xml:space="preserve"> </w:t>
      </w:r>
      <w:r>
        <w:rPr>
          <w:color w:val="000000" w:themeColor="text1"/>
        </w:rPr>
        <w:t>the virus</w:t>
      </w:r>
      <w:r w:rsidRPr="004C5F32">
        <w:rPr>
          <w:color w:val="000000" w:themeColor="text1"/>
        </w:rPr>
        <w:t xml:space="preserve"> </w:t>
      </w:r>
      <w:r w:rsidR="00E11C13">
        <w:rPr>
          <w:color w:val="000000" w:themeColor="text1"/>
        </w:rPr>
        <w:t>(ciliary dysmotility, loss of airway epithelial cells</w:t>
      </w:r>
      <w:r w:rsidR="00FF6726">
        <w:rPr>
          <w:color w:val="000000" w:themeColor="text1"/>
        </w:rPr>
        <w:t>, occlusion of small airways by necrotic and inflammatory cell debris</w:t>
      </w:r>
      <w:r w:rsidR="00E11C13">
        <w:rPr>
          <w:color w:val="000000" w:themeColor="text1"/>
        </w:rPr>
        <w:t xml:space="preserve">) </w:t>
      </w:r>
      <w:r w:rsidRPr="004C5F32">
        <w:rPr>
          <w:color w:val="000000" w:themeColor="text1"/>
        </w:rPr>
        <w:t xml:space="preserve">and </w:t>
      </w:r>
      <w:r w:rsidR="00FF6726">
        <w:rPr>
          <w:color w:val="000000" w:themeColor="text1"/>
        </w:rPr>
        <w:t>an over-exuberant innate inflammatory</w:t>
      </w:r>
      <w:r w:rsidRPr="004C5F32">
        <w:rPr>
          <w:color w:val="000000" w:themeColor="text1"/>
        </w:rPr>
        <w:t xml:space="preserve"> response </w:t>
      </w:r>
      <w:r w:rsidR="00FF6726">
        <w:rPr>
          <w:color w:val="000000" w:themeColor="text1"/>
        </w:rPr>
        <w:t xml:space="preserve">recruited </w:t>
      </w:r>
      <w:r w:rsidRPr="004C5F32">
        <w:rPr>
          <w:color w:val="000000" w:themeColor="text1"/>
        </w:rPr>
        <w:t xml:space="preserve">to </w:t>
      </w:r>
      <w:r w:rsidR="002B5826">
        <w:rPr>
          <w:color w:val="000000" w:themeColor="text1"/>
        </w:rPr>
        <w:t xml:space="preserve">control and </w:t>
      </w:r>
      <w:r w:rsidRPr="004C5F32">
        <w:rPr>
          <w:color w:val="000000" w:themeColor="text1"/>
        </w:rPr>
        <w:t>clear the infection</w:t>
      </w:r>
      <w:r w:rsidR="00E11C13">
        <w:rPr>
          <w:color w:val="000000" w:themeColor="text1"/>
        </w:rPr>
        <w:t xml:space="preserve"> (</w:t>
      </w:r>
      <w:r w:rsidR="002B5826">
        <w:rPr>
          <w:color w:val="000000" w:themeColor="text1"/>
        </w:rPr>
        <w:t xml:space="preserve">cytokines, </w:t>
      </w:r>
      <w:r w:rsidR="00E11C13">
        <w:rPr>
          <w:color w:val="000000" w:themeColor="text1"/>
        </w:rPr>
        <w:t>inflammation</w:t>
      </w:r>
      <w:r w:rsidR="00227875">
        <w:rPr>
          <w:color w:val="000000" w:themeColor="text1"/>
        </w:rPr>
        <w:t xml:space="preserve"> and </w:t>
      </w:r>
      <w:r w:rsidR="00F414BA">
        <w:rPr>
          <w:color w:val="000000" w:themeColor="text1"/>
        </w:rPr>
        <w:t>adaptive immune responses</w:t>
      </w:r>
      <w:r w:rsidR="00E11C13">
        <w:rPr>
          <w:color w:val="000000" w:themeColor="text1"/>
        </w:rPr>
        <w:t>)</w:t>
      </w:r>
      <w:r>
        <w:rPr>
          <w:color w:val="000000" w:themeColor="text1"/>
        </w:rPr>
        <w:t xml:space="preserve">. </w:t>
      </w:r>
      <w:r w:rsidR="00E11C13">
        <w:rPr>
          <w:color w:val="000000" w:themeColor="text1"/>
        </w:rPr>
        <w:t>The severity of this disease can be seen on a spectrum</w:t>
      </w:r>
      <w:r w:rsidR="00227875">
        <w:rPr>
          <w:color w:val="000000" w:themeColor="text1"/>
        </w:rPr>
        <w:t>,</w:t>
      </w:r>
      <w:r w:rsidR="00E11C13">
        <w:rPr>
          <w:color w:val="000000" w:themeColor="text1"/>
        </w:rPr>
        <w:t xml:space="preserve"> </w:t>
      </w:r>
      <w:r w:rsidR="00C17C84">
        <w:rPr>
          <w:color w:val="000000" w:themeColor="text1"/>
        </w:rPr>
        <w:t>in</w:t>
      </w:r>
      <w:r w:rsidRPr="00A634D3">
        <w:rPr>
          <w:color w:val="000000" w:themeColor="text1"/>
        </w:rPr>
        <w:t xml:space="preserve"> all age</w:t>
      </w:r>
      <w:r w:rsidR="00F414BA">
        <w:rPr>
          <w:color w:val="000000" w:themeColor="text1"/>
        </w:rPr>
        <w:t>s</w:t>
      </w:r>
      <w:r w:rsidRPr="00A634D3">
        <w:rPr>
          <w:color w:val="000000" w:themeColor="text1"/>
        </w:rPr>
        <w:t xml:space="preserve">, with the majority of infections being either asymptomatic or </w:t>
      </w:r>
      <w:r w:rsidR="00E11C13">
        <w:rPr>
          <w:color w:val="000000" w:themeColor="text1"/>
        </w:rPr>
        <w:t xml:space="preserve">causing </w:t>
      </w:r>
      <w:r w:rsidRPr="00A634D3">
        <w:rPr>
          <w:color w:val="000000" w:themeColor="text1"/>
        </w:rPr>
        <w:t xml:space="preserve">mild disease restricted to the upper respiratory tract </w:t>
      </w:r>
      <w:r w:rsidR="002B5826">
        <w:rPr>
          <w:color w:val="000000" w:themeColor="text1"/>
        </w:rPr>
        <w:t>(</w:t>
      </w:r>
      <w:r w:rsidRPr="00A634D3">
        <w:rPr>
          <w:color w:val="000000" w:themeColor="text1"/>
        </w:rPr>
        <w:t>rhinorrhoea, nasal congestion, coryza and cough</w:t>
      </w:r>
      <w:r w:rsidR="002B5826">
        <w:rPr>
          <w:color w:val="000000" w:themeColor="text1"/>
        </w:rPr>
        <w:t>)</w:t>
      </w:r>
      <w:r w:rsidRPr="00A634D3">
        <w:rPr>
          <w:color w:val="000000" w:themeColor="text1"/>
        </w:rPr>
        <w:t xml:space="preserve">. </w:t>
      </w:r>
      <w:r w:rsidR="00434735">
        <w:rPr>
          <w:color w:val="000000" w:themeColor="text1"/>
        </w:rPr>
        <w:t>Observational studies c</w:t>
      </w:r>
      <w:r w:rsidR="00135034">
        <w:rPr>
          <w:color w:val="000000" w:themeColor="text1"/>
        </w:rPr>
        <w:t xml:space="preserve">onsistently demonstrate that </w:t>
      </w:r>
      <w:r w:rsidRPr="00A634D3">
        <w:rPr>
          <w:color w:val="000000" w:themeColor="text1"/>
        </w:rPr>
        <w:t>a</w:t>
      </w:r>
      <w:r w:rsidR="00BB2CAF">
        <w:rPr>
          <w:color w:val="000000" w:themeColor="text1"/>
        </w:rPr>
        <w:t xml:space="preserve"> significant </w:t>
      </w:r>
      <w:r w:rsidRPr="00A634D3">
        <w:rPr>
          <w:color w:val="000000" w:themeColor="text1"/>
        </w:rPr>
        <w:t xml:space="preserve">proportion of infants, adults </w:t>
      </w:r>
      <w:r w:rsidR="00F9043E">
        <w:rPr>
          <w:color w:val="000000" w:themeColor="text1"/>
        </w:rPr>
        <w:t>who are</w:t>
      </w:r>
      <w:r w:rsidR="00F9043E" w:rsidRPr="00A634D3">
        <w:rPr>
          <w:color w:val="000000" w:themeColor="text1"/>
        </w:rPr>
        <w:t xml:space="preserve"> </w:t>
      </w:r>
      <w:r w:rsidRPr="00A634D3">
        <w:rPr>
          <w:color w:val="000000" w:themeColor="text1"/>
        </w:rPr>
        <w:t>severe</w:t>
      </w:r>
      <w:r w:rsidR="00F9043E">
        <w:rPr>
          <w:color w:val="000000" w:themeColor="text1"/>
        </w:rPr>
        <w:t>ly</w:t>
      </w:r>
      <w:r w:rsidRPr="00A634D3">
        <w:rPr>
          <w:color w:val="000000" w:themeColor="text1"/>
        </w:rPr>
        <w:t xml:space="preserve"> immun</w:t>
      </w:r>
      <w:r w:rsidR="00F9043E">
        <w:rPr>
          <w:color w:val="000000" w:themeColor="text1"/>
        </w:rPr>
        <w:t>o</w:t>
      </w:r>
      <w:r w:rsidRPr="00A634D3">
        <w:rPr>
          <w:color w:val="000000" w:themeColor="text1"/>
        </w:rPr>
        <w:t>compromise</w:t>
      </w:r>
      <w:r w:rsidR="00F9043E">
        <w:rPr>
          <w:color w:val="000000" w:themeColor="text1"/>
        </w:rPr>
        <w:t>d</w:t>
      </w:r>
      <w:r w:rsidRPr="00A634D3">
        <w:rPr>
          <w:color w:val="000000" w:themeColor="text1"/>
        </w:rPr>
        <w:t xml:space="preserve"> </w:t>
      </w:r>
      <w:r>
        <w:rPr>
          <w:color w:val="000000" w:themeColor="text1"/>
        </w:rPr>
        <w:t xml:space="preserve">and the elderly progress to </w:t>
      </w:r>
      <w:r w:rsidR="00135034">
        <w:rPr>
          <w:color w:val="000000" w:themeColor="text1"/>
        </w:rPr>
        <w:t xml:space="preserve">developing lower-respiratory tract </w:t>
      </w:r>
      <w:r w:rsidR="00227875">
        <w:rPr>
          <w:color w:val="000000" w:themeColor="text1"/>
        </w:rPr>
        <w:t xml:space="preserve">involvement </w:t>
      </w:r>
      <w:r w:rsidR="00135034">
        <w:rPr>
          <w:color w:val="000000" w:themeColor="text1"/>
        </w:rPr>
        <w:t xml:space="preserve">needing hospitalisation and </w:t>
      </w:r>
      <w:r w:rsidR="00F9043E">
        <w:rPr>
          <w:color w:val="000000" w:themeColor="text1"/>
        </w:rPr>
        <w:t xml:space="preserve">are at </w:t>
      </w:r>
      <w:r w:rsidR="00135034">
        <w:rPr>
          <w:color w:val="000000" w:themeColor="text1"/>
        </w:rPr>
        <w:t>risk of death</w:t>
      </w:r>
      <w:r>
        <w:rPr>
          <w:color w:val="000000" w:themeColor="text1"/>
        </w:rPr>
        <w:t xml:space="preserve">. </w:t>
      </w:r>
    </w:p>
    <w:p w14:paraId="0B15005F" w14:textId="0FE1B600" w:rsidR="00C17C84" w:rsidRDefault="001D17A8" w:rsidP="00DA40F3">
      <w:pPr>
        <w:spacing w:line="480" w:lineRule="auto"/>
        <w:rPr>
          <w:color w:val="000000" w:themeColor="text1"/>
        </w:rPr>
      </w:pPr>
      <w:r>
        <w:rPr>
          <w:color w:val="000000" w:themeColor="text1"/>
        </w:rPr>
        <w:t xml:space="preserve">The </w:t>
      </w:r>
      <w:r w:rsidR="00C17C84">
        <w:rPr>
          <w:color w:val="000000" w:themeColor="text1"/>
        </w:rPr>
        <w:t>annual infection (or attack)</w:t>
      </w:r>
      <w:r>
        <w:rPr>
          <w:color w:val="000000" w:themeColor="text1"/>
        </w:rPr>
        <w:t xml:space="preserve"> rate in the first year of life ranges from 30-70</w:t>
      </w:r>
      <w:r w:rsidR="00AE2BDC">
        <w:rPr>
          <w:color w:val="000000" w:themeColor="text1"/>
        </w:rPr>
        <w:t>%</w:t>
      </w:r>
      <w:r w:rsidR="00BB2CAF">
        <w:rPr>
          <w:color w:val="000000" w:themeColor="text1"/>
        </w:rPr>
        <w:t xml:space="preserve">, </w:t>
      </w:r>
      <w:r>
        <w:rPr>
          <w:color w:val="000000" w:themeColor="text1"/>
        </w:rPr>
        <w:t xml:space="preserve">and </w:t>
      </w:r>
      <w:r w:rsidR="00A634D3" w:rsidRPr="001856B4">
        <w:rPr>
          <w:color w:val="000000" w:themeColor="text1"/>
        </w:rPr>
        <w:t xml:space="preserve">approximately 2-3% of </w:t>
      </w:r>
      <w:r w:rsidR="00BB2CAF">
        <w:rPr>
          <w:color w:val="000000" w:themeColor="text1"/>
        </w:rPr>
        <w:t xml:space="preserve">primary </w:t>
      </w:r>
      <w:r w:rsidR="00A634D3" w:rsidRPr="001856B4">
        <w:rPr>
          <w:color w:val="000000" w:themeColor="text1"/>
        </w:rPr>
        <w:t xml:space="preserve">infections </w:t>
      </w:r>
      <w:r w:rsidR="00BB2CAF">
        <w:rPr>
          <w:color w:val="000000" w:themeColor="text1"/>
        </w:rPr>
        <w:t>require</w:t>
      </w:r>
      <w:r w:rsidR="00A634D3" w:rsidRPr="001856B4">
        <w:rPr>
          <w:color w:val="000000" w:themeColor="text1"/>
        </w:rPr>
        <w:t xml:space="preserve"> admission to hospital (and 2-6% of </w:t>
      </w:r>
      <w:r w:rsidR="00A634D3" w:rsidRPr="00BB2CAF">
        <w:rPr>
          <w:color w:val="000000" w:themeColor="text1"/>
        </w:rPr>
        <w:t>these admissions require management on paediatric intensive care units)</w:t>
      </w:r>
      <w:r w:rsidR="00BB2CAF" w:rsidRPr="00BB2CAF">
        <w:rPr>
          <w:color w:val="000000" w:themeColor="text1"/>
        </w:rPr>
        <w:t>, making RSV-</w:t>
      </w:r>
      <w:r w:rsidR="00BB2CAF" w:rsidRPr="00C17C84">
        <w:rPr>
          <w:color w:val="000000" w:themeColor="text1"/>
        </w:rPr>
        <w:t xml:space="preserve">bronchiolitis the single greatest burden </w:t>
      </w:r>
      <w:r w:rsidR="00BB2CAF" w:rsidRPr="003264F9">
        <w:rPr>
          <w:color w:val="000000" w:themeColor="text1"/>
        </w:rPr>
        <w:t>to paediatric hospital resources each year</w:t>
      </w:r>
      <w:r w:rsidR="00C17C84" w:rsidRPr="003264F9">
        <w:rPr>
          <w:color w:val="000000" w:themeColor="text1"/>
        </w:rPr>
        <w:t xml:space="preserve"> and </w:t>
      </w:r>
      <w:r w:rsidR="00A634D3" w:rsidRPr="003264F9">
        <w:rPr>
          <w:color w:val="000000" w:themeColor="text1"/>
        </w:rPr>
        <w:t xml:space="preserve">second only </w:t>
      </w:r>
      <w:r w:rsidR="00A634D3" w:rsidRPr="003264F9">
        <w:rPr>
          <w:color w:val="000000" w:themeColor="text1"/>
        </w:rPr>
        <w:lastRenderedPageBreak/>
        <w:t>to malaria in all-cause infant mortality between one and 12-months of age</w:t>
      </w:r>
      <w:r w:rsidR="00C90BF7">
        <w:rPr>
          <w:color w:val="000000" w:themeColor="text1"/>
        </w:rPr>
        <w:fldChar w:fldCharType="begin">
          <w:fldData xml:space="preserve">PEVuZE5vdGU+PENpdGU+PEF1dGhvcj5IYWxsPC9BdXRob3I+PFllYXI+MTk3NjwvWWVhcj48UmVj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</w:fldData>
        </w:fldChar>
      </w:r>
      <w:r w:rsidR="00BD52E7">
        <w:rPr>
          <w:color w:val="000000" w:themeColor="text1"/>
        </w:rPr>
        <w:instrText xml:space="preserve"> ADDIN EN.CITE </w:instrText>
      </w:r>
      <w:r w:rsidR="00BD52E7">
        <w:rPr>
          <w:color w:val="000000" w:themeColor="text1"/>
        </w:rPr>
        <w:fldChar w:fldCharType="begin">
          <w:fldData xml:space="preserve">PEVuZE5vdGU+PENpdGU+PEF1dGhvcj5IYWxsPC9BdXRob3I+PFllYXI+MTk3NjwvWWVhcj48UmVj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</w:fldData>
        </w:fldChar>
      </w:r>
      <w:r w:rsidR="00BD52E7">
        <w:rPr>
          <w:color w:val="000000" w:themeColor="text1"/>
        </w:rPr>
        <w:instrText xml:space="preserve"> ADDIN EN.CITE.DATA </w:instrText>
      </w:r>
      <w:r w:rsidR="00BD52E7">
        <w:rPr>
          <w:color w:val="000000" w:themeColor="text1"/>
        </w:rPr>
      </w:r>
      <w:r w:rsidR="00BD52E7">
        <w:rPr>
          <w:color w:val="000000" w:themeColor="text1"/>
        </w:rPr>
        <w:fldChar w:fldCharType="end"/>
      </w:r>
      <w:r w:rsidR="00C90BF7">
        <w:rPr>
          <w:color w:val="000000" w:themeColor="text1"/>
        </w:rPr>
      </w:r>
      <w:r w:rsidR="00C90BF7">
        <w:rPr>
          <w:color w:val="000000" w:themeColor="text1"/>
        </w:rPr>
        <w:fldChar w:fldCharType="separate"/>
      </w:r>
      <w:r w:rsidR="00BD52E7">
        <w:rPr>
          <w:noProof/>
          <w:color w:val="000000" w:themeColor="text1"/>
        </w:rPr>
        <w:t>[</w:t>
      </w:r>
      <w:hyperlink w:anchor="_ENREF_4" w:tooltip="Hall, 1976 #1739" w:history="1">
        <w:r w:rsidR="00E91ADA">
          <w:rPr>
            <w:noProof/>
            <w:color w:val="000000" w:themeColor="text1"/>
          </w:rPr>
          <w:t>4-6</w:t>
        </w:r>
      </w:hyperlink>
      <w:r w:rsidR="00BD52E7">
        <w:rPr>
          <w:noProof/>
          <w:color w:val="000000" w:themeColor="text1"/>
        </w:rPr>
        <w:t>]</w:t>
      </w:r>
      <w:r w:rsidR="00C90BF7">
        <w:rPr>
          <w:color w:val="000000" w:themeColor="text1"/>
        </w:rPr>
        <w:fldChar w:fldCharType="end"/>
      </w:r>
      <w:r w:rsidR="00A634D3" w:rsidRPr="003264F9">
        <w:rPr>
          <w:color w:val="000000" w:themeColor="text1"/>
        </w:rPr>
        <w:t xml:space="preserve">. </w:t>
      </w:r>
      <w:r w:rsidR="003264F9" w:rsidRPr="003264F9">
        <w:rPr>
          <w:color w:val="000000" w:themeColor="text1"/>
        </w:rPr>
        <w:t>T</w:t>
      </w:r>
      <w:r w:rsidR="00A634D3" w:rsidRPr="003264F9">
        <w:rPr>
          <w:color w:val="000000" w:themeColor="text1"/>
        </w:rPr>
        <w:t>he risk of developing severe disease</w:t>
      </w:r>
      <w:r w:rsidR="00F4734F">
        <w:rPr>
          <w:color w:val="000000" w:themeColor="text1"/>
        </w:rPr>
        <w:t xml:space="preserve"> declines</w:t>
      </w:r>
      <w:r w:rsidR="00A634D3" w:rsidRPr="003264F9">
        <w:rPr>
          <w:color w:val="000000" w:themeColor="text1"/>
        </w:rPr>
        <w:t xml:space="preserve"> dramatically </w:t>
      </w:r>
      <w:r w:rsidR="003264F9" w:rsidRPr="003264F9">
        <w:rPr>
          <w:color w:val="000000" w:themeColor="text1"/>
        </w:rPr>
        <w:t>by 12-months of age</w:t>
      </w:r>
      <w:r w:rsidR="00C17C84" w:rsidRPr="003264F9">
        <w:rPr>
          <w:color w:val="000000" w:themeColor="text1"/>
        </w:rPr>
        <w:t xml:space="preserve">, </w:t>
      </w:r>
      <w:r w:rsidR="003264F9" w:rsidRPr="003264F9">
        <w:rPr>
          <w:color w:val="000000" w:themeColor="text1"/>
        </w:rPr>
        <w:t>but</w:t>
      </w:r>
      <w:r w:rsidR="00C17C84" w:rsidRPr="003264F9">
        <w:rPr>
          <w:color w:val="000000" w:themeColor="text1"/>
        </w:rPr>
        <w:t xml:space="preserve"> repeated </w:t>
      </w:r>
      <w:r w:rsidR="00C17C84" w:rsidRPr="00C17C84">
        <w:rPr>
          <w:color w:val="000000" w:themeColor="text1"/>
        </w:rPr>
        <w:t>exposure does not confer protection from re-infection</w:t>
      </w:r>
      <w:r w:rsidR="003264F9">
        <w:rPr>
          <w:color w:val="000000" w:themeColor="text1"/>
        </w:rPr>
        <w:t xml:space="preserve"> and </w:t>
      </w:r>
      <w:r w:rsidR="00F414BA">
        <w:rPr>
          <w:color w:val="000000" w:themeColor="text1"/>
        </w:rPr>
        <w:t>annual</w:t>
      </w:r>
      <w:r w:rsidR="00A634D3" w:rsidRPr="00C17C84">
        <w:rPr>
          <w:color w:val="000000" w:themeColor="text1"/>
        </w:rPr>
        <w:t xml:space="preserve"> attack rates of asymptomatic or mild disease in the adult population range from 9-11</w:t>
      </w:r>
      <w:r w:rsidR="00C90BF7">
        <w:rPr>
          <w:color w:val="000000" w:themeColor="text1"/>
        </w:rPr>
        <w:t>%</w:t>
      </w:r>
      <w:r w:rsidR="00C90BF7">
        <w:rPr>
          <w:color w:val="000000" w:themeColor="text1"/>
        </w:rPr>
        <w:fldChar w:fldCharType="begin">
          <w:fldData xml:space="preserve">PEVuZE5vdGU+PENpdGU+PEF1dGhvcj5IYWxsPC9BdXRob3I+PFllYXI+MjAwMTwvWWVhcj48UmVj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</w:fldData>
        </w:fldChar>
      </w:r>
      <w:r w:rsidR="00BD52E7">
        <w:rPr>
          <w:color w:val="000000" w:themeColor="text1"/>
        </w:rPr>
        <w:instrText xml:space="preserve"> ADDIN EN.CITE </w:instrText>
      </w:r>
      <w:r w:rsidR="00BD52E7">
        <w:rPr>
          <w:color w:val="000000" w:themeColor="text1"/>
        </w:rPr>
        <w:fldChar w:fldCharType="begin">
          <w:fldData xml:space="preserve">PEVuZE5vdGU+PENpdGU+PEF1dGhvcj5IYWxsPC9BdXRob3I+PFllYXI+MjAwMTwvWWVhcj48UmVj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</w:fldData>
        </w:fldChar>
      </w:r>
      <w:r w:rsidR="00BD52E7">
        <w:rPr>
          <w:color w:val="000000" w:themeColor="text1"/>
        </w:rPr>
        <w:instrText xml:space="preserve"> ADDIN EN.CITE.DATA </w:instrText>
      </w:r>
      <w:r w:rsidR="00BD52E7">
        <w:rPr>
          <w:color w:val="000000" w:themeColor="text1"/>
        </w:rPr>
      </w:r>
      <w:r w:rsidR="00BD52E7">
        <w:rPr>
          <w:color w:val="000000" w:themeColor="text1"/>
        </w:rPr>
        <w:fldChar w:fldCharType="end"/>
      </w:r>
      <w:r w:rsidR="00C90BF7">
        <w:rPr>
          <w:color w:val="000000" w:themeColor="text1"/>
        </w:rPr>
      </w:r>
      <w:r w:rsidR="00C90BF7">
        <w:rPr>
          <w:color w:val="000000" w:themeColor="text1"/>
        </w:rPr>
        <w:fldChar w:fldCharType="separate"/>
      </w:r>
      <w:r w:rsidR="00BD52E7">
        <w:rPr>
          <w:noProof/>
          <w:color w:val="000000" w:themeColor="text1"/>
        </w:rPr>
        <w:t>[</w:t>
      </w:r>
      <w:hyperlink w:anchor="_ENREF_7" w:tooltip="Hall, 2001 #346" w:history="1">
        <w:r w:rsidR="00E91ADA">
          <w:rPr>
            <w:noProof/>
            <w:color w:val="000000" w:themeColor="text1"/>
          </w:rPr>
          <w:t>7</w:t>
        </w:r>
      </w:hyperlink>
      <w:r w:rsidR="00BD52E7">
        <w:rPr>
          <w:noProof/>
          <w:color w:val="000000" w:themeColor="text1"/>
        </w:rPr>
        <w:t xml:space="preserve">, </w:t>
      </w:r>
      <w:hyperlink w:anchor="_ENREF_8" w:tooltip="O'Shea, 2005 #347" w:history="1">
        <w:r w:rsidR="00E91ADA">
          <w:rPr>
            <w:noProof/>
            <w:color w:val="000000" w:themeColor="text1"/>
          </w:rPr>
          <w:t>8</w:t>
        </w:r>
      </w:hyperlink>
      <w:r w:rsidR="00BD52E7">
        <w:rPr>
          <w:noProof/>
          <w:color w:val="000000" w:themeColor="text1"/>
        </w:rPr>
        <w:t>]</w:t>
      </w:r>
      <w:r w:rsidR="00C90BF7">
        <w:rPr>
          <w:color w:val="000000" w:themeColor="text1"/>
        </w:rPr>
        <w:fldChar w:fldCharType="end"/>
      </w:r>
      <w:r w:rsidR="00A634D3" w:rsidRPr="00C17C84">
        <w:rPr>
          <w:color w:val="000000" w:themeColor="text1"/>
        </w:rPr>
        <w:t xml:space="preserve">. </w:t>
      </w:r>
      <w:r w:rsidR="002B5826">
        <w:rPr>
          <w:color w:val="000000" w:themeColor="text1"/>
        </w:rPr>
        <w:t>Healthy y</w:t>
      </w:r>
      <w:r w:rsidR="003264F9">
        <w:rPr>
          <w:color w:val="000000" w:themeColor="text1"/>
        </w:rPr>
        <w:t>ounger adults</w:t>
      </w:r>
      <w:r w:rsidR="002B5826">
        <w:rPr>
          <w:color w:val="000000" w:themeColor="text1"/>
        </w:rPr>
        <w:t xml:space="preserve"> </w:t>
      </w:r>
      <w:r w:rsidR="00FE60B9">
        <w:rPr>
          <w:color w:val="000000" w:themeColor="text1"/>
        </w:rPr>
        <w:t>rarely</w:t>
      </w:r>
      <w:r w:rsidR="0099206A">
        <w:rPr>
          <w:color w:val="000000" w:themeColor="text1"/>
        </w:rPr>
        <w:t xml:space="preserve"> </w:t>
      </w:r>
      <w:r w:rsidR="002B5826">
        <w:rPr>
          <w:color w:val="000000" w:themeColor="text1"/>
        </w:rPr>
        <w:t>develop</w:t>
      </w:r>
      <w:r w:rsidR="00FE60B9">
        <w:rPr>
          <w:color w:val="000000" w:themeColor="text1"/>
        </w:rPr>
        <w:t xml:space="preserve"> significant</w:t>
      </w:r>
      <w:r w:rsidR="002B5826">
        <w:rPr>
          <w:color w:val="000000" w:themeColor="text1"/>
        </w:rPr>
        <w:t xml:space="preserve"> RSV disease</w:t>
      </w:r>
      <w:r w:rsidR="00C17C84">
        <w:rPr>
          <w:color w:val="000000" w:themeColor="text1"/>
        </w:rPr>
        <w:t xml:space="preserve">, </w:t>
      </w:r>
      <w:r w:rsidR="002B5826">
        <w:rPr>
          <w:color w:val="000000" w:themeColor="text1"/>
        </w:rPr>
        <w:t xml:space="preserve">but </w:t>
      </w:r>
      <w:r w:rsidR="00C17C84">
        <w:rPr>
          <w:color w:val="000000" w:themeColor="text1"/>
        </w:rPr>
        <w:t>s</w:t>
      </w:r>
      <w:r w:rsidR="00A634D3" w:rsidRPr="00C17C84">
        <w:rPr>
          <w:color w:val="000000" w:themeColor="text1"/>
        </w:rPr>
        <w:t>evere pathogenic and</w:t>
      </w:r>
      <w:r w:rsidR="00A634D3" w:rsidRPr="001856B4">
        <w:rPr>
          <w:color w:val="000000" w:themeColor="text1"/>
        </w:rPr>
        <w:t xml:space="preserve">/or iatrogenic immune suppression can re-establish the risk of developing severe disease and death, and </w:t>
      </w:r>
      <w:r w:rsidR="00F414BA">
        <w:rPr>
          <w:color w:val="000000" w:themeColor="text1"/>
        </w:rPr>
        <w:t>this</w:t>
      </w:r>
      <w:r w:rsidR="002B5826">
        <w:rPr>
          <w:color w:val="000000" w:themeColor="text1"/>
        </w:rPr>
        <w:t xml:space="preserve"> has been</w:t>
      </w:r>
      <w:r w:rsidR="00A634D3" w:rsidRPr="001856B4">
        <w:rPr>
          <w:color w:val="000000" w:themeColor="text1"/>
        </w:rPr>
        <w:t xml:space="preserve"> </w:t>
      </w:r>
      <w:r w:rsidR="00A634D3" w:rsidRPr="00C17C84">
        <w:rPr>
          <w:color w:val="000000" w:themeColor="text1"/>
        </w:rPr>
        <w:t xml:space="preserve">especially noteworthy in haematopoietic stem cell transplant (HSCT) </w:t>
      </w:r>
      <w:r w:rsidR="00F414BA">
        <w:rPr>
          <w:color w:val="000000" w:themeColor="text1"/>
        </w:rPr>
        <w:t xml:space="preserve">patients, with associated </w:t>
      </w:r>
      <w:r w:rsidR="00A634D3" w:rsidRPr="00C17C84">
        <w:rPr>
          <w:color w:val="000000" w:themeColor="text1"/>
        </w:rPr>
        <w:t xml:space="preserve">mortality </w:t>
      </w:r>
      <w:r w:rsidR="00C17C84" w:rsidRPr="00C17C84">
        <w:rPr>
          <w:color w:val="000000" w:themeColor="text1"/>
        </w:rPr>
        <w:t xml:space="preserve">risks </w:t>
      </w:r>
      <w:r w:rsidR="006E782E">
        <w:rPr>
          <w:color w:val="000000" w:themeColor="text1"/>
        </w:rPr>
        <w:t>of 20-55</w:t>
      </w:r>
      <w:r w:rsidR="00A634D3" w:rsidRPr="00C17C84">
        <w:rPr>
          <w:color w:val="000000" w:themeColor="text1"/>
        </w:rPr>
        <w:t>%</w:t>
      </w:r>
      <w:r w:rsidR="006F0311">
        <w:rPr>
          <w:color w:val="000000" w:themeColor="text1"/>
        </w:rPr>
        <w:fldChar w:fldCharType="begin">
          <w:fldData xml:space="preserve">PEVuZE5vdGU+PENpdGU+PEF1dGhvcj5XaGltYmV5PC9BdXRob3I+PFllYXI+MTk5NjwvWWVhcj48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</w:fldData>
        </w:fldChar>
      </w:r>
      <w:r w:rsidR="00BD52E7">
        <w:rPr>
          <w:color w:val="000000" w:themeColor="text1"/>
        </w:rPr>
        <w:instrText xml:space="preserve"> ADDIN EN.CITE </w:instrText>
      </w:r>
      <w:r w:rsidR="00BD52E7">
        <w:rPr>
          <w:color w:val="000000" w:themeColor="text1"/>
        </w:rPr>
        <w:fldChar w:fldCharType="begin">
          <w:fldData xml:space="preserve">PEVuZE5vdGU+PENpdGU+PEF1dGhvcj5XaGltYmV5PC9BdXRob3I+PFllYXI+MTk5NjwvWWVhcj48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</w:fldData>
        </w:fldChar>
      </w:r>
      <w:r w:rsidR="00BD52E7">
        <w:rPr>
          <w:color w:val="000000" w:themeColor="text1"/>
        </w:rPr>
        <w:instrText xml:space="preserve"> ADDIN EN.CITE.DATA </w:instrText>
      </w:r>
      <w:r w:rsidR="00BD52E7">
        <w:rPr>
          <w:color w:val="000000" w:themeColor="text1"/>
        </w:rPr>
      </w:r>
      <w:r w:rsidR="00BD52E7">
        <w:rPr>
          <w:color w:val="000000" w:themeColor="text1"/>
        </w:rPr>
        <w:fldChar w:fldCharType="end"/>
      </w:r>
      <w:r w:rsidR="006F0311">
        <w:rPr>
          <w:color w:val="000000" w:themeColor="text1"/>
        </w:rPr>
      </w:r>
      <w:r w:rsidR="006F0311">
        <w:rPr>
          <w:color w:val="000000" w:themeColor="text1"/>
        </w:rPr>
        <w:fldChar w:fldCharType="separate"/>
      </w:r>
      <w:r w:rsidR="00BD52E7">
        <w:rPr>
          <w:noProof/>
          <w:color w:val="000000" w:themeColor="text1"/>
        </w:rPr>
        <w:t>[</w:t>
      </w:r>
      <w:hyperlink w:anchor="_ENREF_9" w:tooltip="Whimbey, 1996 #1191" w:history="1">
        <w:r w:rsidR="00E91ADA">
          <w:rPr>
            <w:noProof/>
            <w:color w:val="000000" w:themeColor="text1"/>
          </w:rPr>
          <w:t>9-13</w:t>
        </w:r>
      </w:hyperlink>
      <w:r w:rsidR="00BD52E7">
        <w:rPr>
          <w:noProof/>
          <w:color w:val="000000" w:themeColor="text1"/>
        </w:rPr>
        <w:t>]</w:t>
      </w:r>
      <w:r w:rsidR="006F0311">
        <w:rPr>
          <w:color w:val="000000" w:themeColor="text1"/>
        </w:rPr>
        <w:fldChar w:fldCharType="end"/>
      </w:r>
      <w:r w:rsidR="00A634D3" w:rsidRPr="00C17C84">
        <w:rPr>
          <w:color w:val="000000" w:themeColor="text1"/>
        </w:rPr>
        <w:t xml:space="preserve">. </w:t>
      </w:r>
    </w:p>
    <w:p w14:paraId="3ABB6C57" w14:textId="1D80FEC5" w:rsidR="00A634D3" w:rsidRPr="006F73F4" w:rsidRDefault="00A634D3" w:rsidP="00DF5DA9">
      <w:pPr>
        <w:spacing w:line="480" w:lineRule="auto"/>
        <w:rPr>
          <w:color w:val="000000" w:themeColor="text1"/>
        </w:rPr>
      </w:pPr>
      <w:r w:rsidRPr="00530AA7">
        <w:rPr>
          <w:color w:val="000000" w:themeColor="text1"/>
        </w:rPr>
        <w:t xml:space="preserve">As early as 1967 the annual incidence of RSV infection in the elderly was estimated </w:t>
      </w:r>
      <w:r w:rsidR="00B36F83">
        <w:rPr>
          <w:color w:val="000000" w:themeColor="text1"/>
        </w:rPr>
        <w:t xml:space="preserve">at </w:t>
      </w:r>
      <w:r w:rsidRPr="00530AA7">
        <w:rPr>
          <w:color w:val="000000" w:themeColor="text1"/>
        </w:rPr>
        <w:t>7%</w:t>
      </w:r>
      <w:r>
        <w:rPr>
          <w:color w:val="000000" w:themeColor="text1"/>
        </w:rPr>
        <w:t xml:space="preserve">, </w:t>
      </w:r>
      <w:r w:rsidRPr="00530AA7">
        <w:rPr>
          <w:color w:val="000000" w:themeColor="text1"/>
        </w:rPr>
        <w:t xml:space="preserve">and several later studies have measured </w:t>
      </w:r>
      <w:r w:rsidR="004B45BD">
        <w:rPr>
          <w:color w:val="000000" w:themeColor="text1"/>
        </w:rPr>
        <w:t>variable</w:t>
      </w:r>
      <w:r w:rsidRPr="00530AA7">
        <w:rPr>
          <w:color w:val="000000" w:themeColor="text1"/>
        </w:rPr>
        <w:t xml:space="preserve"> seasonal RSV attack rate</w:t>
      </w:r>
      <w:r w:rsidR="004B45BD">
        <w:rPr>
          <w:color w:val="000000" w:themeColor="text1"/>
        </w:rPr>
        <w:t>s</w:t>
      </w:r>
      <w:r w:rsidRPr="00530AA7">
        <w:rPr>
          <w:color w:val="000000" w:themeColor="text1"/>
        </w:rPr>
        <w:t xml:space="preserve"> for the elderly living in the community and care homes between 5 to 10% each year</w:t>
      </w:r>
      <w:r w:rsidR="006E782E">
        <w:rPr>
          <w:color w:val="000000" w:themeColor="text1"/>
        </w:rPr>
        <w:fldChar w:fldCharType="begin">
          <w:fldData xml:space="preserve">PEVuZE5vdGU+PENpdGU+PEF1dGhvcj5IYXJ0PC9BdXRob3I+PFllYXI+MTk4NDwvWWVhcj48UmVj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</w:fldData>
        </w:fldChar>
      </w:r>
      <w:r w:rsidR="00BD52E7">
        <w:rPr>
          <w:color w:val="000000" w:themeColor="text1"/>
        </w:rPr>
        <w:instrText xml:space="preserve"> ADDIN EN.CITE </w:instrText>
      </w:r>
      <w:r w:rsidR="00BD52E7">
        <w:rPr>
          <w:color w:val="000000" w:themeColor="text1"/>
        </w:rPr>
        <w:fldChar w:fldCharType="begin">
          <w:fldData xml:space="preserve">PEVuZE5vdGU+PENpdGU+PEF1dGhvcj5IYXJ0PC9BdXRob3I+PFllYXI+MTk4NDwvWWVhcj48UmVj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</w:fldData>
        </w:fldChar>
      </w:r>
      <w:r w:rsidR="00BD52E7">
        <w:rPr>
          <w:color w:val="000000" w:themeColor="text1"/>
        </w:rPr>
        <w:instrText xml:space="preserve"> ADDIN EN.CITE.DATA </w:instrText>
      </w:r>
      <w:r w:rsidR="00BD52E7">
        <w:rPr>
          <w:color w:val="000000" w:themeColor="text1"/>
        </w:rPr>
      </w:r>
      <w:r w:rsidR="00BD52E7">
        <w:rPr>
          <w:color w:val="000000" w:themeColor="text1"/>
        </w:rPr>
        <w:fldChar w:fldCharType="end"/>
      </w:r>
      <w:r w:rsidR="006E782E">
        <w:rPr>
          <w:color w:val="000000" w:themeColor="text1"/>
        </w:rPr>
      </w:r>
      <w:r w:rsidR="006E782E">
        <w:rPr>
          <w:color w:val="000000" w:themeColor="text1"/>
        </w:rPr>
        <w:fldChar w:fldCharType="separate"/>
      </w:r>
      <w:r w:rsidR="00BD52E7">
        <w:rPr>
          <w:noProof/>
          <w:color w:val="000000" w:themeColor="text1"/>
        </w:rPr>
        <w:t>[</w:t>
      </w:r>
      <w:hyperlink w:anchor="_ENREF_1" w:tooltip="Hart, 1984 #1164" w:history="1">
        <w:r w:rsidR="00E91ADA">
          <w:rPr>
            <w:noProof/>
            <w:color w:val="000000" w:themeColor="text1"/>
          </w:rPr>
          <w:t>1</w:t>
        </w:r>
      </w:hyperlink>
      <w:r w:rsidR="00BD52E7">
        <w:rPr>
          <w:noProof/>
          <w:color w:val="000000" w:themeColor="text1"/>
        </w:rPr>
        <w:t xml:space="preserve">, </w:t>
      </w:r>
      <w:hyperlink w:anchor="_ENREF_2" w:tooltip="Sorvillo, 1984 #1165" w:history="1">
        <w:r w:rsidR="00E91ADA">
          <w:rPr>
            <w:noProof/>
            <w:color w:val="000000" w:themeColor="text1"/>
          </w:rPr>
          <w:t>2</w:t>
        </w:r>
      </w:hyperlink>
      <w:r w:rsidR="00BD52E7">
        <w:rPr>
          <w:noProof/>
          <w:color w:val="000000" w:themeColor="text1"/>
        </w:rPr>
        <w:t xml:space="preserve">, </w:t>
      </w:r>
      <w:hyperlink w:anchor="_ENREF_14" w:tooltip="Fransen, 1969 #1171" w:history="1">
        <w:r w:rsidR="00E91ADA">
          <w:rPr>
            <w:noProof/>
            <w:color w:val="000000" w:themeColor="text1"/>
          </w:rPr>
          <w:t>14-16</w:t>
        </w:r>
      </w:hyperlink>
      <w:r w:rsidR="00BD52E7">
        <w:rPr>
          <w:noProof/>
          <w:color w:val="000000" w:themeColor="text1"/>
        </w:rPr>
        <w:t>]</w:t>
      </w:r>
      <w:r w:rsidR="006E782E">
        <w:rPr>
          <w:color w:val="000000" w:themeColor="text1"/>
        </w:rPr>
        <w:fldChar w:fldCharType="end"/>
      </w:r>
      <w:r>
        <w:rPr>
          <w:color w:val="000000" w:themeColor="text1"/>
        </w:rPr>
        <w:t>.</w:t>
      </w:r>
      <w:r w:rsidR="00B36F83">
        <w:rPr>
          <w:color w:val="000000" w:themeColor="text1"/>
        </w:rPr>
        <w:t xml:space="preserve"> The attack rate</w:t>
      </w:r>
      <w:r w:rsidR="006E782E">
        <w:rPr>
          <w:color w:val="000000" w:themeColor="text1"/>
        </w:rPr>
        <w:t xml:space="preserve"> also </w:t>
      </w:r>
      <w:r w:rsidR="00B36F83">
        <w:rPr>
          <w:color w:val="000000" w:themeColor="text1"/>
        </w:rPr>
        <w:t xml:space="preserve">gradually </w:t>
      </w:r>
      <w:r w:rsidR="00B36F83" w:rsidRPr="004E08B9">
        <w:rPr>
          <w:color w:val="000000" w:themeColor="text1"/>
        </w:rPr>
        <w:t>rise</w:t>
      </w:r>
      <w:r w:rsidR="0042041E">
        <w:rPr>
          <w:color w:val="000000" w:themeColor="text1"/>
        </w:rPr>
        <w:t>s</w:t>
      </w:r>
      <w:r w:rsidR="00B36F83" w:rsidRPr="004E08B9">
        <w:rPr>
          <w:color w:val="000000" w:themeColor="text1"/>
        </w:rPr>
        <w:t xml:space="preserve"> </w:t>
      </w:r>
      <w:r w:rsidR="004E08B9" w:rsidRPr="004E08B9">
        <w:rPr>
          <w:color w:val="000000" w:themeColor="text1"/>
        </w:rPr>
        <w:t>with</w:t>
      </w:r>
      <w:r w:rsidR="00B36F83" w:rsidRPr="004E08B9">
        <w:rPr>
          <w:color w:val="000000" w:themeColor="text1"/>
        </w:rPr>
        <w:t xml:space="preserve"> increasing age </w:t>
      </w:r>
      <w:r w:rsidRPr="004E08B9">
        <w:rPr>
          <w:color w:val="000000" w:themeColor="text1"/>
        </w:rPr>
        <w:t xml:space="preserve">(6.1% in adults aged 65-69 years, 7.1% aged 70-74 </w:t>
      </w:r>
      <w:r w:rsidRPr="008433D6">
        <w:rPr>
          <w:color w:val="000000" w:themeColor="text1"/>
        </w:rPr>
        <w:t xml:space="preserve">years, 8.9% aged 75-79 years and 8.5% aged </w:t>
      </w:r>
      <w:r w:rsidR="00BF33F9">
        <w:rPr>
          <w:color w:val="000000" w:themeColor="text1"/>
        </w:rPr>
        <w:sym w:font="Symbol" w:char="F0B3"/>
      </w:r>
      <w:r w:rsidRPr="008433D6">
        <w:rPr>
          <w:color w:val="000000" w:themeColor="text1"/>
        </w:rPr>
        <w:t xml:space="preserve">80 years). </w:t>
      </w:r>
      <w:r w:rsidR="00B36F83" w:rsidRPr="008433D6">
        <w:rPr>
          <w:color w:val="000000" w:themeColor="text1"/>
        </w:rPr>
        <w:t>Overall</w:t>
      </w:r>
      <w:r w:rsidR="008433D6" w:rsidRPr="008433D6">
        <w:rPr>
          <w:color w:val="000000" w:themeColor="text1"/>
        </w:rPr>
        <w:t>,</w:t>
      </w:r>
      <w:r w:rsidR="00B36F83" w:rsidRPr="008433D6">
        <w:rPr>
          <w:color w:val="000000" w:themeColor="text1"/>
        </w:rPr>
        <w:t xml:space="preserve"> the </w:t>
      </w:r>
      <w:r w:rsidRPr="008433D6">
        <w:rPr>
          <w:color w:val="000000" w:themeColor="text1"/>
        </w:rPr>
        <w:t>infection</w:t>
      </w:r>
      <w:r w:rsidR="00B36F83" w:rsidRPr="008433D6">
        <w:rPr>
          <w:color w:val="000000" w:themeColor="text1"/>
        </w:rPr>
        <w:t xml:space="preserve"> rate in the elderly appears </w:t>
      </w:r>
      <w:r w:rsidRPr="008433D6">
        <w:rPr>
          <w:color w:val="000000" w:themeColor="text1"/>
        </w:rPr>
        <w:t xml:space="preserve">comparable to </w:t>
      </w:r>
      <w:r w:rsidR="004B45BD">
        <w:rPr>
          <w:color w:val="000000" w:themeColor="text1"/>
        </w:rPr>
        <w:t xml:space="preserve">the </w:t>
      </w:r>
      <w:r w:rsidRPr="008433D6">
        <w:rPr>
          <w:color w:val="000000" w:themeColor="text1"/>
        </w:rPr>
        <w:t xml:space="preserve">rates observed from </w:t>
      </w:r>
      <w:r w:rsidRPr="006F73F4">
        <w:rPr>
          <w:color w:val="000000" w:themeColor="text1"/>
        </w:rPr>
        <w:t xml:space="preserve">younger adults, but from as early as the 1970s it </w:t>
      </w:r>
      <w:r w:rsidR="00B36F83" w:rsidRPr="006F73F4">
        <w:rPr>
          <w:color w:val="000000" w:themeColor="text1"/>
        </w:rPr>
        <w:t>was</w:t>
      </w:r>
      <w:r w:rsidRPr="006F73F4">
        <w:rPr>
          <w:color w:val="000000" w:themeColor="text1"/>
        </w:rPr>
        <w:t xml:space="preserve"> clear that </w:t>
      </w:r>
      <w:r w:rsidR="00B36F83" w:rsidRPr="006F73F4">
        <w:rPr>
          <w:color w:val="000000" w:themeColor="text1"/>
        </w:rPr>
        <w:t>where the</w:t>
      </w:r>
      <w:r w:rsidR="004B607A" w:rsidRPr="006F73F4">
        <w:rPr>
          <w:color w:val="000000" w:themeColor="text1"/>
        </w:rPr>
        <w:t xml:space="preserve"> two</w:t>
      </w:r>
      <w:r w:rsidR="00B36F83" w:rsidRPr="006F73F4">
        <w:rPr>
          <w:color w:val="000000" w:themeColor="text1"/>
        </w:rPr>
        <w:t xml:space="preserve"> populations differ is with the </w:t>
      </w:r>
      <w:r w:rsidRPr="006F73F4">
        <w:rPr>
          <w:color w:val="000000" w:themeColor="text1"/>
        </w:rPr>
        <w:t>risk of disease progression and subsequent respiratory failure (8-13%) and death (2-5%)</w:t>
      </w:r>
      <w:r w:rsidR="00BE2E8E" w:rsidRPr="006F73F4">
        <w:rPr>
          <w:color w:val="000000" w:themeColor="text1"/>
        </w:rPr>
        <w:fldChar w:fldCharType="begin">
          <w:fldData xml:space="preserve">PEVuZE5vdGU+PENpdGU+PEF1dGhvcj5TdW5kYXJhbTwvQXV0aG9yPjxZZWFyPjIwMTQ8L1llYXI+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</w:fldData>
        </w:fldChar>
      </w:r>
      <w:r w:rsidR="00BD52E7" w:rsidRPr="006F73F4">
        <w:rPr>
          <w:color w:val="000000" w:themeColor="text1"/>
        </w:rPr>
        <w:instrText xml:space="preserve"> ADDIN EN.CITE </w:instrText>
      </w:r>
      <w:r w:rsidR="00BD52E7" w:rsidRPr="006F73F4">
        <w:rPr>
          <w:color w:val="000000" w:themeColor="text1"/>
        </w:rPr>
        <w:fldChar w:fldCharType="begin">
          <w:fldData xml:space="preserve">PEVuZE5vdGU+PENpdGU+PEF1dGhvcj5TdW5kYXJhbTwvQXV0aG9yPjxZZWFyPjIwMTQ8L1llYXI+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</w:fldData>
        </w:fldChar>
      </w:r>
      <w:r w:rsidR="00BD52E7" w:rsidRPr="006F73F4">
        <w:rPr>
          <w:color w:val="000000" w:themeColor="text1"/>
        </w:rPr>
        <w:instrText xml:space="preserve"> ADDIN EN.CITE.DATA </w:instrText>
      </w:r>
      <w:r w:rsidR="00BD52E7" w:rsidRPr="006F73F4">
        <w:rPr>
          <w:color w:val="000000" w:themeColor="text1"/>
        </w:rPr>
      </w:r>
      <w:r w:rsidR="00BD52E7" w:rsidRPr="006F73F4">
        <w:rPr>
          <w:color w:val="000000" w:themeColor="text1"/>
        </w:rPr>
        <w:fldChar w:fldCharType="end"/>
      </w:r>
      <w:r w:rsidR="00BE2E8E" w:rsidRPr="006F73F4">
        <w:rPr>
          <w:color w:val="000000" w:themeColor="text1"/>
        </w:rPr>
      </w:r>
      <w:r w:rsidR="00BE2E8E" w:rsidRPr="006F73F4">
        <w:rPr>
          <w:color w:val="000000" w:themeColor="text1"/>
        </w:rPr>
        <w:fldChar w:fldCharType="separate"/>
      </w:r>
      <w:r w:rsidR="00BD52E7" w:rsidRPr="006F73F4">
        <w:rPr>
          <w:noProof/>
          <w:color w:val="000000" w:themeColor="text1"/>
        </w:rPr>
        <w:t>[</w:t>
      </w:r>
      <w:hyperlink w:anchor="_ENREF_17" w:tooltip="Sundaram, 2014 #1620" w:history="1">
        <w:r w:rsidR="00E91ADA" w:rsidRPr="006F73F4">
          <w:rPr>
            <w:noProof/>
            <w:color w:val="000000" w:themeColor="text1"/>
          </w:rPr>
          <w:t>17</w:t>
        </w:r>
      </w:hyperlink>
      <w:r w:rsidR="00BD52E7" w:rsidRPr="006F73F4">
        <w:rPr>
          <w:noProof/>
          <w:color w:val="000000" w:themeColor="text1"/>
        </w:rPr>
        <w:t xml:space="preserve">, </w:t>
      </w:r>
      <w:hyperlink w:anchor="_ENREF_18" w:tooltip="Branche, 2015 #1161" w:history="1">
        <w:r w:rsidR="00E91ADA" w:rsidRPr="006F73F4">
          <w:rPr>
            <w:noProof/>
            <w:color w:val="000000" w:themeColor="text1"/>
          </w:rPr>
          <w:t>18</w:t>
        </w:r>
      </w:hyperlink>
      <w:r w:rsidR="00BD52E7" w:rsidRPr="006F73F4">
        <w:rPr>
          <w:noProof/>
          <w:color w:val="000000" w:themeColor="text1"/>
        </w:rPr>
        <w:t>]</w:t>
      </w:r>
      <w:r w:rsidR="00BE2E8E" w:rsidRPr="006F73F4">
        <w:rPr>
          <w:color w:val="000000" w:themeColor="text1"/>
        </w:rPr>
        <w:fldChar w:fldCharType="end"/>
      </w:r>
      <w:r w:rsidRPr="006F73F4">
        <w:rPr>
          <w:color w:val="000000" w:themeColor="text1"/>
        </w:rPr>
        <w:t xml:space="preserve">. </w:t>
      </w:r>
      <w:r w:rsidR="0038682C" w:rsidRPr="006F73F4">
        <w:rPr>
          <w:color w:val="000000" w:themeColor="text1"/>
        </w:rPr>
        <w:t>P</w:t>
      </w:r>
      <w:r w:rsidRPr="006F73F4">
        <w:rPr>
          <w:color w:val="000000" w:themeColor="text1"/>
        </w:rPr>
        <w:t xml:space="preserve">rospective studies have identified RSV infection </w:t>
      </w:r>
      <w:r w:rsidR="008433D6" w:rsidRPr="006F73F4">
        <w:rPr>
          <w:color w:val="000000" w:themeColor="text1"/>
        </w:rPr>
        <w:t xml:space="preserve">as </w:t>
      </w:r>
      <w:r w:rsidRPr="006F73F4">
        <w:rPr>
          <w:color w:val="000000" w:themeColor="text1"/>
        </w:rPr>
        <w:t xml:space="preserve">being responsible </w:t>
      </w:r>
      <w:r w:rsidR="004B607A" w:rsidRPr="006F73F4">
        <w:rPr>
          <w:color w:val="000000" w:themeColor="text1"/>
        </w:rPr>
        <w:t xml:space="preserve">for </w:t>
      </w:r>
      <w:r w:rsidRPr="006F73F4">
        <w:rPr>
          <w:color w:val="000000" w:themeColor="text1"/>
        </w:rPr>
        <w:t xml:space="preserve">hospitalisations </w:t>
      </w:r>
      <w:r w:rsidR="008433D6" w:rsidRPr="006F73F4">
        <w:rPr>
          <w:color w:val="000000" w:themeColor="text1"/>
        </w:rPr>
        <w:t xml:space="preserve">in the elderly </w:t>
      </w:r>
      <w:r w:rsidRPr="006F73F4">
        <w:rPr>
          <w:color w:val="000000" w:themeColor="text1"/>
        </w:rPr>
        <w:t xml:space="preserve">for pneumonia (10.6%), </w:t>
      </w:r>
      <w:r w:rsidR="006A2026" w:rsidRPr="006F73F4">
        <w:rPr>
          <w:color w:val="000000" w:themeColor="text1"/>
        </w:rPr>
        <w:t xml:space="preserve">exacerbations of </w:t>
      </w:r>
      <w:r w:rsidRPr="006F73F4">
        <w:rPr>
          <w:color w:val="000000" w:themeColor="text1"/>
        </w:rPr>
        <w:t>chronic obstructive pulmonary disease (11.4%)</w:t>
      </w:r>
      <w:r w:rsidR="006A2026" w:rsidRPr="006F73F4">
        <w:rPr>
          <w:color w:val="000000" w:themeColor="text1"/>
        </w:rPr>
        <w:t xml:space="preserve"> and asthma (7.2%)</w:t>
      </w:r>
      <w:r w:rsidRPr="006F73F4">
        <w:rPr>
          <w:color w:val="000000" w:themeColor="text1"/>
        </w:rPr>
        <w:t xml:space="preserve">, </w:t>
      </w:r>
      <w:r w:rsidR="006A2026" w:rsidRPr="006F73F4">
        <w:rPr>
          <w:color w:val="000000" w:themeColor="text1"/>
        </w:rPr>
        <w:t xml:space="preserve">and worsening of </w:t>
      </w:r>
      <w:r w:rsidRPr="006F73F4">
        <w:rPr>
          <w:color w:val="000000" w:themeColor="text1"/>
        </w:rPr>
        <w:t>congestive cardiac failure (5.4%) with all-cause 30-day and 60-day mortality rates of 9% and 12% respectively</w:t>
      </w:r>
      <w:r w:rsidR="00BE2E8E" w:rsidRPr="006F73F4">
        <w:rPr>
          <w:color w:val="000000" w:themeColor="text1"/>
        </w:rPr>
        <w:t xml:space="preserve"> </w:t>
      </w:r>
      <w:r w:rsidR="00BE2E8E" w:rsidRPr="006F73F4">
        <w:rPr>
          <w:color w:val="000000" w:themeColor="text1"/>
        </w:rPr>
        <w:fldChar w:fldCharType="begin">
          <w:fldData xml:space="preserve">PEVuZE5vdGU+PENpdGU+PEF1dGhvcj5GYWxzZXk8L0F1dGhvcj48WWVhcj4yMDA1PC9ZZWFyPjxS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</w:fldData>
        </w:fldChar>
      </w:r>
      <w:r w:rsidR="006F73F4" w:rsidRPr="006F73F4">
        <w:rPr>
          <w:color w:val="000000" w:themeColor="text1"/>
        </w:rPr>
        <w:instrText xml:space="preserve"> ADDIN EN.CITE </w:instrText>
      </w:r>
      <w:r w:rsidR="006F73F4" w:rsidRPr="006F73F4">
        <w:rPr>
          <w:color w:val="000000" w:themeColor="text1"/>
        </w:rPr>
        <w:fldChar w:fldCharType="begin">
          <w:fldData xml:space="preserve">PEVuZE5vdGU+PENpdGU+PEF1dGhvcj5GYWxzZXk8L0F1dGhvcj48WWVhcj4yMDA1PC9ZZWFyPjxS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</w:fldData>
        </w:fldChar>
      </w:r>
      <w:r w:rsidR="006F73F4" w:rsidRPr="006F73F4">
        <w:rPr>
          <w:color w:val="000000" w:themeColor="text1"/>
        </w:rPr>
        <w:instrText xml:space="preserve"> ADDIN EN.CITE.DATA </w:instrText>
      </w:r>
      <w:r w:rsidR="006F73F4" w:rsidRPr="006F73F4">
        <w:rPr>
          <w:color w:val="000000" w:themeColor="text1"/>
        </w:rPr>
      </w:r>
      <w:r w:rsidR="006F73F4" w:rsidRPr="006F73F4">
        <w:rPr>
          <w:color w:val="000000" w:themeColor="text1"/>
        </w:rPr>
        <w:fldChar w:fldCharType="end"/>
      </w:r>
      <w:r w:rsidR="00BE2E8E" w:rsidRPr="006F73F4">
        <w:rPr>
          <w:color w:val="000000" w:themeColor="text1"/>
        </w:rPr>
      </w:r>
      <w:r w:rsidR="00BE2E8E" w:rsidRPr="006F73F4">
        <w:rPr>
          <w:color w:val="000000" w:themeColor="text1"/>
        </w:rPr>
        <w:fldChar w:fldCharType="separate"/>
      </w:r>
      <w:r w:rsidR="006F73F4" w:rsidRPr="006F73F4">
        <w:rPr>
          <w:noProof/>
          <w:color w:val="000000" w:themeColor="text1"/>
        </w:rPr>
        <w:t>[</w:t>
      </w:r>
      <w:hyperlink w:anchor="_ENREF_19" w:tooltip="Falsey, 2005 #10" w:history="1">
        <w:r w:rsidR="00E91ADA" w:rsidRPr="006F73F4">
          <w:rPr>
            <w:noProof/>
            <w:color w:val="000000" w:themeColor="text1"/>
          </w:rPr>
          <w:t>19-23</w:t>
        </w:r>
      </w:hyperlink>
      <w:r w:rsidR="006F73F4" w:rsidRPr="006F73F4">
        <w:rPr>
          <w:noProof/>
          <w:color w:val="000000" w:themeColor="text1"/>
        </w:rPr>
        <w:t>]</w:t>
      </w:r>
      <w:r w:rsidR="00BE2E8E" w:rsidRPr="006F73F4">
        <w:rPr>
          <w:color w:val="000000" w:themeColor="text1"/>
        </w:rPr>
        <w:fldChar w:fldCharType="end"/>
      </w:r>
      <w:r w:rsidRPr="006F73F4">
        <w:rPr>
          <w:color w:val="000000" w:themeColor="text1"/>
        </w:rPr>
        <w:t xml:space="preserve">. </w:t>
      </w:r>
      <w:r w:rsidR="004B607A" w:rsidRPr="006F73F4">
        <w:rPr>
          <w:color w:val="000000" w:themeColor="text1"/>
        </w:rPr>
        <w:t>The overall</w:t>
      </w:r>
      <w:r w:rsidRPr="006F73F4">
        <w:rPr>
          <w:color w:val="000000" w:themeColor="text1"/>
        </w:rPr>
        <w:t xml:space="preserve"> </w:t>
      </w:r>
      <w:r w:rsidR="004B607A" w:rsidRPr="006F73F4">
        <w:rPr>
          <w:color w:val="000000" w:themeColor="text1"/>
        </w:rPr>
        <w:t xml:space="preserve">burden </w:t>
      </w:r>
      <w:r w:rsidR="004B607A" w:rsidRPr="006F73F4">
        <w:rPr>
          <w:color w:val="000000" w:themeColor="text1"/>
        </w:rPr>
        <w:lastRenderedPageBreak/>
        <w:t xml:space="preserve">of </w:t>
      </w:r>
      <w:r w:rsidR="00DF5DA9" w:rsidRPr="006F73F4">
        <w:rPr>
          <w:color w:val="000000" w:themeColor="text1"/>
        </w:rPr>
        <w:t xml:space="preserve">emergency </w:t>
      </w:r>
      <w:r w:rsidRPr="006F73F4">
        <w:rPr>
          <w:color w:val="000000" w:themeColor="text1"/>
        </w:rPr>
        <w:t xml:space="preserve">hospital </w:t>
      </w:r>
      <w:r w:rsidR="004B607A" w:rsidRPr="006F73F4">
        <w:rPr>
          <w:color w:val="000000" w:themeColor="text1"/>
        </w:rPr>
        <w:t>admissions</w:t>
      </w:r>
      <w:r w:rsidRPr="006F73F4">
        <w:rPr>
          <w:color w:val="000000" w:themeColor="text1"/>
        </w:rPr>
        <w:t xml:space="preserve"> and mortality from RSV in the elderly may be comparable to seasonal influenza</w:t>
      </w:r>
      <w:r w:rsidR="00BE2E8E" w:rsidRPr="006F73F4">
        <w:rPr>
          <w:color w:val="000000" w:themeColor="text1"/>
        </w:rPr>
        <w:fldChar w:fldCharType="begin">
          <w:fldData xml:space="preserve">PEVuZE5vdGU+PENpdGU+PEF1dGhvcj5UaG9tcHNvbjwvQXV0aG9yPjxZZWFyPjIwMDM8L1llYXI+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MTc0OS01OTwvcGFnZXM+PHZvbHVtZT4z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</w:fldData>
        </w:fldChar>
      </w:r>
      <w:r w:rsidR="006F73F4" w:rsidRPr="006F73F4">
        <w:rPr>
          <w:color w:val="000000" w:themeColor="text1"/>
        </w:rPr>
        <w:instrText xml:space="preserve"> ADDIN EN.CITE </w:instrText>
      </w:r>
      <w:r w:rsidR="006F73F4" w:rsidRPr="006F73F4">
        <w:rPr>
          <w:color w:val="000000" w:themeColor="text1"/>
        </w:rPr>
        <w:fldChar w:fldCharType="begin">
          <w:fldData xml:space="preserve">PEVuZE5vdGU+PENpdGU+PEF1dGhvcj5UaG9tcHNvbjwvQXV0aG9yPjxZZWFyPjIwMDM8L1llYXI+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MTc0OS01OTwvcGFnZXM+PHZvbHVtZT4z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</w:fldData>
        </w:fldChar>
      </w:r>
      <w:r w:rsidR="006F73F4" w:rsidRPr="006F73F4">
        <w:rPr>
          <w:color w:val="000000" w:themeColor="text1"/>
        </w:rPr>
        <w:instrText xml:space="preserve"> ADDIN EN.CITE.DATA </w:instrText>
      </w:r>
      <w:r w:rsidR="006F73F4" w:rsidRPr="006F73F4">
        <w:rPr>
          <w:color w:val="000000" w:themeColor="text1"/>
        </w:rPr>
      </w:r>
      <w:r w:rsidR="006F73F4" w:rsidRPr="006F73F4">
        <w:rPr>
          <w:color w:val="000000" w:themeColor="text1"/>
        </w:rPr>
        <w:fldChar w:fldCharType="end"/>
      </w:r>
      <w:r w:rsidR="00BE2E8E" w:rsidRPr="006F73F4">
        <w:rPr>
          <w:color w:val="000000" w:themeColor="text1"/>
        </w:rPr>
      </w:r>
      <w:r w:rsidR="00BE2E8E" w:rsidRPr="006F73F4">
        <w:rPr>
          <w:color w:val="000000" w:themeColor="text1"/>
        </w:rPr>
        <w:fldChar w:fldCharType="separate"/>
      </w:r>
      <w:r w:rsidR="006F73F4" w:rsidRPr="006F73F4">
        <w:rPr>
          <w:noProof/>
          <w:color w:val="000000" w:themeColor="text1"/>
        </w:rPr>
        <w:t>[</w:t>
      </w:r>
      <w:hyperlink w:anchor="_ENREF_19" w:tooltip="Falsey, 2005 #10" w:history="1">
        <w:r w:rsidR="00E91ADA" w:rsidRPr="006F73F4">
          <w:rPr>
            <w:noProof/>
            <w:color w:val="000000" w:themeColor="text1"/>
          </w:rPr>
          <w:t>19</w:t>
        </w:r>
      </w:hyperlink>
      <w:r w:rsidR="006F73F4" w:rsidRPr="006F73F4">
        <w:rPr>
          <w:noProof/>
          <w:color w:val="000000" w:themeColor="text1"/>
        </w:rPr>
        <w:t xml:space="preserve">, </w:t>
      </w:r>
      <w:hyperlink w:anchor="_ENREF_22" w:tooltip="Lee, 2013 #380" w:history="1">
        <w:r w:rsidR="00E91ADA" w:rsidRPr="006F73F4">
          <w:rPr>
            <w:noProof/>
            <w:color w:val="000000" w:themeColor="text1"/>
          </w:rPr>
          <w:t>22</w:t>
        </w:r>
      </w:hyperlink>
      <w:r w:rsidR="006F73F4" w:rsidRPr="006F73F4">
        <w:rPr>
          <w:noProof/>
          <w:color w:val="000000" w:themeColor="text1"/>
        </w:rPr>
        <w:t xml:space="preserve">, </w:t>
      </w:r>
      <w:hyperlink w:anchor="_ENREF_24" w:tooltip="Thompson, 2003 #693" w:history="1">
        <w:r w:rsidR="00E91ADA" w:rsidRPr="006F73F4">
          <w:rPr>
            <w:noProof/>
            <w:color w:val="000000" w:themeColor="text1"/>
          </w:rPr>
          <w:t>24-27</w:t>
        </w:r>
      </w:hyperlink>
      <w:r w:rsidR="006F73F4" w:rsidRPr="006F73F4">
        <w:rPr>
          <w:noProof/>
          <w:color w:val="000000" w:themeColor="text1"/>
        </w:rPr>
        <w:t>]</w:t>
      </w:r>
      <w:r w:rsidR="00BE2E8E" w:rsidRPr="006F73F4">
        <w:rPr>
          <w:color w:val="000000" w:themeColor="text1"/>
        </w:rPr>
        <w:fldChar w:fldCharType="end"/>
      </w:r>
      <w:r w:rsidRPr="006F73F4">
        <w:rPr>
          <w:color w:val="000000" w:themeColor="text1"/>
        </w:rPr>
        <w:t xml:space="preserve">. Furthermore, the </w:t>
      </w:r>
      <w:r w:rsidR="004B607A" w:rsidRPr="006F73F4">
        <w:rPr>
          <w:color w:val="000000" w:themeColor="text1"/>
        </w:rPr>
        <w:t xml:space="preserve">increasingly older </w:t>
      </w:r>
      <w:r w:rsidRPr="006F73F4">
        <w:rPr>
          <w:color w:val="000000" w:themeColor="text1"/>
        </w:rPr>
        <w:t xml:space="preserve">population common to many parts of the </w:t>
      </w:r>
      <w:r w:rsidR="006F73F4" w:rsidRPr="006F73F4">
        <w:rPr>
          <w:color w:val="000000" w:themeColor="text1"/>
        </w:rPr>
        <w:t>world</w:t>
      </w:r>
      <w:r w:rsidRPr="006F73F4">
        <w:rPr>
          <w:color w:val="000000" w:themeColor="text1"/>
        </w:rPr>
        <w:t xml:space="preserve"> indicate that RSV infection in </w:t>
      </w:r>
      <w:r w:rsidR="004B607A" w:rsidRPr="006F73F4">
        <w:rPr>
          <w:color w:val="000000" w:themeColor="text1"/>
        </w:rPr>
        <w:t>the elderly</w:t>
      </w:r>
      <w:r w:rsidRPr="006F73F4">
        <w:rPr>
          <w:color w:val="000000" w:themeColor="text1"/>
        </w:rPr>
        <w:t xml:space="preserve"> </w:t>
      </w:r>
      <w:r w:rsidR="004B607A" w:rsidRPr="006F73F4">
        <w:rPr>
          <w:color w:val="000000" w:themeColor="text1"/>
        </w:rPr>
        <w:t>is set to become</w:t>
      </w:r>
      <w:r w:rsidRPr="006F73F4">
        <w:rPr>
          <w:color w:val="000000" w:themeColor="text1"/>
        </w:rPr>
        <w:t xml:space="preserve"> a</w:t>
      </w:r>
      <w:r w:rsidR="004B45BD" w:rsidRPr="006F73F4">
        <w:rPr>
          <w:color w:val="000000" w:themeColor="text1"/>
        </w:rPr>
        <w:t xml:space="preserve"> greater </w:t>
      </w:r>
      <w:r w:rsidRPr="006F73F4">
        <w:rPr>
          <w:color w:val="000000" w:themeColor="text1"/>
        </w:rPr>
        <w:t>burden to healthcare resources. By 2050 an estimated 2 billion of the human population will be 65-years or older and represent 25% of the population in</w:t>
      </w:r>
      <w:r w:rsidR="0099206A" w:rsidRPr="006F73F4">
        <w:rPr>
          <w:color w:val="000000" w:themeColor="text1"/>
        </w:rPr>
        <w:t xml:space="preserve"> high income countries</w:t>
      </w:r>
      <w:r w:rsidRPr="006F73F4">
        <w:rPr>
          <w:color w:val="000000" w:themeColor="text1"/>
        </w:rPr>
        <w:t xml:space="preserve">. </w:t>
      </w:r>
    </w:p>
    <w:p w14:paraId="594582E8" w14:textId="77777777" w:rsidR="00DF5DA9" w:rsidRPr="006F73F4" w:rsidRDefault="00DF5DA9" w:rsidP="0099206A">
      <w:pPr>
        <w:spacing w:line="480" w:lineRule="auto"/>
        <w:ind w:firstLine="0"/>
        <w:rPr>
          <w:color w:val="000000" w:themeColor="text1"/>
        </w:rPr>
      </w:pPr>
    </w:p>
    <w:p w14:paraId="1038071E" w14:textId="183DC358" w:rsidR="007E68CE" w:rsidRDefault="00C565A4" w:rsidP="00CB46E9">
      <w:pPr>
        <w:pStyle w:val="Heading2"/>
      </w:pPr>
      <w:r>
        <w:t xml:space="preserve">IMMUNITY TO RSV, </w:t>
      </w:r>
      <w:r w:rsidR="00A53BEE">
        <w:t xml:space="preserve">AGING AND </w:t>
      </w:r>
      <w:r w:rsidR="007E68CE">
        <w:t>ADDRESSING THE BURDEN OF DISEASE IN THE ELDERLY THROUGH VACCINATION</w:t>
      </w:r>
      <w:r w:rsidR="00A53BEE">
        <w:t xml:space="preserve"> </w:t>
      </w:r>
    </w:p>
    <w:p w14:paraId="355BE06E" w14:textId="1956FC40" w:rsidR="00893DFB" w:rsidRPr="00B7482E" w:rsidRDefault="00BC6FC6" w:rsidP="00DA40F3">
      <w:pPr>
        <w:spacing w:line="480" w:lineRule="auto"/>
        <w:rPr>
          <w:color w:val="000000" w:themeColor="text1"/>
        </w:rPr>
      </w:pPr>
      <w:r>
        <w:t>T</w:t>
      </w:r>
      <w:r w:rsidR="00893DFB">
        <w:t xml:space="preserve">he development of a safe and effective vaccine for the elderly </w:t>
      </w:r>
      <w:r w:rsidR="00D84EDA">
        <w:t>requires</w:t>
      </w:r>
      <w:r w:rsidR="00893DFB">
        <w:t xml:space="preserve"> </w:t>
      </w:r>
      <w:r w:rsidR="00893DFB" w:rsidRPr="00B7482E">
        <w:rPr>
          <w:color w:val="000000" w:themeColor="text1"/>
        </w:rPr>
        <w:t xml:space="preserve">an understanding of the </w:t>
      </w:r>
      <w:r w:rsidR="006A0B06" w:rsidRPr="00B7482E">
        <w:rPr>
          <w:color w:val="000000" w:themeColor="text1"/>
        </w:rPr>
        <w:t xml:space="preserve">age-related </w:t>
      </w:r>
      <w:r w:rsidR="00893DFB" w:rsidRPr="00B7482E">
        <w:rPr>
          <w:color w:val="000000" w:themeColor="text1"/>
        </w:rPr>
        <w:t xml:space="preserve">immunological factors </w:t>
      </w:r>
      <w:r w:rsidR="006A0B06" w:rsidRPr="00B7482E">
        <w:rPr>
          <w:color w:val="000000" w:themeColor="text1"/>
        </w:rPr>
        <w:t>that</w:t>
      </w:r>
      <w:r w:rsidR="00893DFB" w:rsidRPr="00B7482E">
        <w:rPr>
          <w:color w:val="000000" w:themeColor="text1"/>
        </w:rPr>
        <w:t xml:space="preserve"> </w:t>
      </w:r>
      <w:r w:rsidR="006A0B06" w:rsidRPr="00B7482E">
        <w:rPr>
          <w:color w:val="000000" w:themeColor="text1"/>
        </w:rPr>
        <w:t xml:space="preserve">confer a loss of protection </w:t>
      </w:r>
      <w:r w:rsidR="00A37716">
        <w:rPr>
          <w:color w:val="000000" w:themeColor="text1"/>
        </w:rPr>
        <w:t>from</w:t>
      </w:r>
      <w:r w:rsidR="006A0B06" w:rsidRPr="00B7482E">
        <w:rPr>
          <w:color w:val="000000" w:themeColor="text1"/>
        </w:rPr>
        <w:t xml:space="preserve"> severe lower-respiratory tract disease, and how </w:t>
      </w:r>
      <w:r w:rsidR="003213D1">
        <w:rPr>
          <w:color w:val="000000" w:themeColor="text1"/>
        </w:rPr>
        <w:t xml:space="preserve">these </w:t>
      </w:r>
      <w:r w:rsidR="006A0B06" w:rsidRPr="00B7482E">
        <w:rPr>
          <w:color w:val="000000" w:themeColor="text1"/>
        </w:rPr>
        <w:t xml:space="preserve">protective mechanisms might be restored through vaccination.  </w:t>
      </w:r>
      <w:r w:rsidR="00581A2F">
        <w:rPr>
          <w:color w:val="000000" w:themeColor="text1"/>
        </w:rPr>
        <w:t xml:space="preserve">Critically, </w:t>
      </w:r>
      <w:r w:rsidR="00354583" w:rsidRPr="00B7482E">
        <w:rPr>
          <w:color w:val="000000" w:themeColor="text1"/>
        </w:rPr>
        <w:t>immune correlates of protection from RSV</w:t>
      </w:r>
      <w:r w:rsidR="00DF5DA9">
        <w:rPr>
          <w:color w:val="000000" w:themeColor="text1"/>
        </w:rPr>
        <w:t xml:space="preserve"> for any age group</w:t>
      </w:r>
      <w:r w:rsidR="004E3EE8" w:rsidRPr="00B7482E">
        <w:rPr>
          <w:color w:val="000000" w:themeColor="text1"/>
        </w:rPr>
        <w:t xml:space="preserve"> </w:t>
      </w:r>
      <w:r w:rsidR="00581A2F">
        <w:rPr>
          <w:color w:val="000000" w:themeColor="text1"/>
        </w:rPr>
        <w:t>remain unknown</w:t>
      </w:r>
      <w:r w:rsidR="00BF2253">
        <w:rPr>
          <w:color w:val="000000" w:themeColor="text1"/>
        </w:rPr>
        <w:t xml:space="preserve">. </w:t>
      </w:r>
      <w:r w:rsidR="008377D4">
        <w:rPr>
          <w:color w:val="000000" w:themeColor="text1"/>
        </w:rPr>
        <w:t>Instead, a</w:t>
      </w:r>
      <w:r w:rsidR="004E3EE8" w:rsidRPr="00B7482E">
        <w:rPr>
          <w:color w:val="000000" w:themeColor="text1"/>
        </w:rPr>
        <w:t xml:space="preserve"> detailed comparison with the </w:t>
      </w:r>
      <w:r w:rsidR="00BF2253">
        <w:rPr>
          <w:color w:val="000000" w:themeColor="text1"/>
        </w:rPr>
        <w:t>humoral and cellular immune responses</w:t>
      </w:r>
      <w:r w:rsidR="004E3EE8" w:rsidRPr="00B7482E">
        <w:rPr>
          <w:color w:val="000000" w:themeColor="text1"/>
        </w:rPr>
        <w:t xml:space="preserve"> </w:t>
      </w:r>
      <w:r w:rsidR="00BF2253">
        <w:rPr>
          <w:color w:val="000000" w:themeColor="text1"/>
        </w:rPr>
        <w:t>from</w:t>
      </w:r>
      <w:r w:rsidR="004E3EE8" w:rsidRPr="00B7482E">
        <w:rPr>
          <w:color w:val="000000" w:themeColor="text1"/>
        </w:rPr>
        <w:t xml:space="preserve"> </w:t>
      </w:r>
      <w:r w:rsidR="00354583" w:rsidRPr="00B7482E">
        <w:rPr>
          <w:color w:val="000000" w:themeColor="text1"/>
        </w:rPr>
        <w:t>young</w:t>
      </w:r>
      <w:r w:rsidR="003213D1">
        <w:rPr>
          <w:color w:val="000000" w:themeColor="text1"/>
        </w:rPr>
        <w:t>er</w:t>
      </w:r>
      <w:r w:rsidR="00354583" w:rsidRPr="00B7482E">
        <w:rPr>
          <w:color w:val="000000" w:themeColor="text1"/>
        </w:rPr>
        <w:t xml:space="preserve"> healthy adults who do not develop severe disease</w:t>
      </w:r>
      <w:r w:rsidR="00BF2253">
        <w:rPr>
          <w:color w:val="000000" w:themeColor="text1"/>
        </w:rPr>
        <w:t xml:space="preserve"> </w:t>
      </w:r>
      <w:r w:rsidR="00354583" w:rsidRPr="00B7482E">
        <w:rPr>
          <w:color w:val="000000" w:themeColor="text1"/>
        </w:rPr>
        <w:t xml:space="preserve">can </w:t>
      </w:r>
      <w:r w:rsidR="003213D1">
        <w:rPr>
          <w:color w:val="000000" w:themeColor="text1"/>
        </w:rPr>
        <w:t xml:space="preserve">serve </w:t>
      </w:r>
      <w:r w:rsidR="00BF2253">
        <w:rPr>
          <w:color w:val="000000" w:themeColor="text1"/>
        </w:rPr>
        <w:t>as a</w:t>
      </w:r>
      <w:r w:rsidR="00DA40F3">
        <w:rPr>
          <w:color w:val="000000" w:themeColor="text1"/>
        </w:rPr>
        <w:t xml:space="preserve"> benchmark </w:t>
      </w:r>
      <w:r w:rsidR="004B45BD">
        <w:rPr>
          <w:color w:val="000000" w:themeColor="text1"/>
        </w:rPr>
        <w:t>for</w:t>
      </w:r>
      <w:r w:rsidR="00BF2253">
        <w:rPr>
          <w:color w:val="000000" w:themeColor="text1"/>
        </w:rPr>
        <w:t xml:space="preserve"> desirable</w:t>
      </w:r>
      <w:r w:rsidR="00DF5DA9">
        <w:rPr>
          <w:color w:val="000000" w:themeColor="text1"/>
        </w:rPr>
        <w:t xml:space="preserve"> vaccine</w:t>
      </w:r>
      <w:r w:rsidR="00BF2253">
        <w:rPr>
          <w:color w:val="000000" w:themeColor="text1"/>
        </w:rPr>
        <w:t xml:space="preserve"> immune response</w:t>
      </w:r>
      <w:r w:rsidR="004B45BD">
        <w:rPr>
          <w:color w:val="000000" w:themeColor="text1"/>
        </w:rPr>
        <w:t>s</w:t>
      </w:r>
      <w:r w:rsidR="00BF2253">
        <w:rPr>
          <w:color w:val="000000" w:themeColor="text1"/>
        </w:rPr>
        <w:t xml:space="preserve"> </w:t>
      </w:r>
      <w:r w:rsidR="00DF5DA9">
        <w:rPr>
          <w:color w:val="000000" w:themeColor="text1"/>
        </w:rPr>
        <w:t xml:space="preserve">in the elderly, </w:t>
      </w:r>
      <w:r w:rsidR="00BF2253">
        <w:rPr>
          <w:color w:val="000000" w:themeColor="text1"/>
        </w:rPr>
        <w:t xml:space="preserve">and identify </w:t>
      </w:r>
      <w:r w:rsidR="004E3EE8" w:rsidRPr="00B7482E">
        <w:rPr>
          <w:color w:val="000000" w:themeColor="text1"/>
        </w:rPr>
        <w:t>where vaccine</w:t>
      </w:r>
      <w:r w:rsidR="00DA40F3">
        <w:rPr>
          <w:color w:val="000000" w:themeColor="text1"/>
        </w:rPr>
        <w:t xml:space="preserve">-induced immunity </w:t>
      </w:r>
      <w:r>
        <w:rPr>
          <w:color w:val="000000" w:themeColor="text1"/>
        </w:rPr>
        <w:t xml:space="preserve">might </w:t>
      </w:r>
      <w:r w:rsidR="003213D1">
        <w:rPr>
          <w:color w:val="000000" w:themeColor="text1"/>
        </w:rPr>
        <w:t>achieve</w:t>
      </w:r>
      <w:r>
        <w:rPr>
          <w:color w:val="000000" w:themeColor="text1"/>
        </w:rPr>
        <w:t xml:space="preserve"> some effectiveness in reducing the burden of hospitalisations and death from the disease</w:t>
      </w:r>
      <w:r w:rsidR="00354583" w:rsidRPr="00B7482E">
        <w:rPr>
          <w:color w:val="000000" w:themeColor="text1"/>
        </w:rPr>
        <w:t>.</w:t>
      </w:r>
    </w:p>
    <w:p w14:paraId="45273A7D" w14:textId="5A7C6BC8" w:rsidR="002E63A1" w:rsidRPr="00BF2253" w:rsidRDefault="00581A2F" w:rsidP="00DA40F3">
      <w:pPr>
        <w:spacing w:line="480" w:lineRule="auto"/>
        <w:rPr>
          <w:color w:val="000000" w:themeColor="text1"/>
        </w:rPr>
      </w:pPr>
      <w:r>
        <w:t>Serum antibody</w:t>
      </w:r>
      <w:r w:rsidR="007E68CE">
        <w:t xml:space="preserve"> targets free virus and neutralising antibodies are generated against the surfaced-expressed F and G proteins (the SH protein is </w:t>
      </w:r>
      <w:r w:rsidR="006F73F4">
        <w:t>poorly</w:t>
      </w:r>
      <w:r w:rsidR="007E68CE">
        <w:t xml:space="preserve"> immunogenic). </w:t>
      </w:r>
      <w:r w:rsidR="00B1019C">
        <w:t xml:space="preserve">The RSV </w:t>
      </w:r>
      <w:r w:rsidR="00B1019C" w:rsidRPr="00367CF9">
        <w:rPr>
          <w:color w:val="000000" w:themeColor="text1"/>
        </w:rPr>
        <w:t xml:space="preserve">F (fusion) protein </w:t>
      </w:r>
      <w:r w:rsidR="00B1019C">
        <w:rPr>
          <w:color w:val="000000" w:themeColor="text1"/>
        </w:rPr>
        <w:t>is responsible for merging</w:t>
      </w:r>
      <w:r w:rsidR="00B1019C" w:rsidRPr="00367CF9">
        <w:rPr>
          <w:color w:val="000000" w:themeColor="text1"/>
        </w:rPr>
        <w:t xml:space="preserve"> </w:t>
      </w:r>
      <w:r w:rsidR="00B1019C" w:rsidRPr="00367CF9">
        <w:rPr>
          <w:color w:val="000000" w:themeColor="text1"/>
        </w:rPr>
        <w:lastRenderedPageBreak/>
        <w:t xml:space="preserve">the virus and host cell membranes </w:t>
      </w:r>
      <w:r w:rsidR="00B1019C">
        <w:rPr>
          <w:color w:val="000000" w:themeColor="text1"/>
        </w:rPr>
        <w:t>and</w:t>
      </w:r>
      <w:r w:rsidR="00B1019C" w:rsidRPr="00367CF9">
        <w:rPr>
          <w:color w:val="000000" w:themeColor="text1"/>
        </w:rPr>
        <w:t xml:space="preserve"> </w:t>
      </w:r>
      <w:r w:rsidR="00B1019C">
        <w:rPr>
          <w:color w:val="000000" w:themeColor="text1"/>
        </w:rPr>
        <w:t xml:space="preserve">is essential </w:t>
      </w:r>
      <w:r>
        <w:rPr>
          <w:color w:val="000000" w:themeColor="text1"/>
        </w:rPr>
        <w:t>for</w:t>
      </w:r>
      <w:r w:rsidR="00B1019C">
        <w:rPr>
          <w:color w:val="000000" w:themeColor="text1"/>
        </w:rPr>
        <w:t xml:space="preserve"> infection</w:t>
      </w:r>
      <w:r>
        <w:rPr>
          <w:color w:val="000000" w:themeColor="text1"/>
        </w:rPr>
        <w:t xml:space="preserve"> to occur</w:t>
      </w:r>
      <w:r w:rsidR="00B1019C">
        <w:rPr>
          <w:color w:val="000000" w:themeColor="text1"/>
        </w:rPr>
        <w:t xml:space="preserve">. </w:t>
      </w:r>
      <w:r>
        <w:rPr>
          <w:color w:val="000000" w:themeColor="text1"/>
        </w:rPr>
        <w:t>Furthermore, the</w:t>
      </w:r>
      <w:r w:rsidRPr="00B1019C">
        <w:rPr>
          <w:color w:val="000000" w:themeColor="text1"/>
        </w:rPr>
        <w:t xml:space="preserve"> F protein is also highly conserved between RSVA and </w:t>
      </w:r>
      <w:r w:rsidRPr="00BF2253">
        <w:rPr>
          <w:color w:val="000000" w:themeColor="text1"/>
        </w:rPr>
        <w:t xml:space="preserve">RSVB strains and a reliable target for protective antibody </w:t>
      </w:r>
      <w:r w:rsidR="00F9043E">
        <w:rPr>
          <w:color w:val="000000" w:themeColor="text1"/>
        </w:rPr>
        <w:t xml:space="preserve">following </w:t>
      </w:r>
      <w:r w:rsidRPr="00BF2253">
        <w:rPr>
          <w:color w:val="000000" w:themeColor="text1"/>
        </w:rPr>
        <w:t>exposure to different strains and subtypes of RSV in different years.</w:t>
      </w:r>
      <w:r w:rsidR="00971DB7">
        <w:rPr>
          <w:color w:val="000000" w:themeColor="text1"/>
        </w:rPr>
        <w:t xml:space="preserve"> Conversely</w:t>
      </w:r>
      <w:r w:rsidR="002E63A1" w:rsidRPr="00BF2253">
        <w:rPr>
          <w:color w:val="000000" w:themeColor="text1"/>
        </w:rPr>
        <w:t xml:space="preserve"> the G protein is not essential for </w:t>
      </w:r>
      <w:r w:rsidR="002E63A1" w:rsidRPr="00BF2253">
        <w:rPr>
          <w:i/>
          <w:color w:val="000000" w:themeColor="text1"/>
        </w:rPr>
        <w:t>in vitro</w:t>
      </w:r>
      <w:r w:rsidR="002E63A1" w:rsidRPr="00BF2253">
        <w:rPr>
          <w:color w:val="000000" w:themeColor="text1"/>
        </w:rPr>
        <w:t xml:space="preserve"> infection, </w:t>
      </w:r>
      <w:r w:rsidR="00971DB7">
        <w:rPr>
          <w:color w:val="000000" w:themeColor="text1"/>
        </w:rPr>
        <w:t>neutralising antibodies are</w:t>
      </w:r>
      <w:r w:rsidR="002E63A1" w:rsidRPr="00BF2253">
        <w:rPr>
          <w:color w:val="000000" w:themeColor="text1"/>
        </w:rPr>
        <w:t xml:space="preserve"> subtype specific, and the production of a soluble truncated form </w:t>
      </w:r>
      <w:r w:rsidR="00971DB7">
        <w:rPr>
          <w:color w:val="000000" w:themeColor="text1"/>
        </w:rPr>
        <w:t xml:space="preserve">of the G protein </w:t>
      </w:r>
      <w:r w:rsidR="002E63A1" w:rsidRPr="00BF2253">
        <w:rPr>
          <w:color w:val="000000" w:themeColor="text1"/>
        </w:rPr>
        <w:t xml:space="preserve">acts as a decoy antigen </w:t>
      </w:r>
      <w:r w:rsidR="00971DB7">
        <w:rPr>
          <w:color w:val="000000" w:themeColor="text1"/>
        </w:rPr>
        <w:t>in natural infection</w:t>
      </w:r>
      <w:r w:rsidR="002E63A1" w:rsidRPr="00BF2253">
        <w:rPr>
          <w:color w:val="000000" w:themeColor="text1"/>
        </w:rPr>
        <w:t xml:space="preserve">. </w:t>
      </w:r>
    </w:p>
    <w:p w14:paraId="646DB32B" w14:textId="59B04D08" w:rsidR="00EF40F0" w:rsidRPr="008E171A" w:rsidRDefault="00B1019C" w:rsidP="00DA40F3">
      <w:pPr>
        <w:spacing w:line="480" w:lineRule="auto"/>
        <w:rPr>
          <w:color w:val="000000" w:themeColor="text1"/>
        </w:rPr>
      </w:pPr>
      <w:r>
        <w:rPr>
          <w:color w:val="000000" w:themeColor="text1"/>
        </w:rPr>
        <w:t xml:space="preserve">Serum F-specific antibody </w:t>
      </w:r>
      <w:r w:rsidR="00581A2F">
        <w:rPr>
          <w:color w:val="000000" w:themeColor="text1"/>
        </w:rPr>
        <w:t xml:space="preserve">alone </w:t>
      </w:r>
      <w:r>
        <w:rPr>
          <w:color w:val="000000" w:themeColor="text1"/>
        </w:rPr>
        <w:t xml:space="preserve">can </w:t>
      </w:r>
      <w:r w:rsidR="00581A2F">
        <w:rPr>
          <w:color w:val="000000" w:themeColor="text1"/>
        </w:rPr>
        <w:t xml:space="preserve">confer </w:t>
      </w:r>
      <w:r>
        <w:rPr>
          <w:color w:val="000000" w:themeColor="text1"/>
        </w:rPr>
        <w:t>protect</w:t>
      </w:r>
      <w:r w:rsidR="00581A2F">
        <w:rPr>
          <w:color w:val="000000" w:themeColor="text1"/>
        </w:rPr>
        <w:t>ion</w:t>
      </w:r>
      <w:r>
        <w:rPr>
          <w:color w:val="000000" w:themeColor="text1"/>
        </w:rPr>
        <w:t xml:space="preserve"> from severe disease in the lower respiratory tract</w:t>
      </w:r>
      <w:r w:rsidR="00581A2F">
        <w:rPr>
          <w:color w:val="000000" w:themeColor="text1"/>
        </w:rPr>
        <w:t xml:space="preserve"> in infants</w:t>
      </w:r>
      <w:r>
        <w:rPr>
          <w:color w:val="000000" w:themeColor="text1"/>
        </w:rPr>
        <w:t xml:space="preserve">, as </w:t>
      </w:r>
      <w:r w:rsidR="004B45BD">
        <w:rPr>
          <w:color w:val="000000" w:themeColor="text1"/>
        </w:rPr>
        <w:t>has been</w:t>
      </w:r>
      <w:r w:rsidR="00BF2253">
        <w:rPr>
          <w:color w:val="000000" w:themeColor="text1"/>
        </w:rPr>
        <w:t xml:space="preserve"> </w:t>
      </w:r>
      <w:r>
        <w:rPr>
          <w:color w:val="000000" w:themeColor="text1"/>
        </w:rPr>
        <w:t xml:space="preserve">elegantly demonstrated </w:t>
      </w:r>
      <w:r w:rsidR="00581A2F">
        <w:rPr>
          <w:color w:val="000000" w:themeColor="text1"/>
        </w:rPr>
        <w:t>with</w:t>
      </w:r>
      <w:r w:rsidRPr="00B1019C">
        <w:rPr>
          <w:color w:val="000000" w:themeColor="text1"/>
        </w:rPr>
        <w:t xml:space="preserve"> the use of F-specific monoclonal antibody (Palivizumab, </w:t>
      </w:r>
      <w:proofErr w:type="spellStart"/>
      <w:r w:rsidRPr="00B1019C">
        <w:rPr>
          <w:color w:val="000000" w:themeColor="text1"/>
        </w:rPr>
        <w:t>MedImmune</w:t>
      </w:r>
      <w:proofErr w:type="spellEnd"/>
      <w:r w:rsidRPr="00B1019C">
        <w:rPr>
          <w:color w:val="000000" w:themeColor="text1"/>
        </w:rPr>
        <w:t>)</w:t>
      </w:r>
      <w:r w:rsidR="00D8298B">
        <w:rPr>
          <w:color w:val="000000" w:themeColor="text1"/>
        </w:rPr>
        <w:t xml:space="preserve">. </w:t>
      </w:r>
      <w:r w:rsidR="006556DB">
        <w:rPr>
          <w:color w:val="000000" w:themeColor="text1"/>
        </w:rPr>
        <w:t xml:space="preserve">In infants at high risk of developing severe disease the use of palivizumab prophylaxis can reduce hospitalisations by 55% (4.8% palivizumab vs 10.6% placebo) </w:t>
      </w:r>
      <w:r w:rsidR="00CF4DE4">
        <w:rPr>
          <w:color w:val="000000" w:themeColor="text1"/>
        </w:rPr>
        <w:fldChar w:fldCharType="begin"/>
      </w:r>
      <w:r w:rsidR="006F73F4">
        <w:rPr>
          <w:color w:val="000000" w:themeColor="text1"/>
        </w:rPr>
        <w:instrText xml:space="preserve"> ADDIN EN.CITE &lt;EndNote&gt;&lt;Cite&gt;&lt;Year&gt;1998&lt;/Year&gt;&lt;RecNum&gt;626&lt;/RecNum&gt;&lt;DisplayText&gt;[28]&lt;/DisplayText&gt;&lt;record&gt;&lt;rec-number&gt;626&lt;/rec-number&gt;&lt;foreign-keys&gt;&lt;key app="EN" db-id="f5sptdw5upzte7ezdt2xdp5e5adw9tztprap" timestamp="1416587573"&gt;626&lt;/key&gt;&lt;/foreign-keys&gt;&lt;ref-type name="Journal Article"&gt;17&lt;/ref-type&gt;&lt;contributors&gt;&lt;/contributors&gt;&lt;titles&gt;&lt;title&gt;Palivizumab, a humanized respiratory syncytial virus monoclonal antibody, reduces hospitalization from respiratory syncytial virus infection in high-risk infants. The IMpact-RSV Study Group&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531-7&lt;/pages&gt;&lt;volume&gt;102&lt;/volume&gt;&lt;number&gt;3 Pt 1&lt;/number&gt;&lt;keywords&gt;&lt;keyword&gt;Antibodies, Monoclonal/adverse effects/*therapeutic use&lt;/keyword&gt;&lt;keyword&gt;Antibodies, Monoclonal, Humanized&lt;/keyword&gt;&lt;keyword&gt;Bronchopulmonary Dysplasia/therapy&lt;/keyword&gt;&lt;keyword&gt;Double-Blind Method&lt;/keyword&gt;&lt;keyword&gt;Female&lt;/keyword&gt;&lt;keyword&gt;Hospitalization/statistics &amp;amp; numerical data&lt;/keyword&gt;&lt;keyword&gt;Humans&lt;/keyword&gt;&lt;keyword&gt;Incidence&lt;/keyword&gt;&lt;keyword&gt;Infant&lt;/keyword&gt;&lt;keyword&gt;Infant, Newborn&lt;/keyword&gt;&lt;keyword&gt;Infant, Premature&lt;/keyword&gt;&lt;keyword&gt;Male&lt;/keyword&gt;&lt;keyword&gt;Respiratory Syncytial Virus Infections/epidemiology/*prevention &amp;amp; control&lt;/keyword&gt;&lt;keyword&gt;*Respiratory Syncytial Virus, Human&lt;/keyword&gt;&lt;/keywords&gt;&lt;dates&gt;&lt;year&gt;1998&lt;/year&gt;&lt;pub-dates&gt;&lt;date&gt;Sep&lt;/date&gt;&lt;/pub-dates&gt;&lt;/dates&gt;&lt;isbn&gt;0031-4005 (Print)&amp;#xD;0031-4005 (Linking)&lt;/isbn&gt;&lt;accession-num&gt;9738173&lt;/accession-num&gt;&lt;urls&gt;&lt;related-urls&gt;&lt;url&gt;http://www.ncbi.nlm.nih.gov/pubmed/9738173&lt;/url&gt;&lt;/related-urls&gt;&lt;/urls&gt;&lt;/record&gt;&lt;/Cite&gt;&lt;/EndNote&gt;</w:instrText>
      </w:r>
      <w:r w:rsidR="00CF4DE4">
        <w:rPr>
          <w:color w:val="000000" w:themeColor="text1"/>
        </w:rPr>
        <w:fldChar w:fldCharType="separate"/>
      </w:r>
      <w:r w:rsidR="006F73F4">
        <w:rPr>
          <w:noProof/>
          <w:color w:val="000000" w:themeColor="text1"/>
        </w:rPr>
        <w:t>[</w:t>
      </w:r>
      <w:hyperlink w:anchor="_ENREF_28" w:tooltip=", 1998 #626" w:history="1">
        <w:r w:rsidR="00E91ADA">
          <w:rPr>
            <w:noProof/>
            <w:color w:val="000000" w:themeColor="text1"/>
          </w:rPr>
          <w:t>28</w:t>
        </w:r>
      </w:hyperlink>
      <w:r w:rsidR="006F73F4">
        <w:rPr>
          <w:noProof/>
          <w:color w:val="000000" w:themeColor="text1"/>
        </w:rPr>
        <w:t>]</w:t>
      </w:r>
      <w:r w:rsidR="00CF4DE4">
        <w:rPr>
          <w:color w:val="000000" w:themeColor="text1"/>
        </w:rPr>
        <w:fldChar w:fldCharType="end"/>
      </w:r>
      <w:r w:rsidRPr="00B1019C">
        <w:rPr>
          <w:color w:val="000000" w:themeColor="text1"/>
        </w:rPr>
        <w:t xml:space="preserve">. </w:t>
      </w:r>
      <w:r w:rsidR="00DF5DA9">
        <w:rPr>
          <w:color w:val="000000" w:themeColor="text1"/>
        </w:rPr>
        <w:t>Serum n</w:t>
      </w:r>
      <w:r w:rsidR="00581A2F">
        <w:rPr>
          <w:color w:val="000000" w:themeColor="text1"/>
        </w:rPr>
        <w:t xml:space="preserve">eutralising antibodies to the F-protein </w:t>
      </w:r>
      <w:r>
        <w:rPr>
          <w:color w:val="000000" w:themeColor="text1"/>
        </w:rPr>
        <w:t>develop</w:t>
      </w:r>
      <w:r w:rsidR="00A60BC3">
        <w:rPr>
          <w:color w:val="000000" w:themeColor="text1"/>
        </w:rPr>
        <w:t xml:space="preserve"> </w:t>
      </w:r>
      <w:r>
        <w:rPr>
          <w:color w:val="000000" w:themeColor="text1"/>
        </w:rPr>
        <w:t xml:space="preserve">early in life </w:t>
      </w:r>
      <w:r w:rsidR="00581A2F">
        <w:rPr>
          <w:color w:val="000000" w:themeColor="text1"/>
        </w:rPr>
        <w:t xml:space="preserve">and reach titres </w:t>
      </w:r>
      <w:r w:rsidR="00F9043E">
        <w:rPr>
          <w:color w:val="000000" w:themeColor="text1"/>
        </w:rPr>
        <w:t xml:space="preserve">in early childhood which are </w:t>
      </w:r>
      <w:r w:rsidR="00581A2F">
        <w:rPr>
          <w:color w:val="000000" w:themeColor="text1"/>
        </w:rPr>
        <w:t xml:space="preserve">comparable to </w:t>
      </w:r>
      <w:r w:rsidR="00F9043E">
        <w:rPr>
          <w:color w:val="000000" w:themeColor="text1"/>
        </w:rPr>
        <w:t xml:space="preserve">those observed in </w:t>
      </w:r>
      <w:r w:rsidR="00581A2F">
        <w:rPr>
          <w:color w:val="000000" w:themeColor="text1"/>
        </w:rPr>
        <w:t xml:space="preserve">adults </w:t>
      </w:r>
      <w:r w:rsidR="00CF4DE4">
        <w:rPr>
          <w:color w:val="000000" w:themeColor="text1"/>
        </w:rPr>
        <w:fldChar w:fldCharType="begin">
          <w:fldData xml:space="preserve">PEVuZE5vdGU+PENpdGU+PEF1dGhvcj5HcmVlbjwvQXV0aG9yPjxZZWFyPjIwMTg8L1llYXI+PFJl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</w:fldData>
        </w:fldChar>
      </w:r>
      <w:r w:rsidR="006F73F4">
        <w:rPr>
          <w:color w:val="000000" w:themeColor="text1"/>
        </w:rPr>
        <w:instrText xml:space="preserve"> ADDIN EN.CITE </w:instrText>
      </w:r>
      <w:r w:rsidR="006F73F4">
        <w:rPr>
          <w:color w:val="000000" w:themeColor="text1"/>
        </w:rPr>
        <w:fldChar w:fldCharType="begin">
          <w:fldData xml:space="preserve">PEVuZE5vdGU+PENpdGU+PEF1dGhvcj5HcmVlbjwvQXV0aG9yPjxZZWFyPjIwMTg8L1llYXI+PFJl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</w:fldData>
        </w:fldChar>
      </w:r>
      <w:r w:rsidR="006F73F4">
        <w:rPr>
          <w:color w:val="000000" w:themeColor="text1"/>
        </w:rPr>
        <w:instrText xml:space="preserve"> ADDIN EN.CITE.DATA </w:instrText>
      </w:r>
      <w:r w:rsidR="006F73F4">
        <w:rPr>
          <w:color w:val="000000" w:themeColor="text1"/>
        </w:rPr>
      </w:r>
      <w:r w:rsidR="006F73F4">
        <w:rPr>
          <w:color w:val="000000" w:themeColor="text1"/>
        </w:rPr>
        <w:fldChar w:fldCharType="end"/>
      </w:r>
      <w:r w:rsidR="00CF4DE4">
        <w:rPr>
          <w:color w:val="000000" w:themeColor="text1"/>
        </w:rPr>
      </w:r>
      <w:r w:rsidR="00CF4DE4">
        <w:rPr>
          <w:color w:val="000000" w:themeColor="text1"/>
        </w:rPr>
        <w:fldChar w:fldCharType="separate"/>
      </w:r>
      <w:r w:rsidR="006F73F4">
        <w:rPr>
          <w:noProof/>
          <w:color w:val="000000" w:themeColor="text1"/>
        </w:rPr>
        <w:t>[</w:t>
      </w:r>
      <w:hyperlink w:anchor="_ENREF_29" w:tooltip="Green, 2018 #2136" w:history="1">
        <w:r w:rsidR="00E91ADA">
          <w:rPr>
            <w:noProof/>
            <w:color w:val="000000" w:themeColor="text1"/>
          </w:rPr>
          <w:t>29</w:t>
        </w:r>
      </w:hyperlink>
      <w:r w:rsidR="006F73F4">
        <w:rPr>
          <w:noProof/>
          <w:color w:val="000000" w:themeColor="text1"/>
        </w:rPr>
        <w:t>]</w:t>
      </w:r>
      <w:r w:rsidR="00CF4DE4">
        <w:rPr>
          <w:color w:val="000000" w:themeColor="text1"/>
        </w:rPr>
        <w:fldChar w:fldCharType="end"/>
      </w:r>
      <w:r w:rsidR="00581A2F">
        <w:rPr>
          <w:color w:val="000000" w:themeColor="text1"/>
        </w:rPr>
        <w:t xml:space="preserve">. </w:t>
      </w:r>
      <w:r w:rsidR="000D5C86">
        <w:rPr>
          <w:color w:val="000000" w:themeColor="text1"/>
        </w:rPr>
        <w:t xml:space="preserve">Unlike infants, healthy adults can be </w:t>
      </w:r>
      <w:r w:rsidR="001E6DD2">
        <w:rPr>
          <w:color w:val="000000" w:themeColor="text1"/>
        </w:rPr>
        <w:t xml:space="preserve">safely </w:t>
      </w:r>
      <w:r w:rsidR="000D5C86">
        <w:rPr>
          <w:color w:val="000000" w:themeColor="text1"/>
        </w:rPr>
        <w:t>challenged (</w:t>
      </w:r>
      <w:r w:rsidR="001E6DD2">
        <w:rPr>
          <w:color w:val="000000" w:themeColor="text1"/>
        </w:rPr>
        <w:t xml:space="preserve">experimentally </w:t>
      </w:r>
      <w:r w:rsidR="000D5C86">
        <w:rPr>
          <w:color w:val="000000" w:themeColor="text1"/>
        </w:rPr>
        <w:t xml:space="preserve">infected) with RSV for a closer examination of the baseline immune responses associated with </w:t>
      </w:r>
      <w:r w:rsidR="00BF2253">
        <w:rPr>
          <w:color w:val="000000" w:themeColor="text1"/>
        </w:rPr>
        <w:t>protection from</w:t>
      </w:r>
      <w:r w:rsidR="000D5C86">
        <w:rPr>
          <w:color w:val="000000" w:themeColor="text1"/>
        </w:rPr>
        <w:t xml:space="preserve"> infection and </w:t>
      </w:r>
      <w:r w:rsidR="00BF2253">
        <w:rPr>
          <w:color w:val="000000" w:themeColor="text1"/>
        </w:rPr>
        <w:t xml:space="preserve">the </w:t>
      </w:r>
      <w:r w:rsidR="000D5C86">
        <w:rPr>
          <w:color w:val="000000" w:themeColor="text1"/>
        </w:rPr>
        <w:t xml:space="preserve">development of mild disease. Here, along with several observational studies, </w:t>
      </w:r>
      <w:r w:rsidR="00AD46E3">
        <w:rPr>
          <w:color w:val="000000" w:themeColor="text1"/>
        </w:rPr>
        <w:t xml:space="preserve">a positive correlation has been observed with titres of serum neutralising antibody (a combination of F- and G-specific neutralising antibody activity) and the risk of </w:t>
      </w:r>
      <w:r w:rsidR="005C6732">
        <w:rPr>
          <w:color w:val="000000" w:themeColor="text1"/>
        </w:rPr>
        <w:t>disease</w:t>
      </w:r>
      <w:r w:rsidR="00AD46E3">
        <w:rPr>
          <w:color w:val="000000" w:themeColor="text1"/>
        </w:rPr>
        <w:t>, indicating a continued role for antibody-mediated protection</w:t>
      </w:r>
      <w:r w:rsidR="00BD727F">
        <w:rPr>
          <w:color w:val="000000" w:themeColor="text1"/>
        </w:rPr>
        <w:fldChar w:fldCharType="begin">
          <w:fldData xml:space="preserve">PEVuZE5vdGU+PENpdGU+PEF1dGhvcj5XYXR0PC9BdXRob3I+PFllYXI+MTk5MDwvWWVhcj48UmVj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</w:fldData>
        </w:fldChar>
      </w:r>
      <w:r w:rsidR="006F73F4">
        <w:rPr>
          <w:color w:val="000000" w:themeColor="text1"/>
        </w:rPr>
        <w:instrText xml:space="preserve"> ADDIN EN.CITE </w:instrText>
      </w:r>
      <w:r w:rsidR="006F73F4">
        <w:rPr>
          <w:color w:val="000000" w:themeColor="text1"/>
        </w:rPr>
        <w:fldChar w:fldCharType="begin">
          <w:fldData xml:space="preserve">PEVuZE5vdGU+PENpdGU+PEF1dGhvcj5XYXR0PC9BdXRob3I+PFllYXI+MTk5MDwvWWVhcj48UmVj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</w:fldData>
        </w:fldChar>
      </w:r>
      <w:r w:rsidR="006F73F4">
        <w:rPr>
          <w:color w:val="000000" w:themeColor="text1"/>
        </w:rPr>
        <w:instrText xml:space="preserve"> ADDIN EN.CITE.DATA </w:instrText>
      </w:r>
      <w:r w:rsidR="006F73F4">
        <w:rPr>
          <w:color w:val="000000" w:themeColor="text1"/>
        </w:rPr>
      </w:r>
      <w:r w:rsidR="006F73F4">
        <w:rPr>
          <w:color w:val="000000" w:themeColor="text1"/>
        </w:rPr>
        <w:fldChar w:fldCharType="end"/>
      </w:r>
      <w:r w:rsidR="00BD727F">
        <w:rPr>
          <w:color w:val="000000" w:themeColor="text1"/>
        </w:rPr>
      </w:r>
      <w:r w:rsidR="00BD727F">
        <w:rPr>
          <w:color w:val="000000" w:themeColor="text1"/>
        </w:rPr>
        <w:fldChar w:fldCharType="separate"/>
      </w:r>
      <w:r w:rsidR="006F73F4">
        <w:rPr>
          <w:noProof/>
          <w:color w:val="000000" w:themeColor="text1"/>
        </w:rPr>
        <w:t>[</w:t>
      </w:r>
      <w:hyperlink w:anchor="_ENREF_30" w:tooltip="Watt, 1990 #753" w:history="1">
        <w:r w:rsidR="00E91ADA">
          <w:rPr>
            <w:noProof/>
            <w:color w:val="000000" w:themeColor="text1"/>
          </w:rPr>
          <w:t>30-32</w:t>
        </w:r>
      </w:hyperlink>
      <w:r w:rsidR="006F73F4">
        <w:rPr>
          <w:noProof/>
          <w:color w:val="000000" w:themeColor="text1"/>
        </w:rPr>
        <w:t>]</w:t>
      </w:r>
      <w:r w:rsidR="00BD727F">
        <w:rPr>
          <w:color w:val="000000" w:themeColor="text1"/>
        </w:rPr>
        <w:fldChar w:fldCharType="end"/>
      </w:r>
      <w:r w:rsidR="00AD46E3">
        <w:rPr>
          <w:color w:val="000000" w:themeColor="text1"/>
        </w:rPr>
        <w:t xml:space="preserve">. </w:t>
      </w:r>
      <w:r w:rsidR="00EF40F0">
        <w:rPr>
          <w:color w:val="000000" w:themeColor="text1"/>
        </w:rPr>
        <w:t>Sera from the elderly do not show any significant quantitative or qualitative loss of antibody</w:t>
      </w:r>
      <w:r w:rsidR="005C6732">
        <w:rPr>
          <w:color w:val="000000" w:themeColor="text1"/>
        </w:rPr>
        <w:t>-mediated</w:t>
      </w:r>
      <w:r w:rsidR="00EF40F0">
        <w:rPr>
          <w:color w:val="000000" w:themeColor="text1"/>
        </w:rPr>
        <w:t xml:space="preserve"> immunity to RSV, or measures of B-cell frequencies in blood that underpin the production and maintenance of </w:t>
      </w:r>
      <w:r w:rsidR="00EF40F0" w:rsidRPr="0047469D">
        <w:rPr>
          <w:color w:val="000000" w:themeColor="text1"/>
        </w:rPr>
        <w:t>antibody</w:t>
      </w:r>
      <w:r w:rsidR="0047469D" w:rsidRPr="0047469D">
        <w:rPr>
          <w:color w:val="000000" w:themeColor="text1"/>
        </w:rPr>
        <w:t>. However</w:t>
      </w:r>
      <w:r w:rsidR="00B66E24" w:rsidRPr="0047469D">
        <w:rPr>
          <w:color w:val="000000" w:themeColor="text1"/>
        </w:rPr>
        <w:t xml:space="preserve">, </w:t>
      </w:r>
      <w:r w:rsidR="0095208E" w:rsidRPr="0047469D">
        <w:rPr>
          <w:color w:val="000000" w:themeColor="text1"/>
        </w:rPr>
        <w:t xml:space="preserve">serum neutralising </w:t>
      </w:r>
      <w:r w:rsidR="0095208E" w:rsidRPr="0047469D">
        <w:rPr>
          <w:color w:val="000000" w:themeColor="text1"/>
        </w:rPr>
        <w:lastRenderedPageBreak/>
        <w:t xml:space="preserve">antibody titres vary widely </w:t>
      </w:r>
      <w:r w:rsidR="004B45BD" w:rsidRPr="0047469D">
        <w:rPr>
          <w:color w:val="000000" w:themeColor="text1"/>
        </w:rPr>
        <w:t xml:space="preserve">in younger and older adults, </w:t>
      </w:r>
      <w:r w:rsidR="0095208E" w:rsidRPr="0047469D">
        <w:rPr>
          <w:color w:val="000000" w:themeColor="text1"/>
        </w:rPr>
        <w:t>and</w:t>
      </w:r>
      <w:r w:rsidR="00B66E24" w:rsidRPr="0047469D">
        <w:rPr>
          <w:color w:val="000000" w:themeColor="text1"/>
        </w:rPr>
        <w:t xml:space="preserve"> relatively lower titres remain associated with the development of disease in the elderly</w:t>
      </w:r>
      <w:r w:rsidR="00BD727F" w:rsidRPr="0047469D">
        <w:rPr>
          <w:color w:val="000000" w:themeColor="text1"/>
        </w:rPr>
        <w:fldChar w:fldCharType="begin">
          <w:fldData xml:space="preserve">PEVuZE5vdGU+PENpdGU+PEF1dGhvcj5GYWxzZXk8L0F1dGhvcj48WWVhcj4xOTk5PC9ZZWFyPjxS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</w:fldData>
        </w:fldChar>
      </w:r>
      <w:r w:rsidR="006F73F4" w:rsidRPr="0047469D">
        <w:rPr>
          <w:color w:val="000000" w:themeColor="text1"/>
        </w:rPr>
        <w:instrText xml:space="preserve"> ADDIN EN.CITE </w:instrText>
      </w:r>
      <w:r w:rsidR="006F73F4" w:rsidRPr="0047469D">
        <w:rPr>
          <w:color w:val="000000" w:themeColor="text1"/>
        </w:rPr>
        <w:fldChar w:fldCharType="begin">
          <w:fldData xml:space="preserve">PEVuZE5vdGU+PENpdGU+PEF1dGhvcj5GYWxzZXk8L0F1dGhvcj48WWVhcj4xOTk5PC9ZZWFyPjxS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</w:fldData>
        </w:fldChar>
      </w:r>
      <w:r w:rsidR="006F73F4" w:rsidRPr="0047469D">
        <w:rPr>
          <w:color w:val="000000" w:themeColor="text1"/>
        </w:rPr>
        <w:instrText xml:space="preserve"> ADDIN EN.CITE.DATA </w:instrText>
      </w:r>
      <w:r w:rsidR="006F73F4" w:rsidRPr="0047469D">
        <w:rPr>
          <w:color w:val="000000" w:themeColor="text1"/>
        </w:rPr>
      </w:r>
      <w:r w:rsidR="006F73F4" w:rsidRPr="0047469D">
        <w:rPr>
          <w:color w:val="000000" w:themeColor="text1"/>
        </w:rPr>
        <w:fldChar w:fldCharType="end"/>
      </w:r>
      <w:r w:rsidR="00BD727F" w:rsidRPr="0047469D">
        <w:rPr>
          <w:color w:val="000000" w:themeColor="text1"/>
        </w:rPr>
      </w:r>
      <w:r w:rsidR="00BD727F" w:rsidRPr="0047469D">
        <w:rPr>
          <w:color w:val="000000" w:themeColor="text1"/>
        </w:rPr>
        <w:fldChar w:fldCharType="separate"/>
      </w:r>
      <w:r w:rsidR="006F73F4" w:rsidRPr="0047469D">
        <w:rPr>
          <w:noProof/>
          <w:color w:val="000000" w:themeColor="text1"/>
        </w:rPr>
        <w:t>[</w:t>
      </w:r>
      <w:hyperlink w:anchor="_ENREF_32" w:tooltip="Luchsinger, 2012 #158" w:history="1">
        <w:r w:rsidR="00E91ADA" w:rsidRPr="0047469D">
          <w:rPr>
            <w:noProof/>
            <w:color w:val="000000" w:themeColor="text1"/>
          </w:rPr>
          <w:t>32-36</w:t>
        </w:r>
      </w:hyperlink>
      <w:r w:rsidR="006F73F4" w:rsidRPr="0047469D">
        <w:rPr>
          <w:noProof/>
          <w:color w:val="000000" w:themeColor="text1"/>
        </w:rPr>
        <w:t>]</w:t>
      </w:r>
      <w:r w:rsidR="00BD727F" w:rsidRPr="0047469D">
        <w:rPr>
          <w:color w:val="000000" w:themeColor="text1"/>
        </w:rPr>
        <w:fldChar w:fldCharType="end"/>
      </w:r>
      <w:r w:rsidR="00B66E24" w:rsidRPr="0047469D">
        <w:rPr>
          <w:color w:val="000000" w:themeColor="text1"/>
        </w:rPr>
        <w:t xml:space="preserve">. </w:t>
      </w:r>
      <w:r w:rsidR="005C6732" w:rsidRPr="0047469D">
        <w:rPr>
          <w:color w:val="000000" w:themeColor="text1"/>
        </w:rPr>
        <w:t>A</w:t>
      </w:r>
      <w:r w:rsidR="002E63A1" w:rsidRPr="0047469D">
        <w:rPr>
          <w:color w:val="000000" w:themeColor="text1"/>
        </w:rPr>
        <w:t xml:space="preserve">ge-related </w:t>
      </w:r>
      <w:r w:rsidR="00EF40F0" w:rsidRPr="0047469D">
        <w:rPr>
          <w:color w:val="000000" w:themeColor="text1"/>
        </w:rPr>
        <w:t xml:space="preserve">differences </w:t>
      </w:r>
      <w:r w:rsidR="0095208E" w:rsidRPr="0047469D">
        <w:rPr>
          <w:color w:val="000000" w:themeColor="text1"/>
        </w:rPr>
        <w:t xml:space="preserve">have been observed </w:t>
      </w:r>
      <w:r w:rsidR="00EF40F0" w:rsidRPr="0047469D">
        <w:rPr>
          <w:color w:val="000000" w:themeColor="text1"/>
        </w:rPr>
        <w:t xml:space="preserve">in the antibody response following </w:t>
      </w:r>
      <w:r w:rsidR="00EF40F0">
        <w:rPr>
          <w:color w:val="000000" w:themeColor="text1"/>
        </w:rPr>
        <w:t>natural infection</w:t>
      </w:r>
      <w:r w:rsidR="005C6732">
        <w:rPr>
          <w:color w:val="000000" w:themeColor="text1"/>
        </w:rPr>
        <w:t>,</w:t>
      </w:r>
      <w:r w:rsidR="00DA40F3">
        <w:rPr>
          <w:color w:val="000000" w:themeColor="text1"/>
        </w:rPr>
        <w:t xml:space="preserve"> </w:t>
      </w:r>
      <w:r w:rsidR="00DA40F3" w:rsidRPr="0047469D">
        <w:rPr>
          <w:color w:val="000000" w:themeColor="text1"/>
        </w:rPr>
        <w:t>where</w:t>
      </w:r>
      <w:r w:rsidR="00EF40F0" w:rsidRPr="0047469D">
        <w:rPr>
          <w:color w:val="000000" w:themeColor="text1"/>
        </w:rPr>
        <w:t xml:space="preserve"> </w:t>
      </w:r>
      <w:r w:rsidR="00DA40F3" w:rsidRPr="0047469D">
        <w:rPr>
          <w:color w:val="000000" w:themeColor="text1"/>
        </w:rPr>
        <w:t xml:space="preserve">sera from the elderly showed </w:t>
      </w:r>
      <w:r w:rsidR="0095208E" w:rsidRPr="0047469D">
        <w:rPr>
          <w:color w:val="000000" w:themeColor="text1"/>
        </w:rPr>
        <w:t>greater fold-changes in antibody response without any changes in neutralising antibody titres</w:t>
      </w:r>
      <w:r w:rsidR="00F9043E" w:rsidRPr="0047469D">
        <w:rPr>
          <w:color w:val="000000" w:themeColor="text1"/>
        </w:rPr>
        <w:t xml:space="preserve"> following infection</w:t>
      </w:r>
      <w:r w:rsidR="005C6732" w:rsidRPr="0047469D">
        <w:rPr>
          <w:color w:val="000000" w:themeColor="text1"/>
        </w:rPr>
        <w:t xml:space="preserve">, </w:t>
      </w:r>
      <w:r w:rsidR="00EF40F0" w:rsidRPr="0047469D">
        <w:rPr>
          <w:color w:val="000000" w:themeColor="text1"/>
        </w:rPr>
        <w:t>suggest</w:t>
      </w:r>
      <w:r w:rsidR="004E35E6" w:rsidRPr="0047469D">
        <w:rPr>
          <w:color w:val="000000" w:themeColor="text1"/>
        </w:rPr>
        <w:t>ing</w:t>
      </w:r>
      <w:r w:rsidR="00EF40F0" w:rsidRPr="0047469D">
        <w:rPr>
          <w:color w:val="000000" w:themeColor="text1"/>
        </w:rPr>
        <w:t xml:space="preserve"> that </w:t>
      </w:r>
      <w:r w:rsidR="00EF40F0">
        <w:rPr>
          <w:color w:val="000000" w:themeColor="text1"/>
        </w:rPr>
        <w:t>older age may be associated with a loss of antibody regulation and</w:t>
      </w:r>
      <w:r w:rsidR="0043596E">
        <w:rPr>
          <w:color w:val="000000" w:themeColor="text1"/>
        </w:rPr>
        <w:t xml:space="preserve">/or an </w:t>
      </w:r>
      <w:r w:rsidR="00EF40F0">
        <w:rPr>
          <w:color w:val="000000" w:themeColor="text1"/>
        </w:rPr>
        <w:t>accumulation of non-neutralising antibody</w:t>
      </w:r>
      <w:r w:rsidR="0047469D">
        <w:rPr>
          <w:color w:val="000000" w:themeColor="text1"/>
        </w:rPr>
        <w:fldChar w:fldCharType="begin">
          <w:fldData xml:space="preserve">PEVuZE5vdGU+PENpdGU+PEF1dGhvcj5GYWxzZXk8L0F1dGhvcj48WWVhcj4xOTk5PC9ZZWFyPjxS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=
</w:fldData>
        </w:fldChar>
      </w:r>
      <w:r w:rsidR="0047469D">
        <w:rPr>
          <w:color w:val="000000" w:themeColor="text1"/>
        </w:rPr>
        <w:instrText xml:space="preserve"> ADDIN EN.CITE </w:instrText>
      </w:r>
      <w:r w:rsidR="0047469D">
        <w:rPr>
          <w:color w:val="000000" w:themeColor="text1"/>
        </w:rPr>
        <w:fldChar w:fldCharType="begin">
          <w:fldData xml:space="preserve">PEVuZE5vdGU+PENpdGU+PEF1dGhvcj5GYWxzZXk8L0F1dGhvcj48WWVhcj4xOTk5PC9ZZWFyPjxS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=
</w:fldData>
        </w:fldChar>
      </w:r>
      <w:r w:rsidR="0047469D">
        <w:rPr>
          <w:color w:val="000000" w:themeColor="text1"/>
        </w:rPr>
        <w:instrText xml:space="preserve"> ADDIN EN.CITE.DATA </w:instrText>
      </w:r>
      <w:r w:rsidR="0047469D">
        <w:rPr>
          <w:color w:val="000000" w:themeColor="text1"/>
        </w:rPr>
      </w:r>
      <w:r w:rsidR="0047469D">
        <w:rPr>
          <w:color w:val="000000" w:themeColor="text1"/>
        </w:rPr>
        <w:fldChar w:fldCharType="end"/>
      </w:r>
      <w:r w:rsidR="0047469D">
        <w:rPr>
          <w:color w:val="000000" w:themeColor="text1"/>
        </w:rPr>
      </w:r>
      <w:r w:rsidR="0047469D">
        <w:rPr>
          <w:color w:val="000000" w:themeColor="text1"/>
        </w:rPr>
        <w:fldChar w:fldCharType="separate"/>
      </w:r>
      <w:r w:rsidR="0047469D">
        <w:rPr>
          <w:noProof/>
          <w:color w:val="000000" w:themeColor="text1"/>
        </w:rPr>
        <w:t>[</w:t>
      </w:r>
      <w:hyperlink w:anchor="_ENREF_33" w:tooltip="Falsey, 1999 #302" w:history="1">
        <w:r w:rsidR="00E91ADA">
          <w:rPr>
            <w:noProof/>
            <w:color w:val="000000" w:themeColor="text1"/>
          </w:rPr>
          <w:t>33</w:t>
        </w:r>
      </w:hyperlink>
      <w:r w:rsidR="0047469D">
        <w:rPr>
          <w:noProof/>
          <w:color w:val="000000" w:themeColor="text1"/>
        </w:rPr>
        <w:t>]</w:t>
      </w:r>
      <w:r w:rsidR="0047469D">
        <w:rPr>
          <w:color w:val="000000" w:themeColor="text1"/>
        </w:rPr>
        <w:fldChar w:fldCharType="end"/>
      </w:r>
      <w:r w:rsidR="0095208E">
        <w:rPr>
          <w:color w:val="000000" w:themeColor="text1"/>
        </w:rPr>
        <w:t xml:space="preserve">. A vaccine that boosts serum </w:t>
      </w:r>
      <w:r w:rsidR="004B59C4">
        <w:rPr>
          <w:color w:val="000000" w:themeColor="text1"/>
        </w:rPr>
        <w:t>neutralising</w:t>
      </w:r>
      <w:r w:rsidR="0095208E">
        <w:rPr>
          <w:color w:val="000000" w:themeColor="text1"/>
        </w:rPr>
        <w:t xml:space="preserve"> antibody titres could reduce the risk of developing severe disease in the elderly</w:t>
      </w:r>
      <w:r w:rsidR="004E35E6">
        <w:rPr>
          <w:color w:val="000000" w:themeColor="text1"/>
        </w:rPr>
        <w:t>.</w:t>
      </w:r>
      <w:r w:rsidR="0095208E">
        <w:rPr>
          <w:color w:val="000000" w:themeColor="text1"/>
        </w:rPr>
        <w:t xml:space="preserve"> </w:t>
      </w:r>
      <w:r w:rsidR="004E35E6">
        <w:rPr>
          <w:color w:val="000000" w:themeColor="text1"/>
        </w:rPr>
        <w:t>H</w:t>
      </w:r>
      <w:r w:rsidR="0095208E">
        <w:rPr>
          <w:color w:val="000000" w:themeColor="text1"/>
        </w:rPr>
        <w:t>owever</w:t>
      </w:r>
      <w:r w:rsidR="004E35E6">
        <w:rPr>
          <w:color w:val="000000" w:themeColor="text1"/>
        </w:rPr>
        <w:t>,</w:t>
      </w:r>
      <w:r w:rsidR="0095208E">
        <w:rPr>
          <w:color w:val="000000" w:themeColor="text1"/>
        </w:rPr>
        <w:t xml:space="preserve"> the fact many </w:t>
      </w:r>
      <w:r w:rsidR="005C6732">
        <w:rPr>
          <w:color w:val="000000" w:themeColor="text1"/>
        </w:rPr>
        <w:t xml:space="preserve">of the </w:t>
      </w:r>
      <w:r w:rsidR="0095208E">
        <w:rPr>
          <w:color w:val="000000" w:themeColor="text1"/>
        </w:rPr>
        <w:t>elderly</w:t>
      </w:r>
      <w:r w:rsidR="002E63A1">
        <w:rPr>
          <w:color w:val="000000" w:themeColor="text1"/>
        </w:rPr>
        <w:t xml:space="preserve"> </w:t>
      </w:r>
      <w:r w:rsidR="0095208E">
        <w:rPr>
          <w:color w:val="000000" w:themeColor="text1"/>
        </w:rPr>
        <w:t xml:space="preserve">develop severe disease </w:t>
      </w:r>
      <w:r w:rsidR="00F9043E">
        <w:rPr>
          <w:color w:val="000000" w:themeColor="text1"/>
        </w:rPr>
        <w:t xml:space="preserve">despite </w:t>
      </w:r>
      <w:r w:rsidR="0095208E">
        <w:rPr>
          <w:color w:val="000000" w:themeColor="text1"/>
        </w:rPr>
        <w:t>having</w:t>
      </w:r>
      <w:r w:rsidR="005C6732">
        <w:rPr>
          <w:color w:val="000000" w:themeColor="text1"/>
        </w:rPr>
        <w:t xml:space="preserve"> </w:t>
      </w:r>
      <w:r w:rsidR="004E35E6">
        <w:rPr>
          <w:color w:val="000000" w:themeColor="text1"/>
        </w:rPr>
        <w:t xml:space="preserve">levels of </w:t>
      </w:r>
      <w:r w:rsidR="005C6732">
        <w:rPr>
          <w:color w:val="000000" w:themeColor="text1"/>
        </w:rPr>
        <w:t xml:space="preserve">serum </w:t>
      </w:r>
      <w:r w:rsidR="006C518E">
        <w:rPr>
          <w:color w:val="000000" w:themeColor="text1"/>
        </w:rPr>
        <w:t xml:space="preserve">neutralising </w:t>
      </w:r>
      <w:r w:rsidR="0095208E">
        <w:rPr>
          <w:color w:val="000000" w:themeColor="text1"/>
        </w:rPr>
        <w:t xml:space="preserve">antibody similar to </w:t>
      </w:r>
      <w:r w:rsidR="006C518E">
        <w:rPr>
          <w:color w:val="000000" w:themeColor="text1"/>
        </w:rPr>
        <w:t xml:space="preserve">levels in </w:t>
      </w:r>
      <w:r w:rsidR="0095208E" w:rsidRPr="008E171A">
        <w:rPr>
          <w:color w:val="000000" w:themeColor="text1"/>
        </w:rPr>
        <w:t>younger adults</w:t>
      </w:r>
      <w:r w:rsidR="006C518E">
        <w:rPr>
          <w:color w:val="000000" w:themeColor="text1"/>
        </w:rPr>
        <w:t>,</w:t>
      </w:r>
      <w:r w:rsidR="0095208E" w:rsidRPr="008E171A">
        <w:rPr>
          <w:color w:val="000000" w:themeColor="text1"/>
        </w:rPr>
        <w:t xml:space="preserve"> means that a more complex explanation is needed</w:t>
      </w:r>
      <w:r w:rsidR="006C518E">
        <w:rPr>
          <w:color w:val="000000" w:themeColor="text1"/>
        </w:rPr>
        <w:t>. A</w:t>
      </w:r>
      <w:r w:rsidR="0043596E">
        <w:rPr>
          <w:color w:val="000000" w:themeColor="text1"/>
        </w:rPr>
        <w:t xml:space="preserve"> vaccine that targeted the induction of antibody alone </w:t>
      </w:r>
      <w:r w:rsidR="006C518E">
        <w:rPr>
          <w:color w:val="000000" w:themeColor="text1"/>
        </w:rPr>
        <w:t>may</w:t>
      </w:r>
      <w:r w:rsidR="006C518E" w:rsidRPr="008E171A">
        <w:rPr>
          <w:color w:val="000000" w:themeColor="text1"/>
        </w:rPr>
        <w:t xml:space="preserve"> </w:t>
      </w:r>
      <w:r w:rsidR="0043596E">
        <w:rPr>
          <w:color w:val="000000" w:themeColor="text1"/>
        </w:rPr>
        <w:t>have limited</w:t>
      </w:r>
      <w:r w:rsidR="0095208E" w:rsidRPr="008E171A">
        <w:rPr>
          <w:color w:val="000000" w:themeColor="text1"/>
        </w:rPr>
        <w:t xml:space="preserve"> effectiveness</w:t>
      </w:r>
      <w:r w:rsidR="004E35E6">
        <w:rPr>
          <w:color w:val="000000" w:themeColor="text1"/>
        </w:rPr>
        <w:t>.</w:t>
      </w:r>
      <w:r w:rsidR="0095208E" w:rsidRPr="008E171A">
        <w:rPr>
          <w:color w:val="000000" w:themeColor="text1"/>
        </w:rPr>
        <w:t xml:space="preserve"> </w:t>
      </w:r>
      <w:r w:rsidR="00F17AAB" w:rsidRPr="008E171A">
        <w:rPr>
          <w:color w:val="000000" w:themeColor="text1"/>
        </w:rPr>
        <w:t>A</w:t>
      </w:r>
      <w:r w:rsidR="005C6732">
        <w:rPr>
          <w:color w:val="000000" w:themeColor="text1"/>
        </w:rPr>
        <w:t>nother</w:t>
      </w:r>
      <w:r w:rsidR="00F17AAB" w:rsidRPr="008E171A">
        <w:rPr>
          <w:color w:val="000000" w:themeColor="text1"/>
        </w:rPr>
        <w:t xml:space="preserve"> </w:t>
      </w:r>
      <w:r w:rsidR="006C518E">
        <w:rPr>
          <w:color w:val="000000" w:themeColor="text1"/>
        </w:rPr>
        <w:t>important</w:t>
      </w:r>
      <w:r w:rsidR="006C518E" w:rsidRPr="008E171A">
        <w:rPr>
          <w:color w:val="000000" w:themeColor="text1"/>
        </w:rPr>
        <w:t xml:space="preserve"> </w:t>
      </w:r>
      <w:r w:rsidR="006C518E">
        <w:rPr>
          <w:color w:val="000000" w:themeColor="text1"/>
        </w:rPr>
        <w:t>observation</w:t>
      </w:r>
      <w:r w:rsidR="006C518E" w:rsidRPr="008E171A">
        <w:rPr>
          <w:color w:val="000000" w:themeColor="text1"/>
        </w:rPr>
        <w:t xml:space="preserve"> </w:t>
      </w:r>
      <w:r w:rsidR="00F17AAB" w:rsidRPr="008E171A">
        <w:rPr>
          <w:color w:val="000000" w:themeColor="text1"/>
        </w:rPr>
        <w:t xml:space="preserve">is that the depletion of </w:t>
      </w:r>
      <w:r w:rsidR="003A5724">
        <w:rPr>
          <w:color w:val="000000" w:themeColor="text1"/>
        </w:rPr>
        <w:t>lymphocytes</w:t>
      </w:r>
      <w:r w:rsidR="0043596E">
        <w:rPr>
          <w:color w:val="000000" w:themeColor="text1"/>
        </w:rPr>
        <w:t xml:space="preserve">, </w:t>
      </w:r>
      <w:r w:rsidR="00F17AAB" w:rsidRPr="008E171A">
        <w:rPr>
          <w:color w:val="000000" w:themeColor="text1"/>
        </w:rPr>
        <w:t>not antibody</w:t>
      </w:r>
      <w:r w:rsidR="0043596E">
        <w:rPr>
          <w:color w:val="000000" w:themeColor="text1"/>
        </w:rPr>
        <w:t>,</w:t>
      </w:r>
      <w:r w:rsidR="00F17AAB" w:rsidRPr="008E171A">
        <w:rPr>
          <w:color w:val="000000" w:themeColor="text1"/>
        </w:rPr>
        <w:t xml:space="preserve"> is associated with RSV disease progression in HSCT patients </w:t>
      </w:r>
      <w:r w:rsidR="0043596E">
        <w:rPr>
          <w:color w:val="000000" w:themeColor="text1"/>
        </w:rPr>
        <w:t>and the development of severe disease with</w:t>
      </w:r>
      <w:r w:rsidR="00BD727F">
        <w:rPr>
          <w:color w:val="000000" w:themeColor="text1"/>
        </w:rPr>
        <w:t xml:space="preserve"> significant risks of mortality</w:t>
      </w:r>
      <w:r w:rsidR="00BD727F">
        <w:rPr>
          <w:color w:val="000000" w:themeColor="text1"/>
        </w:rPr>
        <w:fldChar w:fldCharType="begin">
          <w:fldData xml:space="preserve">PEVuZE5vdGU+PENpdGU+PEF1dGhvcj5LaW08L0F1dGhvcj48WWVhcj4yMDE0PC9ZZWFyPjxSZWNO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</w:fldData>
        </w:fldChar>
      </w:r>
      <w:r w:rsidR="006F73F4">
        <w:rPr>
          <w:color w:val="000000" w:themeColor="text1"/>
        </w:rPr>
        <w:instrText xml:space="preserve"> ADDIN EN.CITE </w:instrText>
      </w:r>
      <w:r w:rsidR="006F73F4">
        <w:rPr>
          <w:color w:val="000000" w:themeColor="text1"/>
        </w:rPr>
        <w:fldChar w:fldCharType="begin">
          <w:fldData xml:space="preserve">PEVuZE5vdGU+PENpdGU+PEF1dGhvcj5LaW08L0F1dGhvcj48WWVhcj4yMDE0PC9ZZWFyPjxSZWNO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</w:fldData>
        </w:fldChar>
      </w:r>
      <w:r w:rsidR="006F73F4">
        <w:rPr>
          <w:color w:val="000000" w:themeColor="text1"/>
        </w:rPr>
        <w:instrText xml:space="preserve"> ADDIN EN.CITE.DATA </w:instrText>
      </w:r>
      <w:r w:rsidR="006F73F4">
        <w:rPr>
          <w:color w:val="000000" w:themeColor="text1"/>
        </w:rPr>
      </w:r>
      <w:r w:rsidR="006F73F4">
        <w:rPr>
          <w:color w:val="000000" w:themeColor="text1"/>
        </w:rPr>
        <w:fldChar w:fldCharType="end"/>
      </w:r>
      <w:r w:rsidR="00BD727F">
        <w:rPr>
          <w:color w:val="000000" w:themeColor="text1"/>
        </w:rPr>
      </w:r>
      <w:r w:rsidR="00BD727F">
        <w:rPr>
          <w:color w:val="000000" w:themeColor="text1"/>
        </w:rPr>
        <w:fldChar w:fldCharType="separate"/>
      </w:r>
      <w:r w:rsidR="006F73F4">
        <w:rPr>
          <w:noProof/>
          <w:color w:val="000000" w:themeColor="text1"/>
        </w:rPr>
        <w:t>[</w:t>
      </w:r>
      <w:hyperlink w:anchor="_ENREF_37" w:tooltip="Kim, 2014 #1179" w:history="1">
        <w:r w:rsidR="00E91ADA">
          <w:rPr>
            <w:noProof/>
            <w:color w:val="000000" w:themeColor="text1"/>
          </w:rPr>
          <w:t>37</w:t>
        </w:r>
      </w:hyperlink>
      <w:r w:rsidR="006F73F4">
        <w:rPr>
          <w:noProof/>
          <w:color w:val="000000" w:themeColor="text1"/>
        </w:rPr>
        <w:t>]</w:t>
      </w:r>
      <w:r w:rsidR="00BD727F">
        <w:rPr>
          <w:color w:val="000000" w:themeColor="text1"/>
        </w:rPr>
        <w:fldChar w:fldCharType="end"/>
      </w:r>
      <w:r w:rsidR="00F17AAB" w:rsidRPr="008E171A">
        <w:rPr>
          <w:color w:val="000000" w:themeColor="text1"/>
        </w:rPr>
        <w:t>.</w:t>
      </w:r>
    </w:p>
    <w:p w14:paraId="328B04D0" w14:textId="0BF49B68" w:rsidR="00DB4BC8" w:rsidRPr="003A5724" w:rsidRDefault="00DE1799" w:rsidP="00DA40F3">
      <w:pPr>
        <w:spacing w:line="480" w:lineRule="auto"/>
        <w:rPr>
          <w:color w:val="000000" w:themeColor="text1"/>
        </w:rPr>
      </w:pPr>
      <w:r>
        <w:t xml:space="preserve">Antibody is maintained and produced in response to infection by long-lived </w:t>
      </w:r>
      <w:r w:rsidR="0047469D">
        <w:t xml:space="preserve">plasma cells </w:t>
      </w:r>
      <w:r>
        <w:t xml:space="preserve">resident </w:t>
      </w:r>
      <w:r w:rsidR="005C6732">
        <w:t>within the</w:t>
      </w:r>
      <w:r>
        <w:t xml:space="preserve"> bone marrow.   </w:t>
      </w:r>
      <w:r w:rsidR="00EF127C">
        <w:t xml:space="preserve">F-specific IgG memory B-cells in peripheral circulation form a stable population in healthy adults that persists into old age [Green </w:t>
      </w:r>
      <w:r w:rsidR="00EF127C" w:rsidRPr="008E171A">
        <w:rPr>
          <w:i/>
        </w:rPr>
        <w:t>et al</w:t>
      </w:r>
      <w:r w:rsidR="00EF127C">
        <w:t xml:space="preserve">, </w:t>
      </w:r>
      <w:r w:rsidR="005C6732">
        <w:t>manuscript</w:t>
      </w:r>
      <w:r w:rsidR="00EF127C">
        <w:t xml:space="preserve"> in preparation]. In contrast, observations from natural infection, experimental challenge in younger adults and </w:t>
      </w:r>
      <w:r w:rsidR="005C6732">
        <w:t xml:space="preserve">from </w:t>
      </w:r>
      <w:r w:rsidR="00EF127C">
        <w:t xml:space="preserve">vaccine responses in younger and older adults </w:t>
      </w:r>
      <w:r w:rsidR="006C518E">
        <w:t>highlight</w:t>
      </w:r>
      <w:r w:rsidR="00EF127C">
        <w:t xml:space="preserve"> an absence of any </w:t>
      </w:r>
      <w:r w:rsidR="005C6732">
        <w:t>comparable</w:t>
      </w:r>
      <w:r w:rsidR="00EF127C">
        <w:t xml:space="preserve"> </w:t>
      </w:r>
      <w:r w:rsidR="00F17AAB">
        <w:t>F-specific IgA memory B-cell population</w:t>
      </w:r>
      <w:r w:rsidR="005C6732">
        <w:t xml:space="preserve"> in peripheral circulation</w:t>
      </w:r>
      <w:r w:rsidR="00BD727F">
        <w:fldChar w:fldCharType="begin">
          <w:fldData xml:space="preserve">PEVuZE5vdGU+PENpdGU+PEF1dGhvcj5HcmVlbjwvQXV0aG9yPjxZZWFyPjIwMTg8L1llYXI+PFJl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</w:fldData>
        </w:fldChar>
      </w:r>
      <w:r w:rsidR="006F73F4">
        <w:instrText xml:space="preserve"> ADDIN EN.CITE </w:instrText>
      </w:r>
      <w:r w:rsidR="006F73F4">
        <w:fldChar w:fldCharType="begin">
          <w:fldData xml:space="preserve">PEVuZE5vdGU+PENpdGU+PEF1dGhvcj5HcmVlbjwvQXV0aG9yPjxZZWFyPjIwMTg8L1llYXI+PFJl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</w:fldData>
        </w:fldChar>
      </w:r>
      <w:r w:rsidR="006F73F4">
        <w:instrText xml:space="preserve"> ADDIN EN.CITE.DATA </w:instrText>
      </w:r>
      <w:r w:rsidR="006F73F4">
        <w:fldChar w:fldCharType="end"/>
      </w:r>
      <w:r w:rsidR="00BD727F">
        <w:fldChar w:fldCharType="separate"/>
      </w:r>
      <w:r w:rsidR="006F73F4">
        <w:rPr>
          <w:noProof/>
        </w:rPr>
        <w:t>[</w:t>
      </w:r>
      <w:hyperlink w:anchor="_ENREF_29" w:tooltip="Green, 2018 #2136" w:history="1">
        <w:r w:rsidR="00E91ADA">
          <w:rPr>
            <w:noProof/>
          </w:rPr>
          <w:t>29</w:t>
        </w:r>
      </w:hyperlink>
      <w:r w:rsidR="006F73F4">
        <w:rPr>
          <w:noProof/>
        </w:rPr>
        <w:t xml:space="preserve">, </w:t>
      </w:r>
      <w:hyperlink w:anchor="_ENREF_38" w:tooltip="Habibi, 2015 #884" w:history="1">
        <w:r w:rsidR="00E91ADA">
          <w:rPr>
            <w:noProof/>
          </w:rPr>
          <w:t>38</w:t>
        </w:r>
      </w:hyperlink>
      <w:r w:rsidR="006F73F4">
        <w:rPr>
          <w:noProof/>
        </w:rPr>
        <w:t>]</w:t>
      </w:r>
      <w:r w:rsidR="00BD727F">
        <w:fldChar w:fldCharType="end"/>
      </w:r>
      <w:r w:rsidR="00F17AAB">
        <w:rPr>
          <w:color w:val="000000" w:themeColor="text1"/>
        </w:rPr>
        <w:t xml:space="preserve">. RSV infection </w:t>
      </w:r>
      <w:r w:rsidR="00DB4BC8">
        <w:rPr>
          <w:color w:val="000000" w:themeColor="text1"/>
        </w:rPr>
        <w:t>(</w:t>
      </w:r>
      <w:r w:rsidR="00F17AAB">
        <w:rPr>
          <w:color w:val="000000" w:themeColor="text1"/>
        </w:rPr>
        <w:t>or vaccination</w:t>
      </w:r>
      <w:r w:rsidR="00DB4BC8">
        <w:rPr>
          <w:color w:val="000000" w:themeColor="text1"/>
        </w:rPr>
        <w:t>)</w:t>
      </w:r>
      <w:r w:rsidR="00F17AAB">
        <w:rPr>
          <w:color w:val="000000" w:themeColor="text1"/>
        </w:rPr>
        <w:t xml:space="preserve"> results in the </w:t>
      </w:r>
      <w:r w:rsidR="00DB4BC8">
        <w:rPr>
          <w:color w:val="000000" w:themeColor="text1"/>
        </w:rPr>
        <w:t>transient appearance</w:t>
      </w:r>
      <w:r w:rsidR="00F17AAB">
        <w:rPr>
          <w:color w:val="000000" w:themeColor="text1"/>
        </w:rPr>
        <w:t xml:space="preserve"> of </w:t>
      </w:r>
      <w:r w:rsidR="00DB4BC8">
        <w:rPr>
          <w:color w:val="000000" w:themeColor="text1"/>
        </w:rPr>
        <w:t xml:space="preserve">both </w:t>
      </w:r>
      <w:r w:rsidR="00DB4BC8">
        <w:t xml:space="preserve">F-specific IgA and IgG B-cells in </w:t>
      </w:r>
      <w:r w:rsidR="00DB4BC8">
        <w:lastRenderedPageBreak/>
        <w:t xml:space="preserve">the form of </w:t>
      </w:r>
      <w:r w:rsidR="00DB4BC8" w:rsidRPr="003D57A6">
        <w:t>antibody secreting cells</w:t>
      </w:r>
      <w:r w:rsidR="00DB4BC8">
        <w:t xml:space="preserve"> in </w:t>
      </w:r>
      <w:r w:rsidR="006C518E">
        <w:t>the blood</w:t>
      </w:r>
      <w:r w:rsidR="00DB4BC8">
        <w:t xml:space="preserve">, but </w:t>
      </w:r>
      <w:r w:rsidR="005C6732">
        <w:t xml:space="preserve">does not result in </w:t>
      </w:r>
      <w:r w:rsidR="00DB4BC8">
        <w:t>the maintenance of a population of F-specific IgA memory B-cells in peripheral circulation</w:t>
      </w:r>
      <w:r w:rsidR="00CE2DAB">
        <w:fldChar w:fldCharType="begin">
          <w:fldData xml:space="preserve">PEVuZE5vdGU+PENpdGU+PEF1dGhvcj5HcmVlbjwvQXV0aG9yPjxZZWFyPjIwMTU8L1llYXI+PFJl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</w:fldData>
        </w:fldChar>
      </w:r>
      <w:r w:rsidR="006F73F4">
        <w:instrText xml:space="preserve"> ADDIN EN.CITE </w:instrText>
      </w:r>
      <w:r w:rsidR="006F73F4">
        <w:fldChar w:fldCharType="begin">
          <w:fldData xml:space="preserve">PEVuZE5vdGU+PENpdGU+PEF1dGhvcj5HcmVlbjwvQXV0aG9yPjxZZWFyPjIwMTU8L1llYXI+PFJl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</w:fldData>
        </w:fldChar>
      </w:r>
      <w:r w:rsidR="006F73F4">
        <w:instrText xml:space="preserve"> ADDIN EN.CITE.DATA </w:instrText>
      </w:r>
      <w:r w:rsidR="006F73F4">
        <w:fldChar w:fldCharType="end"/>
      </w:r>
      <w:r w:rsidR="00CE2DAB">
        <w:fldChar w:fldCharType="separate"/>
      </w:r>
      <w:r w:rsidR="006F73F4">
        <w:rPr>
          <w:noProof/>
        </w:rPr>
        <w:t>[</w:t>
      </w:r>
      <w:hyperlink w:anchor="_ENREF_39" w:tooltip="Green, 2015 #923" w:history="1">
        <w:r w:rsidR="00E91ADA">
          <w:rPr>
            <w:noProof/>
          </w:rPr>
          <w:t>39</w:t>
        </w:r>
      </w:hyperlink>
      <w:r w:rsidR="006F73F4">
        <w:rPr>
          <w:noProof/>
        </w:rPr>
        <w:t xml:space="preserve">, </w:t>
      </w:r>
      <w:hyperlink w:anchor="_ENREF_40" w:tooltip="Jozwik, 2015 #1885" w:history="1">
        <w:r w:rsidR="00E91ADA">
          <w:rPr>
            <w:noProof/>
          </w:rPr>
          <w:t>40</w:t>
        </w:r>
      </w:hyperlink>
      <w:r w:rsidR="006F73F4">
        <w:rPr>
          <w:noProof/>
        </w:rPr>
        <w:t>]</w:t>
      </w:r>
      <w:r w:rsidR="00CE2DAB">
        <w:fldChar w:fldCharType="end"/>
      </w:r>
      <w:r w:rsidR="00DB4BC8">
        <w:t xml:space="preserve">. The relevance of </w:t>
      </w:r>
      <w:r w:rsidR="005C6732">
        <w:t>this</w:t>
      </w:r>
      <w:r w:rsidR="00512D5D">
        <w:t xml:space="preserve"> in </w:t>
      </w:r>
      <w:r w:rsidR="00DB4BC8">
        <w:t xml:space="preserve">relation to the risk of re-infection and/or development of severe disease </w:t>
      </w:r>
      <w:r w:rsidR="00512D5D">
        <w:t xml:space="preserve">in the elderly </w:t>
      </w:r>
      <w:r w:rsidR="00DB4BC8">
        <w:t>remain</w:t>
      </w:r>
      <w:r w:rsidR="005C6732">
        <w:t>s</w:t>
      </w:r>
      <w:r w:rsidR="00DB4BC8">
        <w:t xml:space="preserve"> unknown</w:t>
      </w:r>
      <w:r w:rsidR="00DF5DA9">
        <w:t xml:space="preserve">, but RSV-specific IgA plays an important role in </w:t>
      </w:r>
      <w:r w:rsidR="00DB4BC8">
        <w:t>protection from RSV infection at the</w:t>
      </w:r>
      <w:r w:rsidR="00104353">
        <w:t xml:space="preserve"> respiratory</w:t>
      </w:r>
      <w:r w:rsidR="00DB4BC8">
        <w:t xml:space="preserve"> mucosa</w:t>
      </w:r>
      <w:r w:rsidR="00DF5DA9">
        <w:t>,</w:t>
      </w:r>
      <w:r w:rsidR="00DB4BC8">
        <w:t xml:space="preserve"> </w:t>
      </w:r>
      <w:r w:rsidR="005C6732">
        <w:t xml:space="preserve">and </w:t>
      </w:r>
      <w:r w:rsidR="00DF5DA9">
        <w:t xml:space="preserve">the biology of memory IgA cells </w:t>
      </w:r>
      <w:r w:rsidR="0043596E">
        <w:t xml:space="preserve">remains </w:t>
      </w:r>
      <w:r w:rsidR="005C6732">
        <w:t>the subject of ongoing investigation</w:t>
      </w:r>
      <w:r w:rsidR="00DB4BC8">
        <w:t>.</w:t>
      </w:r>
    </w:p>
    <w:p w14:paraId="5A3EAD8F" w14:textId="267872D2" w:rsidR="004B59C4" w:rsidRPr="00AE75B9" w:rsidRDefault="004B59C4" w:rsidP="00DA40F3">
      <w:pPr>
        <w:spacing w:line="480" w:lineRule="auto"/>
        <w:ind w:firstLine="709"/>
        <w:rPr>
          <w:color w:val="000000" w:themeColor="text1"/>
        </w:rPr>
      </w:pPr>
      <w:r w:rsidRPr="003A5724">
        <w:rPr>
          <w:color w:val="000000" w:themeColor="text1"/>
        </w:rPr>
        <w:t xml:space="preserve">RSV-specific CD8+ effector </w:t>
      </w:r>
      <w:r w:rsidR="003A5724" w:rsidRPr="003A5724">
        <w:rPr>
          <w:color w:val="000000" w:themeColor="text1"/>
        </w:rPr>
        <w:t>(</w:t>
      </w:r>
      <w:r w:rsidRPr="003A5724">
        <w:rPr>
          <w:color w:val="000000" w:themeColor="text1"/>
        </w:rPr>
        <w:t>T-cell</w:t>
      </w:r>
      <w:r w:rsidR="003A5724" w:rsidRPr="003A5724">
        <w:rPr>
          <w:color w:val="000000" w:themeColor="text1"/>
        </w:rPr>
        <w:t>)</w:t>
      </w:r>
      <w:r w:rsidRPr="003A5724">
        <w:rPr>
          <w:color w:val="000000" w:themeColor="text1"/>
        </w:rPr>
        <w:t xml:space="preserve"> epitopes have been identified on </w:t>
      </w:r>
      <w:r w:rsidR="003A5724" w:rsidRPr="003A5724">
        <w:rPr>
          <w:color w:val="000000" w:themeColor="text1"/>
        </w:rPr>
        <w:t>several RSV proteins</w:t>
      </w:r>
      <w:r w:rsidR="00AF466C">
        <w:rPr>
          <w:color w:val="000000" w:themeColor="text1"/>
        </w:rPr>
        <w:t xml:space="preserve"> (</w:t>
      </w:r>
      <w:r w:rsidR="003A5724" w:rsidRPr="003A5724">
        <w:rPr>
          <w:color w:val="000000" w:themeColor="text1"/>
        </w:rPr>
        <w:t xml:space="preserve">including </w:t>
      </w:r>
      <w:r w:rsidRPr="003A5724">
        <w:rPr>
          <w:color w:val="000000" w:themeColor="text1"/>
        </w:rPr>
        <w:t>F</w:t>
      </w:r>
      <w:r w:rsidR="003A5724" w:rsidRPr="003A5724">
        <w:rPr>
          <w:color w:val="000000" w:themeColor="text1"/>
        </w:rPr>
        <w:t xml:space="preserve"> and the internal proteins</w:t>
      </w:r>
      <w:r w:rsidRPr="003A5724">
        <w:rPr>
          <w:color w:val="000000" w:themeColor="text1"/>
        </w:rPr>
        <w:t xml:space="preserve"> N, M, M2 and NS2</w:t>
      </w:r>
      <w:r w:rsidR="00AF466C">
        <w:rPr>
          <w:color w:val="000000" w:themeColor="text1"/>
        </w:rPr>
        <w:t>)</w:t>
      </w:r>
      <w:r w:rsidR="003A5724" w:rsidRPr="003A5724">
        <w:rPr>
          <w:color w:val="000000" w:themeColor="text1"/>
        </w:rPr>
        <w:t xml:space="preserve"> and play a critical role in controlling and </w:t>
      </w:r>
      <w:r w:rsidR="0045651C">
        <w:rPr>
          <w:color w:val="000000" w:themeColor="text1"/>
        </w:rPr>
        <w:t>ultimately terminating</w:t>
      </w:r>
      <w:r w:rsidR="003A5724" w:rsidRPr="003A5724">
        <w:rPr>
          <w:color w:val="000000" w:themeColor="text1"/>
        </w:rPr>
        <w:t xml:space="preserve"> infection. Severe disease in infants has been </w:t>
      </w:r>
      <w:r w:rsidR="0043596E">
        <w:rPr>
          <w:color w:val="000000" w:themeColor="text1"/>
        </w:rPr>
        <w:t>characterised</w:t>
      </w:r>
      <w:r w:rsidR="007B0807">
        <w:rPr>
          <w:color w:val="000000" w:themeColor="text1"/>
        </w:rPr>
        <w:t>,</w:t>
      </w:r>
      <w:r w:rsidR="0043596E">
        <w:rPr>
          <w:color w:val="000000" w:themeColor="text1"/>
        </w:rPr>
        <w:t xml:space="preserve"> </w:t>
      </w:r>
      <w:r w:rsidR="007B0807">
        <w:rPr>
          <w:color w:val="000000" w:themeColor="text1"/>
        </w:rPr>
        <w:t xml:space="preserve">in some studies, </w:t>
      </w:r>
      <w:r w:rsidR="0043596E">
        <w:rPr>
          <w:color w:val="000000" w:themeColor="text1"/>
        </w:rPr>
        <w:t>by</w:t>
      </w:r>
      <w:r w:rsidR="003A5724" w:rsidRPr="003A5724">
        <w:rPr>
          <w:color w:val="000000" w:themeColor="text1"/>
        </w:rPr>
        <w:t xml:space="preserve"> a relative skew from </w:t>
      </w:r>
      <w:r w:rsidR="0043596E">
        <w:rPr>
          <w:color w:val="000000" w:themeColor="text1"/>
        </w:rPr>
        <w:t xml:space="preserve">protective </w:t>
      </w:r>
      <w:r w:rsidR="003A5724" w:rsidRPr="003A5724">
        <w:rPr>
          <w:color w:val="000000" w:themeColor="text1"/>
        </w:rPr>
        <w:t>Th1-associated cytokines (</w:t>
      </w:r>
      <w:proofErr w:type="spellStart"/>
      <w:r w:rsidR="003A5724" w:rsidRPr="003A5724">
        <w:rPr>
          <w:color w:val="000000" w:themeColor="text1"/>
        </w:rPr>
        <w:t>IFN</w:t>
      </w:r>
      <w:r w:rsidR="003A5724" w:rsidRPr="003A5724">
        <w:rPr>
          <w:rFonts w:ascii="Times New Roman" w:hAnsi="Times New Roman" w:cs="Times New Roman"/>
          <w:color w:val="000000" w:themeColor="text1"/>
        </w:rPr>
        <w:t>γ</w:t>
      </w:r>
      <w:proofErr w:type="spellEnd"/>
      <w:r w:rsidR="003A5724" w:rsidRPr="003A5724">
        <w:rPr>
          <w:color w:val="000000" w:themeColor="text1"/>
        </w:rPr>
        <w:t xml:space="preserve"> and IL-2) towards Th2/Th17-associated cytokines</w:t>
      </w:r>
      <w:r w:rsidR="0043596E">
        <w:rPr>
          <w:color w:val="000000" w:themeColor="text1"/>
        </w:rPr>
        <w:t>,</w:t>
      </w:r>
      <w:r w:rsidR="003A5724" w:rsidRPr="003A5724">
        <w:rPr>
          <w:color w:val="000000" w:themeColor="text1"/>
        </w:rPr>
        <w:t xml:space="preserve"> and extended periods of viral shedding </w:t>
      </w:r>
      <w:r w:rsidR="0045651C">
        <w:rPr>
          <w:color w:val="000000" w:themeColor="text1"/>
        </w:rPr>
        <w:t xml:space="preserve">is common </w:t>
      </w:r>
      <w:r w:rsidR="0043596E" w:rsidRPr="003A5724">
        <w:rPr>
          <w:color w:val="000000" w:themeColor="text1"/>
        </w:rPr>
        <w:t xml:space="preserve">in infants </w:t>
      </w:r>
      <w:r w:rsidR="003A5724" w:rsidRPr="003A5724">
        <w:rPr>
          <w:color w:val="000000" w:themeColor="text1"/>
        </w:rPr>
        <w:t>with underlying T-cell disorder</w:t>
      </w:r>
      <w:r w:rsidR="00CE2DAB">
        <w:rPr>
          <w:color w:val="000000" w:themeColor="text1"/>
        </w:rPr>
        <w:t>s</w:t>
      </w:r>
      <w:r w:rsidR="003A5724" w:rsidRPr="003A5724">
        <w:rPr>
          <w:color w:val="000000" w:themeColor="text1"/>
        </w:rPr>
        <w:t xml:space="preserve">. </w:t>
      </w:r>
      <w:r w:rsidR="003A5724">
        <w:rPr>
          <w:color w:val="000000" w:themeColor="text1"/>
        </w:rPr>
        <w:t xml:space="preserve">The T-cell immune response </w:t>
      </w:r>
      <w:r w:rsidR="00045BAA">
        <w:rPr>
          <w:color w:val="000000" w:themeColor="text1"/>
        </w:rPr>
        <w:t xml:space="preserve">to RSV infection </w:t>
      </w:r>
      <w:r w:rsidR="0045651C">
        <w:rPr>
          <w:color w:val="000000" w:themeColor="text1"/>
        </w:rPr>
        <w:t xml:space="preserve">in adults </w:t>
      </w:r>
      <w:r w:rsidR="006E36C4">
        <w:rPr>
          <w:color w:val="000000" w:themeColor="text1"/>
        </w:rPr>
        <w:t>is</w:t>
      </w:r>
      <w:r w:rsidR="00045BAA">
        <w:rPr>
          <w:color w:val="000000" w:themeColor="text1"/>
        </w:rPr>
        <w:t xml:space="preserve"> </w:t>
      </w:r>
      <w:r w:rsidR="0043596E">
        <w:rPr>
          <w:color w:val="000000" w:themeColor="text1"/>
        </w:rPr>
        <w:t xml:space="preserve">more clearly </w:t>
      </w:r>
      <w:r w:rsidR="00045BAA">
        <w:rPr>
          <w:color w:val="000000" w:themeColor="text1"/>
        </w:rPr>
        <w:t>Th1</w:t>
      </w:r>
      <w:r w:rsidR="0043596E">
        <w:rPr>
          <w:color w:val="000000" w:themeColor="text1"/>
        </w:rPr>
        <w:t>-</w:t>
      </w:r>
      <w:r w:rsidR="00045BAA">
        <w:rPr>
          <w:color w:val="000000" w:themeColor="text1"/>
        </w:rPr>
        <w:t xml:space="preserve">dominated. </w:t>
      </w:r>
      <w:r w:rsidR="003A5724">
        <w:rPr>
          <w:color w:val="000000" w:themeColor="text1"/>
        </w:rPr>
        <w:t xml:space="preserve"> </w:t>
      </w:r>
      <w:r w:rsidR="006E36C4" w:rsidRPr="00AE75B9">
        <w:rPr>
          <w:color w:val="000000" w:themeColor="text1"/>
        </w:rPr>
        <w:t xml:space="preserve">Immune senescence in respect to </w:t>
      </w:r>
      <w:r w:rsidR="0043596E">
        <w:rPr>
          <w:color w:val="000000" w:themeColor="text1"/>
        </w:rPr>
        <w:t xml:space="preserve">the </w:t>
      </w:r>
      <w:r w:rsidR="006E36C4" w:rsidRPr="00AE75B9">
        <w:rPr>
          <w:color w:val="000000" w:themeColor="text1"/>
        </w:rPr>
        <w:t xml:space="preserve">RSV-specific CD4+ and CD8+ T-cell </w:t>
      </w:r>
      <w:r w:rsidR="0045651C">
        <w:rPr>
          <w:color w:val="000000" w:themeColor="text1"/>
        </w:rPr>
        <w:t>populations</w:t>
      </w:r>
      <w:r w:rsidR="006E36C4" w:rsidRPr="00AE75B9">
        <w:rPr>
          <w:color w:val="000000" w:themeColor="text1"/>
        </w:rPr>
        <w:t xml:space="preserve"> in peripheral circulation </w:t>
      </w:r>
      <w:r w:rsidR="0045651C">
        <w:rPr>
          <w:color w:val="000000" w:themeColor="text1"/>
        </w:rPr>
        <w:t xml:space="preserve">in the elderly is </w:t>
      </w:r>
      <w:r w:rsidR="006E36C4" w:rsidRPr="00AE75B9">
        <w:rPr>
          <w:color w:val="000000" w:themeColor="text1"/>
        </w:rPr>
        <w:t xml:space="preserve">characterised by a contraction of the memory T-cell population </w:t>
      </w:r>
      <w:r w:rsidR="00AE75B9" w:rsidRPr="00AE75B9">
        <w:rPr>
          <w:color w:val="000000" w:themeColor="text1"/>
        </w:rPr>
        <w:t>and</w:t>
      </w:r>
      <w:r w:rsidR="00DE1799" w:rsidRPr="00AE75B9">
        <w:rPr>
          <w:color w:val="000000" w:themeColor="text1"/>
        </w:rPr>
        <w:t xml:space="preserve"> </w:t>
      </w:r>
      <w:r w:rsidR="0045651C">
        <w:rPr>
          <w:color w:val="000000" w:themeColor="text1"/>
        </w:rPr>
        <w:t xml:space="preserve">an </w:t>
      </w:r>
      <w:r w:rsidR="00DE1799" w:rsidRPr="00AE75B9">
        <w:rPr>
          <w:color w:val="000000" w:themeColor="text1"/>
        </w:rPr>
        <w:t>expansion of suppressive regulatory T-cells</w:t>
      </w:r>
      <w:r w:rsidR="006E36C4" w:rsidRPr="00AE75B9">
        <w:rPr>
          <w:color w:val="000000" w:themeColor="text1"/>
        </w:rPr>
        <w:t xml:space="preserve">, </w:t>
      </w:r>
      <w:r w:rsidR="007B0807">
        <w:rPr>
          <w:color w:val="000000" w:themeColor="text1"/>
        </w:rPr>
        <w:t xml:space="preserve">without </w:t>
      </w:r>
      <w:r w:rsidR="006E36C4" w:rsidRPr="00AE75B9">
        <w:rPr>
          <w:color w:val="000000" w:themeColor="text1"/>
        </w:rPr>
        <w:t>significant changes in</w:t>
      </w:r>
      <w:r w:rsidR="00DE1799" w:rsidRPr="00AE75B9">
        <w:rPr>
          <w:color w:val="000000" w:themeColor="text1"/>
        </w:rPr>
        <w:t xml:space="preserve"> central and effector memory T-cell</w:t>
      </w:r>
      <w:r w:rsidR="006E36C4" w:rsidRPr="00AE75B9">
        <w:rPr>
          <w:color w:val="000000" w:themeColor="text1"/>
        </w:rPr>
        <w:t xml:space="preserve"> populations</w:t>
      </w:r>
      <w:r w:rsidR="00CE2DAB">
        <w:rPr>
          <w:color w:val="000000" w:themeColor="text1"/>
        </w:rPr>
        <w:fldChar w:fldCharType="begin">
          <w:fldData xml:space="preserve">PEVuZE5vdGU+PENpdGU+PEF1dGhvcj5DaGVydWt1cmk8L0F1dGhvcj48WWVhcj4yMDEzPC9ZZWFy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</w:fldData>
        </w:fldChar>
      </w:r>
      <w:r w:rsidR="006F73F4">
        <w:rPr>
          <w:color w:val="000000" w:themeColor="text1"/>
        </w:rPr>
        <w:instrText xml:space="preserve"> ADDIN EN.CITE </w:instrText>
      </w:r>
      <w:r w:rsidR="006F73F4">
        <w:rPr>
          <w:color w:val="000000" w:themeColor="text1"/>
        </w:rPr>
        <w:fldChar w:fldCharType="begin">
          <w:fldData xml:space="preserve">PEVuZE5vdGU+PENpdGU+PEF1dGhvcj5DaGVydWt1cmk8L0F1dGhvcj48WWVhcj4yMDEzPC9ZZWFy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</w:fldData>
        </w:fldChar>
      </w:r>
      <w:r w:rsidR="006F73F4">
        <w:rPr>
          <w:color w:val="000000" w:themeColor="text1"/>
        </w:rPr>
        <w:instrText xml:space="preserve"> ADDIN EN.CITE.DATA </w:instrText>
      </w:r>
      <w:r w:rsidR="006F73F4">
        <w:rPr>
          <w:color w:val="000000" w:themeColor="text1"/>
        </w:rPr>
      </w:r>
      <w:r w:rsidR="006F73F4">
        <w:rPr>
          <w:color w:val="000000" w:themeColor="text1"/>
        </w:rPr>
        <w:fldChar w:fldCharType="end"/>
      </w:r>
      <w:r w:rsidR="00CE2DAB">
        <w:rPr>
          <w:color w:val="000000" w:themeColor="text1"/>
        </w:rPr>
      </w:r>
      <w:r w:rsidR="00CE2DAB">
        <w:rPr>
          <w:color w:val="000000" w:themeColor="text1"/>
        </w:rPr>
        <w:fldChar w:fldCharType="separate"/>
      </w:r>
      <w:r w:rsidR="006F73F4">
        <w:rPr>
          <w:noProof/>
          <w:color w:val="000000" w:themeColor="text1"/>
        </w:rPr>
        <w:t>[</w:t>
      </w:r>
      <w:hyperlink w:anchor="_ENREF_36" w:tooltip="Cherukuri, 2013 #468" w:history="1">
        <w:r w:rsidR="00E91ADA">
          <w:rPr>
            <w:noProof/>
            <w:color w:val="000000" w:themeColor="text1"/>
          </w:rPr>
          <w:t>36</w:t>
        </w:r>
      </w:hyperlink>
      <w:r w:rsidR="006F73F4">
        <w:rPr>
          <w:noProof/>
          <w:color w:val="000000" w:themeColor="text1"/>
        </w:rPr>
        <w:t xml:space="preserve">, </w:t>
      </w:r>
      <w:hyperlink w:anchor="_ENREF_41" w:tooltip="de Bree, 2005 #386" w:history="1">
        <w:r w:rsidR="00E91ADA">
          <w:rPr>
            <w:noProof/>
            <w:color w:val="000000" w:themeColor="text1"/>
          </w:rPr>
          <w:t>41</w:t>
        </w:r>
      </w:hyperlink>
      <w:r w:rsidR="006F73F4">
        <w:rPr>
          <w:noProof/>
          <w:color w:val="000000" w:themeColor="text1"/>
        </w:rPr>
        <w:t xml:space="preserve">, </w:t>
      </w:r>
      <w:hyperlink w:anchor="_ENREF_42" w:tooltip="Cusi, 2010 #164" w:history="1">
        <w:r w:rsidR="00E91ADA">
          <w:rPr>
            <w:noProof/>
            <w:color w:val="000000" w:themeColor="text1"/>
          </w:rPr>
          <w:t>42</w:t>
        </w:r>
      </w:hyperlink>
      <w:r w:rsidR="006F73F4">
        <w:rPr>
          <w:noProof/>
          <w:color w:val="000000" w:themeColor="text1"/>
        </w:rPr>
        <w:t>]</w:t>
      </w:r>
      <w:r w:rsidR="00CE2DAB">
        <w:rPr>
          <w:color w:val="000000" w:themeColor="text1"/>
        </w:rPr>
        <w:fldChar w:fldCharType="end"/>
      </w:r>
      <w:r w:rsidR="006E36C4" w:rsidRPr="00AE75B9">
        <w:rPr>
          <w:color w:val="000000" w:themeColor="text1"/>
        </w:rPr>
        <w:t xml:space="preserve">. </w:t>
      </w:r>
      <w:r w:rsidR="00AE75B9">
        <w:rPr>
          <w:color w:val="000000" w:themeColor="text1"/>
        </w:rPr>
        <w:t xml:space="preserve">A future RSV vaccine for the elderly might, in addition to </w:t>
      </w:r>
      <w:r w:rsidR="0045651C">
        <w:rPr>
          <w:color w:val="000000" w:themeColor="text1"/>
        </w:rPr>
        <w:t xml:space="preserve">boosting </w:t>
      </w:r>
      <w:r w:rsidR="00AE75B9">
        <w:rPr>
          <w:color w:val="000000" w:themeColor="text1"/>
        </w:rPr>
        <w:t>serum neutralising antibody, aim to restore</w:t>
      </w:r>
      <w:r w:rsidR="007B0807">
        <w:rPr>
          <w:color w:val="000000" w:themeColor="text1"/>
        </w:rPr>
        <w:t xml:space="preserve"> these changes in</w:t>
      </w:r>
      <w:r w:rsidR="00AE75B9">
        <w:rPr>
          <w:color w:val="000000" w:themeColor="text1"/>
        </w:rPr>
        <w:t xml:space="preserve"> </w:t>
      </w:r>
      <w:r w:rsidR="0043596E">
        <w:rPr>
          <w:color w:val="000000" w:themeColor="text1"/>
        </w:rPr>
        <w:t>T-cell</w:t>
      </w:r>
      <w:r w:rsidR="00AE75B9">
        <w:rPr>
          <w:color w:val="000000" w:themeColor="text1"/>
        </w:rPr>
        <w:t xml:space="preserve"> immunity.</w:t>
      </w:r>
    </w:p>
    <w:p w14:paraId="1A3BE16B" w14:textId="15246BF3" w:rsidR="00382128" w:rsidRPr="00A21324" w:rsidRDefault="006B52DD" w:rsidP="00C565A4">
      <w:pPr>
        <w:spacing w:line="480" w:lineRule="auto"/>
        <w:rPr>
          <w:color w:val="000000" w:themeColor="text1"/>
        </w:rPr>
      </w:pPr>
      <w:r>
        <w:t>The immune response at the</w:t>
      </w:r>
      <w:r w:rsidR="003D4EBC">
        <w:t xml:space="preserve"> respiratory</w:t>
      </w:r>
      <w:r>
        <w:t xml:space="preserve"> mucosa, where RSV initiate</w:t>
      </w:r>
      <w:r w:rsidR="006C518E">
        <w:t>s</w:t>
      </w:r>
      <w:r>
        <w:t xml:space="preserve"> infection, is the first opportunity to protect the host from spread of disease and to signal the recall of protective systemic immune responses </w:t>
      </w:r>
      <w:r>
        <w:lastRenderedPageBreak/>
        <w:t xml:space="preserve">from previous exposure. </w:t>
      </w:r>
      <w:r w:rsidR="008D3237">
        <w:t xml:space="preserve">Observations in adults following natural exposure and experimental RSV challenge have depicted low-levels of </w:t>
      </w:r>
      <w:r w:rsidR="003D4EBC">
        <w:t xml:space="preserve">respiratory </w:t>
      </w:r>
      <w:r w:rsidR="008D3237">
        <w:t xml:space="preserve">mucosal antibody (RSV-specific nasal IgA) as conferring an important predisposition to </w:t>
      </w:r>
      <w:r w:rsidR="008D3237" w:rsidRPr="00A21324">
        <w:rPr>
          <w:color w:val="000000" w:themeColor="text1"/>
        </w:rPr>
        <w:t>developing RSV infection independent of systemic immunity</w:t>
      </w:r>
      <w:r w:rsidR="00CE2DAB">
        <w:rPr>
          <w:color w:val="000000" w:themeColor="text1"/>
        </w:rPr>
        <w:fldChar w:fldCharType="begin">
          <w:fldData xml:space="preserve">PEVuZE5vdGU+PENpdGU+PEF1dGhvcj5IYWJpYmk8L0F1dGhvcj48WWVhcj4yMDE1PC9ZZWFyPjxS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</w:fldData>
        </w:fldChar>
      </w:r>
      <w:r w:rsidR="006F73F4">
        <w:rPr>
          <w:color w:val="000000" w:themeColor="text1"/>
        </w:rPr>
        <w:instrText xml:space="preserve"> ADDIN EN.CITE </w:instrText>
      </w:r>
      <w:r w:rsidR="006F73F4">
        <w:rPr>
          <w:color w:val="000000" w:themeColor="text1"/>
        </w:rPr>
        <w:fldChar w:fldCharType="begin">
          <w:fldData xml:space="preserve">PEVuZE5vdGU+PENpdGU+PEF1dGhvcj5IYWJpYmk8L0F1dGhvcj48WWVhcj4yMDE1PC9ZZWFyPjxS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</w:fldData>
        </w:fldChar>
      </w:r>
      <w:r w:rsidR="006F73F4">
        <w:rPr>
          <w:color w:val="000000" w:themeColor="text1"/>
        </w:rPr>
        <w:instrText xml:space="preserve"> ADDIN EN.CITE.DATA </w:instrText>
      </w:r>
      <w:r w:rsidR="006F73F4">
        <w:rPr>
          <w:color w:val="000000" w:themeColor="text1"/>
        </w:rPr>
      </w:r>
      <w:r w:rsidR="006F73F4">
        <w:rPr>
          <w:color w:val="000000" w:themeColor="text1"/>
        </w:rPr>
        <w:fldChar w:fldCharType="end"/>
      </w:r>
      <w:r w:rsidR="00CE2DAB">
        <w:rPr>
          <w:color w:val="000000" w:themeColor="text1"/>
        </w:rPr>
      </w:r>
      <w:r w:rsidR="00CE2DAB">
        <w:rPr>
          <w:color w:val="000000" w:themeColor="text1"/>
        </w:rPr>
        <w:fldChar w:fldCharType="separate"/>
      </w:r>
      <w:r w:rsidR="006F73F4">
        <w:rPr>
          <w:noProof/>
          <w:color w:val="000000" w:themeColor="text1"/>
        </w:rPr>
        <w:t>[</w:t>
      </w:r>
      <w:hyperlink w:anchor="_ENREF_38" w:tooltip="Habibi, 2015 #884" w:history="1">
        <w:r w:rsidR="00E91ADA">
          <w:rPr>
            <w:noProof/>
            <w:color w:val="000000" w:themeColor="text1"/>
          </w:rPr>
          <w:t>38</w:t>
        </w:r>
      </w:hyperlink>
      <w:r w:rsidR="006F73F4">
        <w:rPr>
          <w:noProof/>
          <w:color w:val="000000" w:themeColor="text1"/>
        </w:rPr>
        <w:t xml:space="preserve">, </w:t>
      </w:r>
      <w:hyperlink w:anchor="_ENREF_43" w:tooltip="Bagga, 2015 #1421" w:history="1">
        <w:r w:rsidR="00E91ADA">
          <w:rPr>
            <w:noProof/>
            <w:color w:val="000000" w:themeColor="text1"/>
          </w:rPr>
          <w:t>43</w:t>
        </w:r>
      </w:hyperlink>
      <w:r w:rsidR="006F73F4">
        <w:rPr>
          <w:noProof/>
          <w:color w:val="000000" w:themeColor="text1"/>
        </w:rPr>
        <w:t xml:space="preserve">, </w:t>
      </w:r>
      <w:hyperlink w:anchor="_ENREF_44" w:tooltip="Mills, 1971 #1684" w:history="1">
        <w:r w:rsidR="00E91ADA">
          <w:rPr>
            <w:noProof/>
            <w:color w:val="000000" w:themeColor="text1"/>
          </w:rPr>
          <w:t>44</w:t>
        </w:r>
      </w:hyperlink>
      <w:r w:rsidR="006F73F4">
        <w:rPr>
          <w:noProof/>
          <w:color w:val="000000" w:themeColor="text1"/>
        </w:rPr>
        <w:t>]</w:t>
      </w:r>
      <w:r w:rsidR="00CE2DAB">
        <w:rPr>
          <w:color w:val="000000" w:themeColor="text1"/>
        </w:rPr>
        <w:fldChar w:fldCharType="end"/>
      </w:r>
      <w:r w:rsidR="008D3237" w:rsidRPr="00A21324">
        <w:rPr>
          <w:color w:val="000000" w:themeColor="text1"/>
        </w:rPr>
        <w:t xml:space="preserve">. Nasal RSV-specific IgA appears to have biological significance in determining whether infection becomes established in the host, but may not have a similar impact on the risk of disease progression.  </w:t>
      </w:r>
      <w:r w:rsidR="00B75E0D" w:rsidRPr="00A21324">
        <w:rPr>
          <w:color w:val="000000" w:themeColor="text1"/>
        </w:rPr>
        <w:t xml:space="preserve">It remains possible that measures of mucosal and systemic immunity might be independent </w:t>
      </w:r>
      <w:r w:rsidR="008D3237" w:rsidRPr="00A21324">
        <w:rPr>
          <w:color w:val="000000" w:themeColor="text1"/>
        </w:rPr>
        <w:t xml:space="preserve">measures of immunity </w:t>
      </w:r>
      <w:r w:rsidR="00B75E0D" w:rsidRPr="00A21324">
        <w:rPr>
          <w:color w:val="000000" w:themeColor="text1"/>
        </w:rPr>
        <w:t>to infection and severity respectively</w:t>
      </w:r>
      <w:r w:rsidR="00CE2DAB">
        <w:rPr>
          <w:color w:val="000000" w:themeColor="text1"/>
        </w:rPr>
        <w:fldChar w:fldCharType="begin">
          <w:fldData xml:space="preserve">PEVuZE5vdGU+PENpdGU+PEF1dGhvcj5CYWdnYTwvQXV0aG9yPjxZZWFyPjIwMTU8L1llYXI+PFJl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</w:fldData>
        </w:fldChar>
      </w:r>
      <w:r w:rsidR="006F73F4">
        <w:rPr>
          <w:color w:val="000000" w:themeColor="text1"/>
        </w:rPr>
        <w:instrText xml:space="preserve"> ADDIN EN.CITE </w:instrText>
      </w:r>
      <w:r w:rsidR="006F73F4">
        <w:rPr>
          <w:color w:val="000000" w:themeColor="text1"/>
        </w:rPr>
        <w:fldChar w:fldCharType="begin">
          <w:fldData xml:space="preserve">PEVuZE5vdGU+PENpdGU+PEF1dGhvcj5CYWdnYTwvQXV0aG9yPjxZZWFyPjIwMTU8L1llYXI+PFJl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</w:fldData>
        </w:fldChar>
      </w:r>
      <w:r w:rsidR="006F73F4">
        <w:rPr>
          <w:color w:val="000000" w:themeColor="text1"/>
        </w:rPr>
        <w:instrText xml:space="preserve"> ADDIN EN.CITE.DATA </w:instrText>
      </w:r>
      <w:r w:rsidR="006F73F4">
        <w:rPr>
          <w:color w:val="000000" w:themeColor="text1"/>
        </w:rPr>
      </w:r>
      <w:r w:rsidR="006F73F4">
        <w:rPr>
          <w:color w:val="000000" w:themeColor="text1"/>
        </w:rPr>
        <w:fldChar w:fldCharType="end"/>
      </w:r>
      <w:r w:rsidR="00CE2DAB">
        <w:rPr>
          <w:color w:val="000000" w:themeColor="text1"/>
        </w:rPr>
      </w:r>
      <w:r w:rsidR="00CE2DAB">
        <w:rPr>
          <w:color w:val="000000" w:themeColor="text1"/>
        </w:rPr>
        <w:fldChar w:fldCharType="separate"/>
      </w:r>
      <w:r w:rsidR="006F73F4">
        <w:rPr>
          <w:noProof/>
          <w:color w:val="000000" w:themeColor="text1"/>
        </w:rPr>
        <w:t>[</w:t>
      </w:r>
      <w:hyperlink w:anchor="_ENREF_43" w:tooltip="Bagga, 2015 #1421" w:history="1">
        <w:r w:rsidR="00E91ADA">
          <w:rPr>
            <w:noProof/>
            <w:color w:val="000000" w:themeColor="text1"/>
          </w:rPr>
          <w:t>43</w:t>
        </w:r>
      </w:hyperlink>
      <w:r w:rsidR="006F73F4">
        <w:rPr>
          <w:noProof/>
          <w:color w:val="000000" w:themeColor="text1"/>
        </w:rPr>
        <w:t>]</w:t>
      </w:r>
      <w:r w:rsidR="00CE2DAB">
        <w:rPr>
          <w:color w:val="000000" w:themeColor="text1"/>
        </w:rPr>
        <w:fldChar w:fldCharType="end"/>
      </w:r>
      <w:r w:rsidR="00B75E0D" w:rsidRPr="00A21324">
        <w:rPr>
          <w:color w:val="000000" w:themeColor="text1"/>
        </w:rPr>
        <w:t xml:space="preserve">. </w:t>
      </w:r>
      <w:r w:rsidR="0058582A" w:rsidRPr="00A21324">
        <w:rPr>
          <w:color w:val="000000" w:themeColor="text1"/>
        </w:rPr>
        <w:t xml:space="preserve"> </w:t>
      </w:r>
      <w:r w:rsidR="00A21324" w:rsidRPr="00A21324">
        <w:rPr>
          <w:color w:val="000000" w:themeColor="text1"/>
        </w:rPr>
        <w:t>Several RSV vaccine candidates have been</w:t>
      </w:r>
      <w:r w:rsidR="00C565A4">
        <w:rPr>
          <w:color w:val="000000" w:themeColor="text1"/>
        </w:rPr>
        <w:t>, and continue to be,</w:t>
      </w:r>
      <w:r w:rsidR="00A21324" w:rsidRPr="00A21324">
        <w:rPr>
          <w:color w:val="000000" w:themeColor="text1"/>
        </w:rPr>
        <w:t xml:space="preserve"> intra-nasally administered to target the induction of RSV-specific nasal IgA antibody.</w:t>
      </w:r>
      <w:r w:rsidR="00C565A4">
        <w:rPr>
          <w:color w:val="000000" w:themeColor="text1"/>
        </w:rPr>
        <w:t xml:space="preserve"> </w:t>
      </w:r>
      <w:r w:rsidR="00382128" w:rsidRPr="00A21324">
        <w:rPr>
          <w:color w:val="000000" w:themeColor="text1"/>
        </w:rPr>
        <w:t xml:space="preserve">Selective accumulation of memory T-cells in the lung against respiratory </w:t>
      </w:r>
      <w:r w:rsidR="00A21324" w:rsidRPr="00A21324">
        <w:rPr>
          <w:color w:val="000000" w:themeColor="text1"/>
        </w:rPr>
        <w:t xml:space="preserve">viral </w:t>
      </w:r>
      <w:r w:rsidR="00382128" w:rsidRPr="00A21324">
        <w:rPr>
          <w:color w:val="000000" w:themeColor="text1"/>
        </w:rPr>
        <w:t xml:space="preserve">pathogens has </w:t>
      </w:r>
      <w:r w:rsidR="00E92169">
        <w:rPr>
          <w:color w:val="000000" w:themeColor="text1"/>
        </w:rPr>
        <w:t xml:space="preserve">also </w:t>
      </w:r>
      <w:r w:rsidR="00382128" w:rsidRPr="00A21324">
        <w:rPr>
          <w:color w:val="000000" w:themeColor="text1"/>
        </w:rPr>
        <w:t xml:space="preserve">been described in humans and pulmonary T-cells may contribute substantially to protection afforded by mucosal immunisation. </w:t>
      </w:r>
    </w:p>
    <w:p w14:paraId="4DD67558" w14:textId="5375700E" w:rsidR="009F75CF" w:rsidRDefault="004E0528" w:rsidP="00CB46E9">
      <w:pPr>
        <w:pStyle w:val="Heading2"/>
      </w:pPr>
      <w:r>
        <w:t xml:space="preserve">OBSTACLES AND OPPORTUNITIES FOR AN EFFECTIVE </w:t>
      </w:r>
      <w:r w:rsidR="0011763C">
        <w:t xml:space="preserve">RSV VACCINE FOR THE ELDERLY </w:t>
      </w:r>
    </w:p>
    <w:p w14:paraId="0872CC8A" w14:textId="514899E3" w:rsidR="000417B6" w:rsidRDefault="004E0528" w:rsidP="00BF20AF">
      <w:pPr>
        <w:spacing w:line="480" w:lineRule="auto"/>
        <w:rPr>
          <w:color w:val="000000" w:themeColor="text1"/>
        </w:rPr>
      </w:pPr>
      <w:r>
        <w:rPr>
          <w:color w:val="000000" w:themeColor="text1"/>
        </w:rPr>
        <w:t xml:space="preserve">At present there are 43 RSV vaccines and four RSV monoclonal antibody candidates in development, </w:t>
      </w:r>
      <w:r w:rsidR="00BF20AF">
        <w:rPr>
          <w:color w:val="000000" w:themeColor="text1"/>
        </w:rPr>
        <w:t xml:space="preserve">of which </w:t>
      </w:r>
      <w:r>
        <w:rPr>
          <w:color w:val="000000" w:themeColor="text1"/>
        </w:rPr>
        <w:t xml:space="preserve">19 </w:t>
      </w:r>
      <w:r w:rsidR="00BF20AF">
        <w:rPr>
          <w:color w:val="000000" w:themeColor="text1"/>
        </w:rPr>
        <w:t xml:space="preserve">are </w:t>
      </w:r>
      <w:r>
        <w:rPr>
          <w:color w:val="000000" w:themeColor="text1"/>
        </w:rPr>
        <w:t xml:space="preserve">at clinical stage evaluation with seven </w:t>
      </w:r>
      <w:r w:rsidR="00BF20AF">
        <w:rPr>
          <w:color w:val="000000" w:themeColor="text1"/>
        </w:rPr>
        <w:t xml:space="preserve">of these </w:t>
      </w:r>
      <w:r>
        <w:rPr>
          <w:color w:val="000000" w:themeColor="text1"/>
        </w:rPr>
        <w:t>under assessment for safety and effectiveness in the elderly (reviewed in detail here</w:t>
      </w:r>
      <w:r w:rsidR="00CE2DAB">
        <w:rPr>
          <w:color w:val="000000" w:themeColor="text1"/>
        </w:rPr>
        <w:fldChar w:fldCharType="begin"/>
      </w:r>
      <w:r w:rsidR="006F73F4">
        <w:rPr>
          <w:color w:val="000000" w:themeColor="text1"/>
        </w:rPr>
        <w:instrText xml:space="preserve"> ADDIN EN.CITE &lt;EndNote&gt;&lt;Cite&gt;&lt;Author&gt;Mazur&lt;/Author&gt;&lt;Year&gt;2018&lt;/Year&gt;&lt;RecNum&gt;2137&lt;/RecNum&gt;&lt;DisplayText&gt;[45]&lt;/DisplayText&gt;&lt;record&gt;&lt;rec-number&gt;2137&lt;/rec-number&gt;&lt;foreign-keys&gt;&lt;key app="EN" db-id="f5sptdw5upzte7ezdt2xdp5e5adw9tztprap" timestamp="1540399027"&gt;2137&lt;/key&gt;&lt;key app="ENWeb" db-id=""&gt;0&lt;/key&gt;&lt;/foreign-keys&gt;&lt;ref-type name="Journal Article"&gt;17&lt;/ref-type&gt;&lt;contributors&gt;&lt;authors&gt;&lt;author&gt;Mazur, Natalie I.&lt;/author&gt;&lt;author&gt;Higgins, Deborah&lt;/author&gt;&lt;author&gt;Nunes, Marta C.&lt;/author&gt;&lt;author&gt;Melero, José A.&lt;/author&gt;&lt;author&gt;Langedijk, Annefleur C.&lt;/author&gt;&lt;author&gt;Horsley, Nicole&lt;/author&gt;&lt;author&gt;Buchholz, Ursula J.&lt;/author&gt;&lt;author&gt;Openshaw, Peter J.&lt;/author&gt;&lt;author&gt;McLellan, Jason S.&lt;/author&gt;&lt;author&gt;Englund, Janet A.&lt;/author&gt;&lt;author&gt;Mejias, Asuncion&lt;/author&gt;&lt;author&gt;Karron, Ruth A.&lt;/author&gt;&lt;author&gt;Simões, Eric A. F.&lt;/author&gt;&lt;author&gt;Knezevic, Ivana&lt;/author&gt;&lt;author&gt;Ramilo, Octavio&lt;/author&gt;&lt;author&gt;Piedra, Pedro A.&lt;/author&gt;&lt;author&gt;Chu, Helen Y.&lt;/author&gt;&lt;author&gt;Falsey, Ann R.&lt;/author&gt;&lt;author&gt;Nair, Harish&lt;/author&gt;&lt;author&gt;Kragten-Tabatabaie, Leyla&lt;/author&gt;&lt;author&gt;Greenough, Anne&lt;/author&gt;&lt;author&gt;Baraldi, Eugenio&lt;/author&gt;&lt;author&gt;Papadopoulos, Nikolaos G.&lt;/author&gt;&lt;author&gt;Vekemans, Johan&lt;/author&gt;&lt;author&gt;Polack, Fernando P.&lt;/author&gt;&lt;author&gt;Powell, Mair&lt;/author&gt;&lt;author&gt;Satav, Ashish&lt;/author&gt;&lt;author&gt;Walsh, Edward E.&lt;/author&gt;&lt;author&gt;Stein, Renato T.&lt;/author&gt;&lt;author&gt;Graham, Barney S.&lt;/author&gt;&lt;author&gt;Bont, Louis J.&lt;/author&gt;&lt;/authors&gt;&lt;/contributors&gt;&lt;titles&gt;&lt;title&gt;The respiratory syncytial virus vaccine landscape: lessons from the graveyard and promising candidates&lt;/title&gt;&lt;secondary-title&gt;The Lancet Infectious Diseases&lt;/secondary-title&gt;&lt;/titles&gt;&lt;periodical&gt;&lt;full-title&gt;The Lancet Infectious Diseases&lt;/full-title&gt;&lt;/periodical&gt;&lt;pages&gt;e295-e311&lt;/pages&gt;&lt;volume&gt;18&lt;/volume&gt;&lt;number&gt;10&lt;/number&gt;&lt;section&gt;e295&lt;/section&gt;&lt;dates&gt;&lt;year&gt;2018&lt;/year&gt;&lt;/dates&gt;&lt;isbn&gt;14733099&lt;/isbn&gt;&lt;urls&gt;&lt;/urls&gt;&lt;electronic-resource-num&gt;10.1016/s1473-3099(18)30292-5&lt;/electronic-resource-num&gt;&lt;/record&gt;&lt;/Cite&gt;&lt;/EndNote&gt;</w:instrText>
      </w:r>
      <w:r w:rsidR="00CE2DAB">
        <w:rPr>
          <w:color w:val="000000" w:themeColor="text1"/>
        </w:rPr>
        <w:fldChar w:fldCharType="separate"/>
      </w:r>
      <w:r w:rsidR="006F73F4">
        <w:rPr>
          <w:noProof/>
          <w:color w:val="000000" w:themeColor="text1"/>
        </w:rPr>
        <w:t>[</w:t>
      </w:r>
      <w:hyperlink w:anchor="_ENREF_45" w:tooltip="Mazur, 2018 #2137" w:history="1">
        <w:r w:rsidR="00E91ADA">
          <w:rPr>
            <w:noProof/>
            <w:color w:val="000000" w:themeColor="text1"/>
          </w:rPr>
          <w:t>45</w:t>
        </w:r>
      </w:hyperlink>
      <w:r w:rsidR="006F73F4">
        <w:rPr>
          <w:noProof/>
          <w:color w:val="000000" w:themeColor="text1"/>
        </w:rPr>
        <w:t>]</w:t>
      </w:r>
      <w:r w:rsidR="00CE2DAB">
        <w:rPr>
          <w:color w:val="000000" w:themeColor="text1"/>
        </w:rPr>
        <w:fldChar w:fldCharType="end"/>
      </w:r>
      <w:r>
        <w:rPr>
          <w:color w:val="000000" w:themeColor="text1"/>
        </w:rPr>
        <w:t xml:space="preserve"> and </w:t>
      </w:r>
      <w:r w:rsidR="00BF20AF">
        <w:rPr>
          <w:color w:val="000000" w:themeColor="text1"/>
        </w:rPr>
        <w:t>continually monitored by</w:t>
      </w:r>
      <w:r>
        <w:rPr>
          <w:color w:val="000000" w:themeColor="text1"/>
        </w:rPr>
        <w:t xml:space="preserve"> </w:t>
      </w:r>
      <w:r w:rsidR="00CE2DAB">
        <w:rPr>
          <w:color w:val="000000" w:themeColor="text1"/>
        </w:rPr>
        <w:t xml:space="preserve">the Program for Appropriate Technology in Health, or </w:t>
      </w:r>
      <w:r w:rsidRPr="00CE2DAB">
        <w:rPr>
          <w:color w:val="000000" w:themeColor="text1"/>
        </w:rPr>
        <w:t>PATH</w:t>
      </w:r>
      <w:r w:rsidR="00CE2DAB">
        <w:rPr>
          <w:color w:val="000000" w:themeColor="text1"/>
        </w:rPr>
        <w:t xml:space="preserve"> website</w:t>
      </w:r>
      <w:r>
        <w:rPr>
          <w:color w:val="000000" w:themeColor="text1"/>
        </w:rPr>
        <w:t>).</w:t>
      </w:r>
      <w:r w:rsidR="00BB67D2">
        <w:rPr>
          <w:color w:val="000000" w:themeColor="text1"/>
        </w:rPr>
        <w:t xml:space="preserve"> </w:t>
      </w:r>
    </w:p>
    <w:p w14:paraId="5DD1DBF9" w14:textId="7F71A808" w:rsidR="003A62DC" w:rsidRDefault="00BB67D2" w:rsidP="00544DAE">
      <w:pPr>
        <w:spacing w:line="480" w:lineRule="auto"/>
        <w:rPr>
          <w:color w:val="000000" w:themeColor="text1"/>
        </w:rPr>
      </w:pPr>
      <w:r>
        <w:rPr>
          <w:color w:val="000000" w:themeColor="text1"/>
        </w:rPr>
        <w:lastRenderedPageBreak/>
        <w:t>The first RSV vaccine candidate</w:t>
      </w:r>
      <w:r w:rsidR="000417B6">
        <w:rPr>
          <w:color w:val="000000" w:themeColor="text1"/>
        </w:rPr>
        <w:t xml:space="preserve">, </w:t>
      </w:r>
      <w:r w:rsidR="00B225F3">
        <w:rPr>
          <w:color w:val="000000" w:themeColor="text1"/>
        </w:rPr>
        <w:t xml:space="preserve">a </w:t>
      </w:r>
      <w:r w:rsidR="000417B6">
        <w:rPr>
          <w:color w:val="000000" w:themeColor="text1"/>
        </w:rPr>
        <w:t xml:space="preserve">formalin-inactivated RSV whole-virus vaccine (FI-RSV), was tested in infants and children approximately 10-years after the discovery of the virus in the mid-1960’s, with disastrous consequences. </w:t>
      </w:r>
      <w:r w:rsidR="00143D07">
        <w:rPr>
          <w:color w:val="000000" w:themeColor="text1"/>
        </w:rPr>
        <w:t xml:space="preserve">The approach of </w:t>
      </w:r>
      <w:r w:rsidR="00727EEB">
        <w:rPr>
          <w:color w:val="000000" w:themeColor="text1"/>
        </w:rPr>
        <w:t xml:space="preserve">whole-virus </w:t>
      </w:r>
      <w:r w:rsidR="00143D07">
        <w:rPr>
          <w:color w:val="000000" w:themeColor="text1"/>
        </w:rPr>
        <w:t xml:space="preserve">formalin-inactivation was also </w:t>
      </w:r>
      <w:r w:rsidR="002F4E7D">
        <w:rPr>
          <w:color w:val="000000" w:themeColor="text1"/>
        </w:rPr>
        <w:t>used</w:t>
      </w:r>
      <w:r w:rsidR="00143D07">
        <w:rPr>
          <w:color w:val="000000" w:themeColor="text1"/>
        </w:rPr>
        <w:t xml:space="preserve"> </w:t>
      </w:r>
      <w:r w:rsidR="00727EEB">
        <w:rPr>
          <w:color w:val="000000" w:themeColor="text1"/>
        </w:rPr>
        <w:t>as</w:t>
      </w:r>
      <w:r w:rsidR="0035212E">
        <w:rPr>
          <w:color w:val="000000" w:themeColor="text1"/>
        </w:rPr>
        <w:t xml:space="preserve"> vaccines for polio</w:t>
      </w:r>
      <w:r w:rsidR="00815525">
        <w:rPr>
          <w:color w:val="000000" w:themeColor="text1"/>
        </w:rPr>
        <w:t>, m</w:t>
      </w:r>
      <w:r w:rsidR="0035212E">
        <w:rPr>
          <w:color w:val="000000" w:themeColor="text1"/>
        </w:rPr>
        <w:t>easles, influenza and para-influenza</w:t>
      </w:r>
      <w:r w:rsidR="00E92169">
        <w:rPr>
          <w:color w:val="000000" w:themeColor="text1"/>
        </w:rPr>
        <w:t xml:space="preserve">. </w:t>
      </w:r>
      <w:r w:rsidR="00727EEB">
        <w:rPr>
          <w:color w:val="000000" w:themeColor="text1"/>
        </w:rPr>
        <w:t>However,</w:t>
      </w:r>
      <w:r w:rsidR="00E92169">
        <w:rPr>
          <w:color w:val="000000" w:themeColor="text1"/>
        </w:rPr>
        <w:t xml:space="preserve"> </w:t>
      </w:r>
      <w:r w:rsidR="00727EEB">
        <w:rPr>
          <w:color w:val="000000" w:themeColor="text1"/>
        </w:rPr>
        <w:t xml:space="preserve">in the case of </w:t>
      </w:r>
      <w:r w:rsidR="000417B6" w:rsidRPr="000417B6">
        <w:rPr>
          <w:color w:val="000000" w:themeColor="text1"/>
        </w:rPr>
        <w:t>FI-</w:t>
      </w:r>
      <w:r w:rsidR="0035212E" w:rsidRPr="000417B6">
        <w:rPr>
          <w:color w:val="000000" w:themeColor="text1"/>
        </w:rPr>
        <w:t>RSV</w:t>
      </w:r>
      <w:r w:rsidR="00727EEB">
        <w:rPr>
          <w:color w:val="000000" w:themeColor="text1"/>
        </w:rPr>
        <w:t xml:space="preserve"> </w:t>
      </w:r>
      <w:r w:rsidR="002F4E7D">
        <w:rPr>
          <w:color w:val="000000" w:themeColor="text1"/>
        </w:rPr>
        <w:t xml:space="preserve">this </w:t>
      </w:r>
      <w:r w:rsidR="002F4E7D" w:rsidRPr="000417B6">
        <w:rPr>
          <w:color w:val="000000" w:themeColor="text1"/>
        </w:rPr>
        <w:t>primed</w:t>
      </w:r>
      <w:r w:rsidR="000417B6" w:rsidRPr="000417B6">
        <w:rPr>
          <w:color w:val="000000" w:themeColor="text1"/>
        </w:rPr>
        <w:t xml:space="preserve"> the </w:t>
      </w:r>
      <w:r w:rsidR="00544DAE">
        <w:rPr>
          <w:color w:val="000000" w:themeColor="text1"/>
        </w:rPr>
        <w:t xml:space="preserve">naïve </w:t>
      </w:r>
      <w:r w:rsidR="000417B6" w:rsidRPr="000417B6">
        <w:rPr>
          <w:color w:val="000000" w:themeColor="text1"/>
        </w:rPr>
        <w:t xml:space="preserve">infant immune </w:t>
      </w:r>
      <w:r w:rsidR="00544DAE">
        <w:rPr>
          <w:color w:val="000000" w:themeColor="text1"/>
        </w:rPr>
        <w:t xml:space="preserve">system </w:t>
      </w:r>
      <w:r w:rsidR="000417B6" w:rsidRPr="000417B6">
        <w:rPr>
          <w:color w:val="000000" w:themeColor="text1"/>
        </w:rPr>
        <w:t xml:space="preserve">towards a harmful Th2-biased immune response </w:t>
      </w:r>
      <w:r w:rsidR="00544DAE">
        <w:rPr>
          <w:color w:val="000000" w:themeColor="text1"/>
        </w:rPr>
        <w:t>on</w:t>
      </w:r>
      <w:r w:rsidR="000417B6" w:rsidRPr="000417B6">
        <w:rPr>
          <w:color w:val="000000" w:themeColor="text1"/>
        </w:rPr>
        <w:t xml:space="preserve"> subsequent encounter to natural infection</w:t>
      </w:r>
      <w:r w:rsidR="00D4137B">
        <w:rPr>
          <w:color w:val="000000" w:themeColor="text1"/>
        </w:rPr>
        <w:t>, termed enhanced respiratory disease (ERD),</w:t>
      </w:r>
      <w:r w:rsidR="000417B6" w:rsidRPr="000417B6">
        <w:rPr>
          <w:color w:val="000000" w:themeColor="text1"/>
        </w:rPr>
        <w:t xml:space="preserve"> that </w:t>
      </w:r>
      <w:r w:rsidR="00D4137B">
        <w:rPr>
          <w:color w:val="000000" w:themeColor="text1"/>
        </w:rPr>
        <w:t>was responsible for</w:t>
      </w:r>
      <w:r w:rsidR="000417B6" w:rsidRPr="000417B6">
        <w:rPr>
          <w:color w:val="000000" w:themeColor="text1"/>
        </w:rPr>
        <w:t xml:space="preserve"> a 16-fold </w:t>
      </w:r>
      <w:r w:rsidR="00D4137B">
        <w:rPr>
          <w:color w:val="000000" w:themeColor="text1"/>
        </w:rPr>
        <w:t>increase</w:t>
      </w:r>
      <w:r w:rsidR="000417B6" w:rsidRPr="000417B6">
        <w:rPr>
          <w:color w:val="000000" w:themeColor="text1"/>
        </w:rPr>
        <w:t xml:space="preserve"> in hospital admission</w:t>
      </w:r>
      <w:r w:rsidR="00D4137B">
        <w:rPr>
          <w:color w:val="000000" w:themeColor="text1"/>
        </w:rPr>
        <w:t>s</w:t>
      </w:r>
      <w:r w:rsidR="000417B6" w:rsidRPr="000417B6">
        <w:rPr>
          <w:color w:val="000000" w:themeColor="text1"/>
        </w:rPr>
        <w:t xml:space="preserve"> and two fatalities </w:t>
      </w:r>
      <w:r w:rsidR="00D4137B">
        <w:rPr>
          <w:color w:val="000000" w:themeColor="text1"/>
        </w:rPr>
        <w:t>in FI-RSV vaccinated infants</w:t>
      </w:r>
      <w:r w:rsidR="000417B6" w:rsidRPr="000417B6">
        <w:rPr>
          <w:color w:val="000000" w:themeColor="text1"/>
        </w:rPr>
        <w:t xml:space="preserve">. The advent of a semi-permissive animal models capable of reproducing </w:t>
      </w:r>
      <w:r w:rsidR="00D4137B">
        <w:rPr>
          <w:color w:val="000000" w:themeColor="text1"/>
        </w:rPr>
        <w:t xml:space="preserve">pulmonary histopathological features of </w:t>
      </w:r>
      <w:r w:rsidR="000417B6" w:rsidRPr="000417B6">
        <w:rPr>
          <w:color w:val="000000" w:themeColor="text1"/>
        </w:rPr>
        <w:t xml:space="preserve">FI-RSV following RSV challenge, principally the </w:t>
      </w:r>
      <w:proofErr w:type="spellStart"/>
      <w:r w:rsidR="000417B6" w:rsidRPr="000417B6">
        <w:rPr>
          <w:i/>
          <w:color w:val="000000" w:themeColor="text1"/>
        </w:rPr>
        <w:t>Sigmodon</w:t>
      </w:r>
      <w:proofErr w:type="spellEnd"/>
      <w:r w:rsidR="000417B6" w:rsidRPr="000417B6">
        <w:rPr>
          <w:i/>
          <w:color w:val="000000" w:themeColor="text1"/>
        </w:rPr>
        <w:t xml:space="preserve"> </w:t>
      </w:r>
      <w:proofErr w:type="spellStart"/>
      <w:r w:rsidR="000417B6" w:rsidRPr="000417B6">
        <w:rPr>
          <w:i/>
          <w:color w:val="000000" w:themeColor="text1"/>
        </w:rPr>
        <w:t>hispidus</w:t>
      </w:r>
      <w:proofErr w:type="spellEnd"/>
      <w:r w:rsidR="000417B6" w:rsidRPr="000417B6">
        <w:rPr>
          <w:color w:val="000000" w:themeColor="text1"/>
        </w:rPr>
        <w:t xml:space="preserve"> cotton rat in 1986, </w:t>
      </w:r>
      <w:r w:rsidR="00D4137B">
        <w:rPr>
          <w:color w:val="000000" w:themeColor="text1"/>
        </w:rPr>
        <w:t xml:space="preserve">was a </w:t>
      </w:r>
      <w:r w:rsidR="00C565A4">
        <w:rPr>
          <w:color w:val="000000" w:themeColor="text1"/>
        </w:rPr>
        <w:t xml:space="preserve">significant </w:t>
      </w:r>
      <w:r w:rsidR="00D4137B">
        <w:rPr>
          <w:color w:val="000000" w:themeColor="text1"/>
        </w:rPr>
        <w:t xml:space="preserve">step forward that </w:t>
      </w:r>
      <w:r w:rsidR="000417B6" w:rsidRPr="000417B6">
        <w:rPr>
          <w:color w:val="000000" w:themeColor="text1"/>
        </w:rPr>
        <w:t xml:space="preserve">allowed for </w:t>
      </w:r>
      <w:r w:rsidR="00544DAE">
        <w:rPr>
          <w:color w:val="000000" w:themeColor="text1"/>
        </w:rPr>
        <w:t xml:space="preserve">a </w:t>
      </w:r>
      <w:r w:rsidR="00C565A4">
        <w:rPr>
          <w:color w:val="000000" w:themeColor="text1"/>
        </w:rPr>
        <w:t>level</w:t>
      </w:r>
      <w:r w:rsidR="00544DAE">
        <w:rPr>
          <w:color w:val="000000" w:themeColor="text1"/>
        </w:rPr>
        <w:t xml:space="preserve"> of </w:t>
      </w:r>
      <w:r w:rsidR="000417B6" w:rsidRPr="000417B6">
        <w:rPr>
          <w:color w:val="000000" w:themeColor="text1"/>
        </w:rPr>
        <w:t>pre-clinical screening for this potentially fatal immune response to vaccination</w:t>
      </w:r>
      <w:r w:rsidR="00E92169">
        <w:rPr>
          <w:color w:val="000000" w:themeColor="text1"/>
        </w:rPr>
        <w:t xml:space="preserve"> </w:t>
      </w:r>
      <w:r w:rsidR="000417B6" w:rsidRPr="000417B6">
        <w:rPr>
          <w:color w:val="000000" w:themeColor="text1"/>
        </w:rPr>
        <w:t xml:space="preserve">in future RSV vaccine candidates. </w:t>
      </w:r>
      <w:r w:rsidR="00D4137B">
        <w:rPr>
          <w:color w:val="000000" w:themeColor="text1"/>
        </w:rPr>
        <w:t>Although c</w:t>
      </w:r>
      <w:r w:rsidR="00B67FAA">
        <w:rPr>
          <w:color w:val="000000" w:themeColor="text1"/>
        </w:rPr>
        <w:t>oncerns</w:t>
      </w:r>
      <w:r w:rsidR="00D4137B">
        <w:rPr>
          <w:color w:val="000000" w:themeColor="text1"/>
        </w:rPr>
        <w:t xml:space="preserve"> for</w:t>
      </w:r>
      <w:r w:rsidR="00B67FAA">
        <w:rPr>
          <w:color w:val="000000" w:themeColor="text1"/>
        </w:rPr>
        <w:t xml:space="preserve"> </w:t>
      </w:r>
      <w:r w:rsidR="00D4137B">
        <w:rPr>
          <w:color w:val="000000" w:themeColor="text1"/>
        </w:rPr>
        <w:t xml:space="preserve">FI-RSV related ERD in pre-clinical animal models has resulted </w:t>
      </w:r>
      <w:r w:rsidR="00B225F3">
        <w:rPr>
          <w:color w:val="000000" w:themeColor="text1"/>
        </w:rPr>
        <w:t xml:space="preserve">in </w:t>
      </w:r>
      <w:r w:rsidR="00D4137B">
        <w:rPr>
          <w:color w:val="000000" w:themeColor="text1"/>
        </w:rPr>
        <w:t xml:space="preserve">the termination of </w:t>
      </w:r>
      <w:r w:rsidR="00B225F3">
        <w:rPr>
          <w:color w:val="000000" w:themeColor="text1"/>
        </w:rPr>
        <w:t xml:space="preserve">the development of </w:t>
      </w:r>
      <w:r w:rsidR="00D4137B">
        <w:rPr>
          <w:color w:val="000000" w:themeColor="text1"/>
        </w:rPr>
        <w:t>subunit vaccine</w:t>
      </w:r>
      <w:r w:rsidR="00B225F3">
        <w:rPr>
          <w:color w:val="000000" w:themeColor="text1"/>
        </w:rPr>
        <w:t>s</w:t>
      </w:r>
      <w:r w:rsidR="00D4137B">
        <w:rPr>
          <w:color w:val="000000" w:themeColor="text1"/>
        </w:rPr>
        <w:t xml:space="preserve"> </w:t>
      </w:r>
      <w:r w:rsidR="00E92169">
        <w:rPr>
          <w:color w:val="000000" w:themeColor="text1"/>
        </w:rPr>
        <w:t xml:space="preserve">for use </w:t>
      </w:r>
      <w:r w:rsidR="00D4137B">
        <w:rPr>
          <w:color w:val="000000" w:themeColor="text1"/>
        </w:rPr>
        <w:t xml:space="preserve">in seronegative infants, a plethora of RSV vaccine designs remain in consideration for development as a vaccine for </w:t>
      </w:r>
      <w:r w:rsidR="00E92169">
        <w:rPr>
          <w:color w:val="000000" w:themeColor="text1"/>
        </w:rPr>
        <w:t xml:space="preserve">use in </w:t>
      </w:r>
      <w:r w:rsidR="00D4137B">
        <w:rPr>
          <w:color w:val="000000" w:themeColor="text1"/>
        </w:rPr>
        <w:t>the elderly</w:t>
      </w:r>
      <w:r w:rsidR="00B225F3">
        <w:rPr>
          <w:color w:val="000000" w:themeColor="text1"/>
        </w:rPr>
        <w:t>. I</w:t>
      </w:r>
      <w:r w:rsidR="00D4137B">
        <w:rPr>
          <w:color w:val="000000" w:themeColor="text1"/>
        </w:rPr>
        <w:t>t was not until the 1990’s</w:t>
      </w:r>
      <w:r w:rsidR="00B225F3">
        <w:rPr>
          <w:color w:val="000000" w:themeColor="text1"/>
        </w:rPr>
        <w:t>, however,</w:t>
      </w:r>
      <w:r w:rsidR="00D4137B">
        <w:rPr>
          <w:color w:val="000000" w:themeColor="text1"/>
        </w:rPr>
        <w:t xml:space="preserve"> that RSV vaccines were first evaluated in this population. </w:t>
      </w:r>
      <w:r w:rsidR="008D2C2F">
        <w:rPr>
          <w:color w:val="000000" w:themeColor="text1"/>
        </w:rPr>
        <w:t>Historical RSV vaccines used in the elderly have been safe</w:t>
      </w:r>
      <w:r w:rsidR="00722E8E">
        <w:rPr>
          <w:color w:val="000000" w:themeColor="text1"/>
        </w:rPr>
        <w:t xml:space="preserve"> and immunogenic</w:t>
      </w:r>
      <w:r w:rsidR="008D2C2F">
        <w:rPr>
          <w:color w:val="000000" w:themeColor="text1"/>
        </w:rPr>
        <w:t xml:space="preserve">, </w:t>
      </w:r>
      <w:r w:rsidR="00544DAE">
        <w:rPr>
          <w:color w:val="000000" w:themeColor="text1"/>
        </w:rPr>
        <w:t xml:space="preserve">and have </w:t>
      </w:r>
      <w:r w:rsidR="00722E8E">
        <w:rPr>
          <w:color w:val="000000" w:themeColor="text1"/>
        </w:rPr>
        <w:t>includ</w:t>
      </w:r>
      <w:r w:rsidR="00544DAE">
        <w:rPr>
          <w:color w:val="000000" w:themeColor="text1"/>
        </w:rPr>
        <w:t>ed</w:t>
      </w:r>
      <w:r w:rsidR="00722E8E">
        <w:rPr>
          <w:color w:val="000000" w:themeColor="text1"/>
        </w:rPr>
        <w:t xml:space="preserve"> live-attenuated, subunit, viral-vectored and nanoparticle designs</w:t>
      </w:r>
      <w:r w:rsidR="00251909">
        <w:rPr>
          <w:color w:val="000000" w:themeColor="text1"/>
        </w:rPr>
        <w:t>, but n</w:t>
      </w:r>
      <w:r w:rsidR="00544DAE">
        <w:rPr>
          <w:color w:val="000000" w:themeColor="text1"/>
        </w:rPr>
        <w:t xml:space="preserve">one have </w:t>
      </w:r>
      <w:r w:rsidR="006C518E">
        <w:rPr>
          <w:color w:val="000000" w:themeColor="text1"/>
        </w:rPr>
        <w:t>progressed beyond clinical trials</w:t>
      </w:r>
      <w:r w:rsidR="00544DAE">
        <w:rPr>
          <w:color w:val="000000" w:themeColor="text1"/>
        </w:rPr>
        <w:t xml:space="preserve"> and </w:t>
      </w:r>
      <w:r w:rsidR="00413CB7">
        <w:rPr>
          <w:color w:val="000000" w:themeColor="text1"/>
        </w:rPr>
        <w:t xml:space="preserve">the obstacles </w:t>
      </w:r>
      <w:r w:rsidR="00722E8E">
        <w:rPr>
          <w:color w:val="000000" w:themeColor="text1"/>
        </w:rPr>
        <w:t>in generating durable protective immunity have been too</w:t>
      </w:r>
      <w:r w:rsidR="00413CB7">
        <w:rPr>
          <w:color w:val="000000" w:themeColor="text1"/>
        </w:rPr>
        <w:t xml:space="preserve"> difficult to overcome.</w:t>
      </w:r>
      <w:r w:rsidR="00544DAE">
        <w:rPr>
          <w:color w:val="000000" w:themeColor="text1"/>
        </w:rPr>
        <w:t xml:space="preserve"> </w:t>
      </w:r>
      <w:r w:rsidR="003A62DC">
        <w:rPr>
          <w:color w:val="000000" w:themeColor="text1"/>
        </w:rPr>
        <w:t xml:space="preserve">Recent </w:t>
      </w:r>
      <w:r w:rsidR="00544DAE">
        <w:rPr>
          <w:color w:val="000000" w:themeColor="text1"/>
        </w:rPr>
        <w:t>example</w:t>
      </w:r>
      <w:r w:rsidR="00251909">
        <w:rPr>
          <w:color w:val="000000" w:themeColor="text1"/>
        </w:rPr>
        <w:t>s</w:t>
      </w:r>
      <w:r w:rsidR="00544DAE">
        <w:rPr>
          <w:color w:val="000000" w:themeColor="text1"/>
        </w:rPr>
        <w:t xml:space="preserve"> include</w:t>
      </w:r>
      <w:r w:rsidR="003A62DC">
        <w:rPr>
          <w:color w:val="000000" w:themeColor="text1"/>
        </w:rPr>
        <w:t xml:space="preserve"> </w:t>
      </w:r>
      <w:r w:rsidR="00251909">
        <w:rPr>
          <w:color w:val="000000" w:themeColor="text1"/>
        </w:rPr>
        <w:t xml:space="preserve">the largest </w:t>
      </w:r>
      <w:r w:rsidR="00E92169">
        <w:rPr>
          <w:color w:val="000000" w:themeColor="text1"/>
        </w:rPr>
        <w:t xml:space="preserve">clinical </w:t>
      </w:r>
      <w:r w:rsidR="00251909">
        <w:rPr>
          <w:color w:val="000000" w:themeColor="text1"/>
        </w:rPr>
        <w:t xml:space="preserve">trials </w:t>
      </w:r>
      <w:r w:rsidR="00E92169">
        <w:rPr>
          <w:color w:val="000000" w:themeColor="text1"/>
        </w:rPr>
        <w:t>in</w:t>
      </w:r>
      <w:r w:rsidR="00251909">
        <w:rPr>
          <w:color w:val="000000" w:themeColor="text1"/>
        </w:rPr>
        <w:t xml:space="preserve"> RSV vaccine history, such as </w:t>
      </w:r>
      <w:r w:rsidR="003A62DC">
        <w:rPr>
          <w:color w:val="000000" w:themeColor="text1"/>
        </w:rPr>
        <w:t xml:space="preserve">a phase 3 trial of a promising RSV </w:t>
      </w:r>
      <w:r w:rsidR="003A62DC">
        <w:rPr>
          <w:color w:val="000000" w:themeColor="text1"/>
        </w:rPr>
        <w:lastRenderedPageBreak/>
        <w:t>F-nanoparticle vaccine performed across 60 sites in the United States and enroll</w:t>
      </w:r>
      <w:r w:rsidR="00B225F3">
        <w:rPr>
          <w:color w:val="000000" w:themeColor="text1"/>
        </w:rPr>
        <w:t>ing</w:t>
      </w:r>
      <w:r w:rsidR="003A62DC">
        <w:rPr>
          <w:color w:val="000000" w:themeColor="text1"/>
        </w:rPr>
        <w:t xml:space="preserve"> nearly 12,000 adults 60 years and older, and a</w:t>
      </w:r>
      <w:r w:rsidR="00251909">
        <w:rPr>
          <w:color w:val="000000" w:themeColor="text1"/>
        </w:rPr>
        <w:t>nother</w:t>
      </w:r>
      <w:r w:rsidR="003A62DC">
        <w:rPr>
          <w:color w:val="000000" w:themeColor="text1"/>
        </w:rPr>
        <w:t xml:space="preserve"> phase 2b trial of a subunit vaccine with a TLR4 agonist adjuvant tested over 61 sites in seven countries and enroll</w:t>
      </w:r>
      <w:r w:rsidR="00B225F3">
        <w:rPr>
          <w:color w:val="000000" w:themeColor="text1"/>
        </w:rPr>
        <w:t>ing</w:t>
      </w:r>
      <w:r w:rsidR="003A62DC">
        <w:rPr>
          <w:color w:val="000000" w:themeColor="text1"/>
        </w:rPr>
        <w:t xml:space="preserve"> nearly 2000 adults 60 years and older. Despite promising safety and induction of desirable immun</w:t>
      </w:r>
      <w:r w:rsidR="006C518E">
        <w:rPr>
          <w:color w:val="000000" w:themeColor="text1"/>
        </w:rPr>
        <w:t>e responses by</w:t>
      </w:r>
      <w:r w:rsidR="003A62DC">
        <w:rPr>
          <w:color w:val="000000" w:themeColor="text1"/>
        </w:rPr>
        <w:t xml:space="preserve"> both</w:t>
      </w:r>
      <w:r w:rsidR="006C518E">
        <w:rPr>
          <w:color w:val="000000" w:themeColor="text1"/>
        </w:rPr>
        <w:t xml:space="preserve"> of</w:t>
      </w:r>
      <w:r w:rsidR="003A62DC">
        <w:rPr>
          <w:color w:val="000000" w:themeColor="text1"/>
        </w:rPr>
        <w:t xml:space="preserve"> </w:t>
      </w:r>
      <w:r w:rsidR="00251909">
        <w:rPr>
          <w:color w:val="000000" w:themeColor="text1"/>
        </w:rPr>
        <w:t xml:space="preserve">these </w:t>
      </w:r>
      <w:r w:rsidR="003A62DC">
        <w:rPr>
          <w:color w:val="000000" w:themeColor="text1"/>
        </w:rPr>
        <w:t xml:space="preserve">vaccines in earlier </w:t>
      </w:r>
      <w:r w:rsidR="00251909">
        <w:rPr>
          <w:color w:val="000000" w:themeColor="text1"/>
        </w:rPr>
        <w:t xml:space="preserve">clinical </w:t>
      </w:r>
      <w:r w:rsidR="003A62DC">
        <w:rPr>
          <w:color w:val="000000" w:themeColor="text1"/>
        </w:rPr>
        <w:t>trials, both failed to meet the</w:t>
      </w:r>
      <w:r w:rsidR="00E92169">
        <w:rPr>
          <w:color w:val="000000" w:themeColor="text1"/>
        </w:rPr>
        <w:t>ir</w:t>
      </w:r>
      <w:r w:rsidR="003A62DC">
        <w:rPr>
          <w:color w:val="000000" w:themeColor="text1"/>
        </w:rPr>
        <w:t xml:space="preserve"> trial endpoints and demonstrate protective efficacy in the elderly</w:t>
      </w:r>
      <w:r w:rsidR="00E113FF">
        <w:rPr>
          <w:color w:val="000000" w:themeColor="text1"/>
        </w:rPr>
        <w:t xml:space="preserve"> (data unpublished)</w:t>
      </w:r>
      <w:r w:rsidR="00AB2FDF">
        <w:rPr>
          <w:color w:val="000000" w:themeColor="text1"/>
        </w:rPr>
        <w:fldChar w:fldCharType="begin"/>
      </w:r>
      <w:r w:rsidR="006F73F4">
        <w:rPr>
          <w:color w:val="000000" w:themeColor="text1"/>
        </w:rPr>
        <w:instrText xml:space="preserve"> ADDIN EN.CITE &lt;EndNote&gt;&lt;Cite&gt;&lt;Author&gt;Mazur&lt;/Author&gt;&lt;Year&gt;2018&lt;/Year&gt;&lt;RecNum&gt;2137&lt;/RecNum&gt;&lt;DisplayText&gt;[45]&lt;/DisplayText&gt;&lt;record&gt;&lt;rec-number&gt;2137&lt;/rec-number&gt;&lt;foreign-keys&gt;&lt;key app="EN" db-id="f5sptdw5upzte7ezdt2xdp5e5adw9tztprap" timestamp="1540399027"&gt;2137&lt;/key&gt;&lt;key app="ENWeb" db-id=""&gt;0&lt;/key&gt;&lt;/foreign-keys&gt;&lt;ref-type name="Journal Article"&gt;17&lt;/ref-type&gt;&lt;contributors&gt;&lt;authors&gt;&lt;author&gt;Mazur, Natalie I.&lt;/author&gt;&lt;author&gt;Higgins, Deborah&lt;/author&gt;&lt;author&gt;Nunes, Marta C.&lt;/author&gt;&lt;author&gt;Melero, José A.&lt;/author&gt;&lt;author&gt;Langedijk, Annefleur C.&lt;/author&gt;&lt;author&gt;Horsley, Nicole&lt;/author&gt;&lt;author&gt;Buchholz, Ursula J.&lt;/author&gt;&lt;author&gt;Openshaw, Peter J.&lt;/author&gt;&lt;author&gt;McLellan, Jason S.&lt;/author&gt;&lt;author&gt;Englund, Janet A.&lt;/author&gt;&lt;author&gt;Mejias, Asuncion&lt;/author&gt;&lt;author&gt;Karron, Ruth A.&lt;/author&gt;&lt;author&gt;Simões, Eric A. F.&lt;/author&gt;&lt;author&gt;Knezevic, Ivana&lt;/author&gt;&lt;author&gt;Ramilo, Octavio&lt;/author&gt;&lt;author&gt;Piedra, Pedro A.&lt;/author&gt;&lt;author&gt;Chu, Helen Y.&lt;/author&gt;&lt;author&gt;Falsey, Ann R.&lt;/author&gt;&lt;author&gt;Nair, Harish&lt;/author&gt;&lt;author&gt;Kragten-Tabatabaie, Leyla&lt;/author&gt;&lt;author&gt;Greenough, Anne&lt;/author&gt;&lt;author&gt;Baraldi, Eugenio&lt;/author&gt;&lt;author&gt;Papadopoulos, Nikolaos G.&lt;/author&gt;&lt;author&gt;Vekemans, Johan&lt;/author&gt;&lt;author&gt;Polack, Fernando P.&lt;/author&gt;&lt;author&gt;Powell, Mair&lt;/author&gt;&lt;author&gt;Satav, Ashish&lt;/author&gt;&lt;author&gt;Walsh, Edward E.&lt;/author&gt;&lt;author&gt;Stein, Renato T.&lt;/author&gt;&lt;author&gt;Graham, Barney S.&lt;/author&gt;&lt;author&gt;Bont, Louis J.&lt;/author&gt;&lt;/authors&gt;&lt;/contributors&gt;&lt;titles&gt;&lt;title&gt;The respiratory syncytial virus vaccine landscape: lessons from the graveyard and promising candidates&lt;/title&gt;&lt;secondary-title&gt;The Lancet Infectious Diseases&lt;/secondary-title&gt;&lt;/titles&gt;&lt;periodical&gt;&lt;full-title&gt;The Lancet Infectious Diseases&lt;/full-title&gt;&lt;/periodical&gt;&lt;pages&gt;e295-e311&lt;/pages&gt;&lt;volume&gt;18&lt;/volume&gt;&lt;number&gt;10&lt;/number&gt;&lt;section&gt;e295&lt;/section&gt;&lt;dates&gt;&lt;year&gt;2018&lt;/year&gt;&lt;/dates&gt;&lt;isbn&gt;14733099&lt;/isbn&gt;&lt;urls&gt;&lt;/urls&gt;&lt;electronic-resource-num&gt;10.1016/s1473-3099(18)30292-5&lt;/electronic-resource-num&gt;&lt;/record&gt;&lt;/Cite&gt;&lt;/EndNote&gt;</w:instrText>
      </w:r>
      <w:r w:rsidR="00AB2FDF">
        <w:rPr>
          <w:color w:val="000000" w:themeColor="text1"/>
        </w:rPr>
        <w:fldChar w:fldCharType="separate"/>
      </w:r>
      <w:r w:rsidR="006F73F4">
        <w:rPr>
          <w:noProof/>
          <w:color w:val="000000" w:themeColor="text1"/>
        </w:rPr>
        <w:t>[</w:t>
      </w:r>
      <w:hyperlink w:anchor="_ENREF_45" w:tooltip="Mazur, 2018 #2137" w:history="1">
        <w:r w:rsidR="00E91ADA">
          <w:rPr>
            <w:noProof/>
            <w:color w:val="000000" w:themeColor="text1"/>
          </w:rPr>
          <w:t>45</w:t>
        </w:r>
      </w:hyperlink>
      <w:r w:rsidR="006F73F4">
        <w:rPr>
          <w:noProof/>
          <w:color w:val="000000" w:themeColor="text1"/>
        </w:rPr>
        <w:t>]</w:t>
      </w:r>
      <w:r w:rsidR="00AB2FDF">
        <w:rPr>
          <w:color w:val="000000" w:themeColor="text1"/>
        </w:rPr>
        <w:fldChar w:fldCharType="end"/>
      </w:r>
      <w:r w:rsidR="003A62DC">
        <w:rPr>
          <w:color w:val="000000" w:themeColor="text1"/>
        </w:rPr>
        <w:t>.</w:t>
      </w:r>
    </w:p>
    <w:p w14:paraId="79E4C418" w14:textId="7016C79A" w:rsidR="00076D34" w:rsidRDefault="00FD018F" w:rsidP="00DA40F3">
      <w:pPr>
        <w:spacing w:line="480" w:lineRule="auto"/>
        <w:rPr>
          <w:color w:val="000000" w:themeColor="text1"/>
        </w:rPr>
      </w:pPr>
      <w:r>
        <w:rPr>
          <w:color w:val="000000" w:themeColor="text1"/>
        </w:rPr>
        <w:t>Critically i</w:t>
      </w:r>
      <w:r w:rsidR="003A62DC">
        <w:rPr>
          <w:color w:val="000000" w:themeColor="text1"/>
        </w:rPr>
        <w:t xml:space="preserve">mportant obstacles remain with </w:t>
      </w:r>
      <w:r w:rsidR="00E0366C">
        <w:rPr>
          <w:color w:val="000000" w:themeColor="text1"/>
        </w:rPr>
        <w:t xml:space="preserve">there being </w:t>
      </w:r>
      <w:r w:rsidR="003A62DC">
        <w:rPr>
          <w:color w:val="000000" w:themeColor="text1"/>
        </w:rPr>
        <w:t>an incomplete u</w:t>
      </w:r>
      <w:r w:rsidR="00413CB7">
        <w:rPr>
          <w:color w:val="000000" w:themeColor="text1"/>
        </w:rPr>
        <w:t>nderstanding</w:t>
      </w:r>
      <w:r w:rsidR="003A62DC">
        <w:rPr>
          <w:color w:val="000000" w:themeColor="text1"/>
        </w:rPr>
        <w:t xml:space="preserve"> </w:t>
      </w:r>
      <w:r w:rsidR="006C518E">
        <w:rPr>
          <w:color w:val="000000" w:themeColor="text1"/>
        </w:rPr>
        <w:t xml:space="preserve">of </w:t>
      </w:r>
      <w:r w:rsidR="003A62DC">
        <w:rPr>
          <w:color w:val="000000" w:themeColor="text1"/>
        </w:rPr>
        <w:t>what immune responses are needed to confer protection from severe disease</w:t>
      </w:r>
      <w:r w:rsidR="00413CB7">
        <w:rPr>
          <w:color w:val="000000" w:themeColor="text1"/>
        </w:rPr>
        <w:t xml:space="preserve">, overcoming </w:t>
      </w:r>
      <w:r w:rsidR="003A62DC">
        <w:rPr>
          <w:color w:val="000000" w:themeColor="text1"/>
        </w:rPr>
        <w:t xml:space="preserve">the negative effects of pre-existing </w:t>
      </w:r>
      <w:r w:rsidR="00544DAE">
        <w:rPr>
          <w:color w:val="000000" w:themeColor="text1"/>
        </w:rPr>
        <w:t xml:space="preserve">immune responses </w:t>
      </w:r>
      <w:r w:rsidR="003A62DC">
        <w:rPr>
          <w:color w:val="000000" w:themeColor="text1"/>
        </w:rPr>
        <w:t>on vaccine immunogenicity</w:t>
      </w:r>
      <w:r w:rsidR="00076D34">
        <w:rPr>
          <w:color w:val="000000" w:themeColor="text1"/>
        </w:rPr>
        <w:t>, defining clinical outcome measures in phase 3 trials,</w:t>
      </w:r>
      <w:r>
        <w:rPr>
          <w:color w:val="000000" w:themeColor="text1"/>
        </w:rPr>
        <w:t xml:space="preserve"> </w:t>
      </w:r>
      <w:r w:rsidRPr="00FD018F">
        <w:rPr>
          <w:color w:val="000000" w:themeColor="text1"/>
        </w:rPr>
        <w:t>and</w:t>
      </w:r>
      <w:r w:rsidR="003A62DC" w:rsidRPr="00FD018F">
        <w:rPr>
          <w:color w:val="000000" w:themeColor="text1"/>
        </w:rPr>
        <w:t xml:space="preserve"> the </w:t>
      </w:r>
      <w:r w:rsidR="00C41820" w:rsidRPr="00FD018F">
        <w:rPr>
          <w:color w:val="000000" w:themeColor="text1"/>
        </w:rPr>
        <w:t>challenge of</w:t>
      </w:r>
      <w:r w:rsidR="003A62DC" w:rsidRPr="00FD018F">
        <w:rPr>
          <w:color w:val="000000" w:themeColor="text1"/>
        </w:rPr>
        <w:t xml:space="preserve"> </w:t>
      </w:r>
      <w:r w:rsidR="00544DAE">
        <w:rPr>
          <w:color w:val="000000" w:themeColor="text1"/>
        </w:rPr>
        <w:t xml:space="preserve">maintaining </w:t>
      </w:r>
      <w:r w:rsidR="00E113FF">
        <w:rPr>
          <w:color w:val="000000" w:themeColor="text1"/>
        </w:rPr>
        <w:t>immune responses</w:t>
      </w:r>
      <w:r w:rsidRPr="00FD018F">
        <w:rPr>
          <w:color w:val="000000" w:themeColor="text1"/>
        </w:rPr>
        <w:t xml:space="preserve">. </w:t>
      </w:r>
      <w:r w:rsidR="004E458B">
        <w:rPr>
          <w:color w:val="000000" w:themeColor="text1"/>
        </w:rPr>
        <w:t>Many</w:t>
      </w:r>
      <w:r w:rsidRPr="00FD018F">
        <w:rPr>
          <w:color w:val="000000" w:themeColor="text1"/>
        </w:rPr>
        <w:t xml:space="preserve"> c</w:t>
      </w:r>
      <w:r w:rsidR="00C41820" w:rsidRPr="00FD018F">
        <w:rPr>
          <w:color w:val="000000" w:themeColor="text1"/>
        </w:rPr>
        <w:t>onfounding factors</w:t>
      </w:r>
      <w:r w:rsidRPr="00FD018F">
        <w:rPr>
          <w:color w:val="000000" w:themeColor="text1"/>
        </w:rPr>
        <w:t xml:space="preserve"> </w:t>
      </w:r>
      <w:r w:rsidR="00C41820" w:rsidRPr="00FD018F">
        <w:rPr>
          <w:color w:val="000000" w:themeColor="text1"/>
        </w:rPr>
        <w:t xml:space="preserve">cannot </w:t>
      </w:r>
      <w:r w:rsidRPr="00FD018F">
        <w:rPr>
          <w:color w:val="000000" w:themeColor="text1"/>
        </w:rPr>
        <w:t xml:space="preserve">be </w:t>
      </w:r>
      <w:r w:rsidR="00C41820" w:rsidRPr="00FD018F">
        <w:rPr>
          <w:color w:val="000000" w:themeColor="text1"/>
        </w:rPr>
        <w:t>addressed through vaccination</w:t>
      </w:r>
      <w:r w:rsidRPr="00FD018F">
        <w:rPr>
          <w:color w:val="000000" w:themeColor="text1"/>
        </w:rPr>
        <w:t>,</w:t>
      </w:r>
      <w:r w:rsidR="00C41820" w:rsidRPr="00FD018F">
        <w:rPr>
          <w:color w:val="000000" w:themeColor="text1"/>
        </w:rPr>
        <w:t xml:space="preserve"> such as </w:t>
      </w:r>
      <w:r w:rsidR="009F1EA7">
        <w:rPr>
          <w:color w:val="000000" w:themeColor="text1"/>
        </w:rPr>
        <w:t xml:space="preserve">advanced </w:t>
      </w:r>
      <w:r w:rsidRPr="00FD018F">
        <w:rPr>
          <w:color w:val="000000" w:themeColor="text1"/>
        </w:rPr>
        <w:t xml:space="preserve">age-related thymic involution and waning </w:t>
      </w:r>
      <w:r w:rsidR="00C3638D">
        <w:rPr>
          <w:color w:val="000000" w:themeColor="text1"/>
        </w:rPr>
        <w:t xml:space="preserve">bone </w:t>
      </w:r>
      <w:r w:rsidRPr="00FD018F">
        <w:rPr>
          <w:color w:val="000000" w:themeColor="text1"/>
        </w:rPr>
        <w:t xml:space="preserve">marrow lymphopoiesis, </w:t>
      </w:r>
      <w:r w:rsidR="004E458B">
        <w:rPr>
          <w:color w:val="000000" w:themeColor="text1"/>
        </w:rPr>
        <w:t xml:space="preserve">the </w:t>
      </w:r>
      <w:r w:rsidR="00076D34">
        <w:rPr>
          <w:color w:val="000000" w:themeColor="text1"/>
        </w:rPr>
        <w:t>low seasonal attack rate</w:t>
      </w:r>
      <w:r w:rsidR="004E458B">
        <w:rPr>
          <w:color w:val="000000" w:themeColor="text1"/>
        </w:rPr>
        <w:t xml:space="preserve"> and the effect this has on the trial </w:t>
      </w:r>
      <w:r w:rsidR="00E113FF">
        <w:rPr>
          <w:color w:val="000000" w:themeColor="text1"/>
        </w:rPr>
        <w:t>sizes</w:t>
      </w:r>
      <w:r w:rsidR="004E458B">
        <w:rPr>
          <w:color w:val="000000" w:themeColor="text1"/>
        </w:rPr>
        <w:t xml:space="preserve"> needed to </w:t>
      </w:r>
      <w:r w:rsidR="00E113FF">
        <w:rPr>
          <w:color w:val="000000" w:themeColor="text1"/>
        </w:rPr>
        <w:t>prove</w:t>
      </w:r>
      <w:r w:rsidR="004E458B">
        <w:rPr>
          <w:color w:val="000000" w:themeColor="text1"/>
        </w:rPr>
        <w:t xml:space="preserve"> efficacy</w:t>
      </w:r>
      <w:r w:rsidR="00076D34">
        <w:rPr>
          <w:color w:val="000000" w:themeColor="text1"/>
        </w:rPr>
        <w:t xml:space="preserve">, </w:t>
      </w:r>
      <w:r w:rsidRPr="00FD018F">
        <w:rPr>
          <w:color w:val="000000" w:themeColor="text1"/>
        </w:rPr>
        <w:t xml:space="preserve">and in having </w:t>
      </w:r>
      <w:r w:rsidR="004E458B">
        <w:rPr>
          <w:color w:val="000000" w:themeColor="text1"/>
        </w:rPr>
        <w:t xml:space="preserve">a </w:t>
      </w:r>
      <w:r w:rsidR="00C41820" w:rsidRPr="00FD018F">
        <w:rPr>
          <w:color w:val="000000" w:themeColor="text1"/>
        </w:rPr>
        <w:t xml:space="preserve">target </w:t>
      </w:r>
      <w:r w:rsidR="003A62DC">
        <w:rPr>
          <w:color w:val="000000" w:themeColor="text1"/>
        </w:rPr>
        <w:t xml:space="preserve">population </w:t>
      </w:r>
      <w:r w:rsidR="00C41820">
        <w:rPr>
          <w:color w:val="000000" w:themeColor="text1"/>
        </w:rPr>
        <w:t>where 90% of RSV-related hospital admissions are associated with one or more co-morbid disease</w:t>
      </w:r>
      <w:r w:rsidR="00C3638D">
        <w:rPr>
          <w:color w:val="000000" w:themeColor="text1"/>
        </w:rPr>
        <w:t>s</w:t>
      </w:r>
      <w:r w:rsidR="00AB2FDF">
        <w:rPr>
          <w:color w:val="000000" w:themeColor="text1"/>
        </w:rPr>
        <w:fldChar w:fldCharType="begin">
          <w:fldData xml:space="preserve">PEVuZE5vdGU+PENpdGU+PEF1dGhvcj5MZWU8L0F1dGhvcj48WWVhcj4yMDEzPC9ZZWFyPjxSZWNO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</w:fldData>
        </w:fldChar>
      </w:r>
      <w:r w:rsidR="00BD52E7">
        <w:rPr>
          <w:color w:val="000000" w:themeColor="text1"/>
        </w:rPr>
        <w:instrText xml:space="preserve"> ADDIN EN.CITE </w:instrText>
      </w:r>
      <w:r w:rsidR="00BD52E7">
        <w:rPr>
          <w:color w:val="000000" w:themeColor="text1"/>
        </w:rPr>
        <w:fldChar w:fldCharType="begin">
          <w:fldData xml:space="preserve">PEVuZE5vdGU+PENpdGU+PEF1dGhvcj5MZWU8L0F1dGhvcj48WWVhcj4yMDEzPC9ZZWFyPjxSZWNO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</w:fldData>
        </w:fldChar>
      </w:r>
      <w:r w:rsidR="00BD52E7">
        <w:rPr>
          <w:color w:val="000000" w:themeColor="text1"/>
        </w:rPr>
        <w:instrText xml:space="preserve"> ADDIN EN.CITE.DATA </w:instrText>
      </w:r>
      <w:r w:rsidR="00BD52E7">
        <w:rPr>
          <w:color w:val="000000" w:themeColor="text1"/>
        </w:rPr>
      </w:r>
      <w:r w:rsidR="00BD52E7">
        <w:rPr>
          <w:color w:val="000000" w:themeColor="text1"/>
        </w:rPr>
        <w:fldChar w:fldCharType="end"/>
      </w:r>
      <w:r w:rsidR="00AB2FDF">
        <w:rPr>
          <w:color w:val="000000" w:themeColor="text1"/>
        </w:rPr>
      </w:r>
      <w:r w:rsidR="00AB2FDF">
        <w:rPr>
          <w:color w:val="000000" w:themeColor="text1"/>
        </w:rPr>
        <w:fldChar w:fldCharType="separate"/>
      </w:r>
      <w:r w:rsidR="00BD52E7">
        <w:rPr>
          <w:noProof/>
          <w:color w:val="000000" w:themeColor="text1"/>
        </w:rPr>
        <w:t>[</w:t>
      </w:r>
      <w:hyperlink w:anchor="_ENREF_22" w:tooltip="Lee, 2013 #380" w:history="1">
        <w:r w:rsidR="00E91ADA">
          <w:rPr>
            <w:noProof/>
            <w:color w:val="000000" w:themeColor="text1"/>
          </w:rPr>
          <w:t>22</w:t>
        </w:r>
      </w:hyperlink>
      <w:r w:rsidR="00BD52E7">
        <w:rPr>
          <w:noProof/>
          <w:color w:val="000000" w:themeColor="text1"/>
        </w:rPr>
        <w:t>]</w:t>
      </w:r>
      <w:r w:rsidR="00AB2FDF">
        <w:rPr>
          <w:color w:val="000000" w:themeColor="text1"/>
        </w:rPr>
        <w:fldChar w:fldCharType="end"/>
      </w:r>
      <w:r w:rsidR="00C41820">
        <w:rPr>
          <w:color w:val="000000" w:themeColor="text1"/>
        </w:rPr>
        <w:t xml:space="preserve">. </w:t>
      </w:r>
      <w:r w:rsidR="0017056A">
        <w:t xml:space="preserve">Without any known immune correlates of protection, arguably </w:t>
      </w:r>
      <w:r w:rsidR="00E113FF">
        <w:t xml:space="preserve">the optimal </w:t>
      </w:r>
      <w:r w:rsidR="004E458B">
        <w:t xml:space="preserve">response </w:t>
      </w:r>
      <w:r w:rsidR="00E113FF">
        <w:t>to vaccination</w:t>
      </w:r>
      <w:r w:rsidR="004E458B">
        <w:t xml:space="preserve"> in the </w:t>
      </w:r>
      <w:r>
        <w:t xml:space="preserve">elderly </w:t>
      </w:r>
      <w:r w:rsidR="0017056A" w:rsidRPr="003A62DC">
        <w:rPr>
          <w:color w:val="000000" w:themeColor="text1"/>
        </w:rPr>
        <w:t xml:space="preserve">would be to restore immune responses similar to those </w:t>
      </w:r>
      <w:r w:rsidR="004E458B">
        <w:rPr>
          <w:color w:val="000000" w:themeColor="text1"/>
        </w:rPr>
        <w:t xml:space="preserve">observed </w:t>
      </w:r>
      <w:r w:rsidR="0017056A" w:rsidRPr="003A62DC">
        <w:rPr>
          <w:color w:val="000000" w:themeColor="text1"/>
        </w:rPr>
        <w:t xml:space="preserve">in </w:t>
      </w:r>
      <w:r w:rsidR="00C3638D">
        <w:rPr>
          <w:color w:val="000000" w:themeColor="text1"/>
        </w:rPr>
        <w:t>younger adults</w:t>
      </w:r>
      <w:r w:rsidR="0017056A" w:rsidRPr="003A62DC">
        <w:rPr>
          <w:color w:val="000000" w:themeColor="text1"/>
        </w:rPr>
        <w:t xml:space="preserve"> when the risk of disease progression, hospitalisation and death were minimal. RSV disease is propagated within the host by free virus (targets of neutralising antibody) produced from infected cells (targets of cellular immunity)</w:t>
      </w:r>
      <w:r w:rsidR="00C41820">
        <w:rPr>
          <w:color w:val="000000" w:themeColor="text1"/>
        </w:rPr>
        <w:t>, and a</w:t>
      </w:r>
      <w:r w:rsidR="003A62DC">
        <w:rPr>
          <w:color w:val="000000" w:themeColor="text1"/>
        </w:rPr>
        <w:t>dvanced age</w:t>
      </w:r>
      <w:r w:rsidR="003A62DC" w:rsidRPr="003A62DC">
        <w:rPr>
          <w:color w:val="000000" w:themeColor="text1"/>
        </w:rPr>
        <w:t xml:space="preserve"> </w:t>
      </w:r>
      <w:r w:rsidR="003A62DC">
        <w:rPr>
          <w:color w:val="000000" w:themeColor="text1"/>
        </w:rPr>
        <w:t>is associated with</w:t>
      </w:r>
      <w:r w:rsidR="003A62DC" w:rsidRPr="003A62DC">
        <w:rPr>
          <w:color w:val="000000" w:themeColor="text1"/>
        </w:rPr>
        <w:t xml:space="preserve"> losses in both these </w:t>
      </w:r>
      <w:r w:rsidR="003A62DC" w:rsidRPr="003A62DC">
        <w:rPr>
          <w:color w:val="000000" w:themeColor="text1"/>
        </w:rPr>
        <w:lastRenderedPageBreak/>
        <w:t>host effector arms</w:t>
      </w:r>
      <w:r w:rsidR="00C41820">
        <w:rPr>
          <w:color w:val="000000" w:themeColor="text1"/>
        </w:rPr>
        <w:t>. Th</w:t>
      </w:r>
      <w:r>
        <w:rPr>
          <w:color w:val="000000" w:themeColor="text1"/>
        </w:rPr>
        <w:t>e</w:t>
      </w:r>
      <w:r w:rsidR="00C41820">
        <w:rPr>
          <w:color w:val="000000" w:themeColor="text1"/>
        </w:rPr>
        <w:t xml:space="preserve"> </w:t>
      </w:r>
      <w:r w:rsidR="003A62DC" w:rsidRPr="003A62DC">
        <w:rPr>
          <w:color w:val="000000" w:themeColor="text1"/>
        </w:rPr>
        <w:t xml:space="preserve">design </w:t>
      </w:r>
      <w:r>
        <w:rPr>
          <w:color w:val="000000" w:themeColor="text1"/>
        </w:rPr>
        <w:t>of</w:t>
      </w:r>
      <w:r w:rsidR="00C41820">
        <w:rPr>
          <w:color w:val="000000" w:themeColor="text1"/>
        </w:rPr>
        <w:t xml:space="preserve"> a future </w:t>
      </w:r>
      <w:r w:rsidR="003A62DC" w:rsidRPr="003A62DC">
        <w:rPr>
          <w:color w:val="000000" w:themeColor="text1"/>
        </w:rPr>
        <w:t xml:space="preserve">RSV vaccine for the elderly </w:t>
      </w:r>
      <w:r w:rsidR="0017056A" w:rsidRPr="003A62DC">
        <w:rPr>
          <w:color w:val="000000" w:themeColor="text1"/>
        </w:rPr>
        <w:t xml:space="preserve">might therefore </w:t>
      </w:r>
      <w:r w:rsidR="003A62DC" w:rsidRPr="003A62DC">
        <w:rPr>
          <w:color w:val="000000" w:themeColor="text1"/>
        </w:rPr>
        <w:t>consider the need for</w:t>
      </w:r>
      <w:r w:rsidR="00C41820">
        <w:rPr>
          <w:color w:val="000000" w:themeColor="text1"/>
        </w:rPr>
        <w:t xml:space="preserve"> the</w:t>
      </w:r>
      <w:r w:rsidR="003A62DC" w:rsidRPr="003A62DC">
        <w:rPr>
          <w:color w:val="000000" w:themeColor="text1"/>
        </w:rPr>
        <w:t xml:space="preserve"> </w:t>
      </w:r>
      <w:r w:rsidR="0017056A" w:rsidRPr="003A62DC">
        <w:rPr>
          <w:color w:val="000000" w:themeColor="text1"/>
        </w:rPr>
        <w:t xml:space="preserve">parallel </w:t>
      </w:r>
      <w:r w:rsidR="003A62DC">
        <w:rPr>
          <w:color w:val="000000" w:themeColor="text1"/>
        </w:rPr>
        <w:t>restoration</w:t>
      </w:r>
      <w:r w:rsidR="0017056A" w:rsidRPr="003A62DC">
        <w:rPr>
          <w:color w:val="000000" w:themeColor="text1"/>
        </w:rPr>
        <w:t xml:space="preserve"> of humoral and cellular RSV-spe</w:t>
      </w:r>
      <w:r w:rsidR="00E92169">
        <w:rPr>
          <w:color w:val="000000" w:themeColor="text1"/>
        </w:rPr>
        <w:t>cific immunity</w:t>
      </w:r>
      <w:r w:rsidR="00C41820">
        <w:rPr>
          <w:color w:val="000000" w:themeColor="text1"/>
        </w:rPr>
        <w:t xml:space="preserve">. </w:t>
      </w:r>
    </w:p>
    <w:p w14:paraId="7C557A13" w14:textId="14E1EC5E" w:rsidR="00FE3B62" w:rsidRPr="003E1F0D" w:rsidRDefault="0026519B" w:rsidP="0026519B">
      <w:pPr>
        <w:spacing w:line="480" w:lineRule="auto"/>
        <w:rPr>
          <w:color w:val="000000" w:themeColor="text1"/>
        </w:rPr>
      </w:pPr>
      <w:r>
        <w:rPr>
          <w:color w:val="000000" w:themeColor="text1"/>
        </w:rPr>
        <w:t>Younger adults can be experimentally re-infected with the same RSV strain within months, and a significant proportion of confirmed RSV infections in the elderly with COPD are not associated with changes in serum or nasal antibody (15% of infections, 73% of whom were symptomatic)</w:t>
      </w:r>
      <w:r>
        <w:rPr>
          <w:color w:val="000000" w:themeColor="text1"/>
        </w:rPr>
        <w:fldChar w:fldCharType="begin">
          <w:fldData xml:space="preserve">PEVuZE5vdGU+PENpdGU+PEF1dGhvcj5GYWxzZXk8L0F1dGhvcj48WWVhcj4yMDA2PC9ZZWFyPjxS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</w:fldData>
        </w:fldChar>
      </w:r>
      <w:r>
        <w:rPr>
          <w:color w:val="000000" w:themeColor="text1"/>
        </w:rPr>
        <w:instrText xml:space="preserve"> ADDIN EN.CITE </w:instrText>
      </w:r>
      <w:r>
        <w:rPr>
          <w:color w:val="000000" w:themeColor="text1"/>
        </w:rPr>
        <w:fldChar w:fldCharType="begin">
          <w:fldData xml:space="preserve">PEVuZE5vdGU+PENpdGU+PEF1dGhvcj5GYWxzZXk8L0F1dGhvcj48WWVhcj4yMDA2PC9ZZWFyPjxS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r>
      <w:r>
        <w:rPr>
          <w:color w:val="000000" w:themeColor="text1"/>
        </w:rPr>
        <w:fldChar w:fldCharType="separate"/>
      </w:r>
      <w:r>
        <w:rPr>
          <w:noProof/>
          <w:color w:val="000000" w:themeColor="text1"/>
        </w:rPr>
        <w:t>[</w:t>
      </w:r>
      <w:hyperlink w:anchor="_ENREF_46" w:tooltip="Falsey, 2006 #315" w:history="1">
        <w:r w:rsidR="00E91ADA">
          <w:rPr>
            <w:noProof/>
            <w:color w:val="000000" w:themeColor="text1"/>
          </w:rPr>
          <w:t>46</w:t>
        </w:r>
      </w:hyperlink>
      <w:r>
        <w:rPr>
          <w:noProof/>
          <w:color w:val="000000" w:themeColor="text1"/>
        </w:rPr>
        <w:t>]</w:t>
      </w:r>
      <w:r>
        <w:rPr>
          <w:color w:val="000000" w:themeColor="text1"/>
        </w:rPr>
        <w:fldChar w:fldCharType="end"/>
      </w:r>
      <w:r>
        <w:rPr>
          <w:color w:val="000000" w:themeColor="text1"/>
        </w:rPr>
        <w:t xml:space="preserve">. </w:t>
      </w:r>
      <w:r w:rsidR="00BC44D8">
        <w:rPr>
          <w:color w:val="000000" w:themeColor="text1"/>
        </w:rPr>
        <w:t xml:space="preserve">In these examples of </w:t>
      </w:r>
      <w:r w:rsidR="00C20A69">
        <w:rPr>
          <w:color w:val="000000" w:themeColor="text1"/>
        </w:rPr>
        <w:t xml:space="preserve">absent or </w:t>
      </w:r>
      <w:r w:rsidR="00605348">
        <w:rPr>
          <w:color w:val="000000" w:themeColor="text1"/>
        </w:rPr>
        <w:t xml:space="preserve">short-lived </w:t>
      </w:r>
      <w:r w:rsidR="003E1F0D">
        <w:rPr>
          <w:color w:val="000000" w:themeColor="text1"/>
        </w:rPr>
        <w:t xml:space="preserve">protection </w:t>
      </w:r>
      <w:r w:rsidR="00605348">
        <w:rPr>
          <w:color w:val="000000" w:themeColor="text1"/>
        </w:rPr>
        <w:t xml:space="preserve">following </w:t>
      </w:r>
      <w:r w:rsidR="00BC44D8">
        <w:rPr>
          <w:color w:val="000000" w:themeColor="text1"/>
        </w:rPr>
        <w:t>natural infection</w:t>
      </w:r>
      <w:r w:rsidR="006C518E">
        <w:rPr>
          <w:color w:val="000000" w:themeColor="text1"/>
        </w:rPr>
        <w:t>,</w:t>
      </w:r>
      <w:r w:rsidR="00BC44D8">
        <w:rPr>
          <w:color w:val="000000" w:themeColor="text1"/>
        </w:rPr>
        <w:t xml:space="preserve"> the virus </w:t>
      </w:r>
      <w:r w:rsidR="00C20A69">
        <w:rPr>
          <w:color w:val="000000" w:themeColor="text1"/>
        </w:rPr>
        <w:t xml:space="preserve">has </w:t>
      </w:r>
      <w:r w:rsidR="00605348">
        <w:rPr>
          <w:color w:val="000000" w:themeColor="text1"/>
        </w:rPr>
        <w:t xml:space="preserve">employed potent mechanisms for immune subversion and evasion, such as </w:t>
      </w:r>
      <w:r w:rsidR="006C518E">
        <w:rPr>
          <w:color w:val="000000" w:themeColor="text1"/>
        </w:rPr>
        <w:t xml:space="preserve">through the effects of </w:t>
      </w:r>
      <w:r w:rsidR="00605348">
        <w:rPr>
          <w:color w:val="000000" w:themeColor="text1"/>
        </w:rPr>
        <w:t xml:space="preserve">the </w:t>
      </w:r>
      <w:r w:rsidR="00BC44D8">
        <w:rPr>
          <w:color w:val="000000" w:themeColor="text1"/>
        </w:rPr>
        <w:t>non-structural proteins and soluble G protein</w:t>
      </w:r>
      <w:r w:rsidR="00605348">
        <w:rPr>
          <w:color w:val="000000" w:themeColor="text1"/>
        </w:rPr>
        <w:t>. However</w:t>
      </w:r>
      <w:r w:rsidR="00E113FF">
        <w:rPr>
          <w:color w:val="000000" w:themeColor="text1"/>
        </w:rPr>
        <w:t>,</w:t>
      </w:r>
      <w:r w:rsidR="00605348">
        <w:rPr>
          <w:color w:val="000000" w:themeColor="text1"/>
        </w:rPr>
        <w:t xml:space="preserve"> </w:t>
      </w:r>
      <w:r w:rsidR="00E1436F">
        <w:rPr>
          <w:color w:val="000000" w:themeColor="text1"/>
        </w:rPr>
        <w:t xml:space="preserve">following vaccination with candidates that </w:t>
      </w:r>
      <w:r w:rsidR="00BC44D8">
        <w:rPr>
          <w:color w:val="000000" w:themeColor="text1"/>
        </w:rPr>
        <w:t xml:space="preserve">used </w:t>
      </w:r>
      <w:r w:rsidR="00605348">
        <w:rPr>
          <w:color w:val="000000" w:themeColor="text1"/>
        </w:rPr>
        <w:t>other RSV proteins</w:t>
      </w:r>
      <w:r w:rsidR="003348B3">
        <w:rPr>
          <w:color w:val="000000" w:themeColor="text1"/>
        </w:rPr>
        <w:t>,</w:t>
      </w:r>
      <w:r w:rsidR="00605348">
        <w:rPr>
          <w:color w:val="000000" w:themeColor="text1"/>
        </w:rPr>
        <w:t xml:space="preserve"> we </w:t>
      </w:r>
      <w:r w:rsidR="003E1F0D">
        <w:rPr>
          <w:color w:val="000000" w:themeColor="text1"/>
        </w:rPr>
        <w:t>continue to</w:t>
      </w:r>
      <w:r w:rsidR="00605348">
        <w:rPr>
          <w:color w:val="000000" w:themeColor="text1"/>
        </w:rPr>
        <w:t xml:space="preserve"> observe short-lived </w:t>
      </w:r>
      <w:r w:rsidR="004E458B">
        <w:rPr>
          <w:color w:val="000000" w:themeColor="text1"/>
        </w:rPr>
        <w:t>vaccine immunogenicity</w:t>
      </w:r>
      <w:r w:rsidR="003E1F0D">
        <w:rPr>
          <w:color w:val="000000" w:themeColor="text1"/>
        </w:rPr>
        <w:t xml:space="preserve"> that suggests other host factors are also important, and these are not well understood. </w:t>
      </w:r>
      <w:r w:rsidR="00E1436F">
        <w:rPr>
          <w:color w:val="000000" w:themeColor="text1"/>
        </w:rPr>
        <w:t xml:space="preserve">It remains unknown </w:t>
      </w:r>
      <w:r w:rsidR="004E458B">
        <w:rPr>
          <w:color w:val="000000" w:themeColor="text1"/>
        </w:rPr>
        <w:t xml:space="preserve">whether a future RSV vaccine could confer protection </w:t>
      </w:r>
      <w:r w:rsidR="00E71A30">
        <w:rPr>
          <w:color w:val="000000" w:themeColor="text1"/>
        </w:rPr>
        <w:t xml:space="preserve">over </w:t>
      </w:r>
      <w:r w:rsidR="004E458B">
        <w:rPr>
          <w:color w:val="000000" w:themeColor="text1"/>
        </w:rPr>
        <w:t xml:space="preserve">more than one season, and </w:t>
      </w:r>
      <w:r w:rsidR="00E1436F">
        <w:rPr>
          <w:color w:val="000000" w:themeColor="text1"/>
        </w:rPr>
        <w:t>the frequency of vaccination needed for protection</w:t>
      </w:r>
      <w:r w:rsidR="003E1F0D">
        <w:rPr>
          <w:color w:val="000000" w:themeColor="text1"/>
        </w:rPr>
        <w:t xml:space="preserve"> in the elderly</w:t>
      </w:r>
      <w:r w:rsidR="004E458B">
        <w:rPr>
          <w:color w:val="000000" w:themeColor="text1"/>
        </w:rPr>
        <w:t xml:space="preserve"> could create logistical obstacles and, </w:t>
      </w:r>
      <w:r w:rsidR="00E1436F" w:rsidRPr="003E1F0D">
        <w:rPr>
          <w:color w:val="000000" w:themeColor="text1"/>
        </w:rPr>
        <w:t>in the case</w:t>
      </w:r>
      <w:r w:rsidR="003348B3">
        <w:rPr>
          <w:color w:val="000000" w:themeColor="text1"/>
        </w:rPr>
        <w:t xml:space="preserve"> of</w:t>
      </w:r>
      <w:r w:rsidR="00E1436F" w:rsidRPr="003E1F0D">
        <w:rPr>
          <w:color w:val="000000" w:themeColor="text1"/>
        </w:rPr>
        <w:t xml:space="preserve"> viral-vectored vaccines</w:t>
      </w:r>
      <w:r w:rsidR="004E458B">
        <w:rPr>
          <w:color w:val="000000" w:themeColor="text1"/>
        </w:rPr>
        <w:t>,</w:t>
      </w:r>
      <w:r w:rsidR="00E1436F" w:rsidRPr="003E1F0D">
        <w:rPr>
          <w:color w:val="000000" w:themeColor="text1"/>
        </w:rPr>
        <w:t xml:space="preserve"> the generation of vector-specific antibody that could abrogate immunogenicity</w:t>
      </w:r>
      <w:r w:rsidR="004E458B">
        <w:rPr>
          <w:color w:val="000000" w:themeColor="text1"/>
        </w:rPr>
        <w:t xml:space="preserve"> in later years</w:t>
      </w:r>
      <w:r w:rsidR="00E1436F" w:rsidRPr="003E1F0D">
        <w:rPr>
          <w:color w:val="000000" w:themeColor="text1"/>
        </w:rPr>
        <w:t>.</w:t>
      </w:r>
    </w:p>
    <w:p w14:paraId="6F212BA4" w14:textId="69AF6E6F" w:rsidR="009B5F7D" w:rsidRDefault="00E92169" w:rsidP="001417F4">
      <w:pPr>
        <w:spacing w:line="480" w:lineRule="auto"/>
        <w:ind w:firstLine="709"/>
        <w:rPr>
          <w:color w:val="000000" w:themeColor="text1"/>
        </w:rPr>
      </w:pPr>
      <w:r>
        <w:rPr>
          <w:color w:val="000000" w:themeColor="text1"/>
        </w:rPr>
        <w:t xml:space="preserve">The </w:t>
      </w:r>
      <w:r w:rsidR="003E1F0D">
        <w:rPr>
          <w:color w:val="000000" w:themeColor="text1"/>
        </w:rPr>
        <w:t>challenge of restoring age-related losses</w:t>
      </w:r>
      <w:r w:rsidR="00FD249F">
        <w:rPr>
          <w:color w:val="000000" w:themeColor="text1"/>
        </w:rPr>
        <w:t xml:space="preserve"> of</w:t>
      </w:r>
      <w:r w:rsidR="003E1F0D">
        <w:rPr>
          <w:color w:val="000000" w:themeColor="text1"/>
        </w:rPr>
        <w:t xml:space="preserve"> humoral and cellular immunity</w:t>
      </w:r>
      <w:r w:rsidR="004E458B">
        <w:rPr>
          <w:color w:val="000000" w:themeColor="text1"/>
        </w:rPr>
        <w:t xml:space="preserve"> </w:t>
      </w:r>
      <w:r>
        <w:rPr>
          <w:color w:val="000000" w:themeColor="text1"/>
        </w:rPr>
        <w:t xml:space="preserve">is substantial, but </w:t>
      </w:r>
      <w:r w:rsidR="004E458B">
        <w:rPr>
          <w:color w:val="000000" w:themeColor="text1"/>
        </w:rPr>
        <w:t xml:space="preserve">there have been several </w:t>
      </w:r>
      <w:r w:rsidR="003E1F0D">
        <w:rPr>
          <w:color w:val="000000" w:themeColor="text1"/>
        </w:rPr>
        <w:t xml:space="preserve">major advances </w:t>
      </w:r>
      <w:r>
        <w:rPr>
          <w:color w:val="000000" w:themeColor="text1"/>
        </w:rPr>
        <w:t xml:space="preserve">in recent years </w:t>
      </w:r>
      <w:r w:rsidR="004E458B">
        <w:rPr>
          <w:color w:val="000000" w:themeColor="text1"/>
        </w:rPr>
        <w:t xml:space="preserve">that could </w:t>
      </w:r>
      <w:r w:rsidR="001718BE">
        <w:rPr>
          <w:color w:val="000000" w:themeColor="text1"/>
        </w:rPr>
        <w:t xml:space="preserve">help to achieve </w:t>
      </w:r>
      <w:r w:rsidR="00FD249F">
        <w:rPr>
          <w:color w:val="000000" w:themeColor="text1"/>
        </w:rPr>
        <w:t>t</w:t>
      </w:r>
      <w:r w:rsidR="001718BE">
        <w:rPr>
          <w:color w:val="000000" w:themeColor="text1"/>
        </w:rPr>
        <w:t>his goal</w:t>
      </w:r>
      <w:r w:rsidR="004E458B">
        <w:rPr>
          <w:color w:val="000000" w:themeColor="text1"/>
        </w:rPr>
        <w:t>. Examples include having a better</w:t>
      </w:r>
      <w:r w:rsidR="003E1F0D">
        <w:rPr>
          <w:color w:val="000000" w:themeColor="text1"/>
        </w:rPr>
        <w:t xml:space="preserve"> understanding</w:t>
      </w:r>
      <w:r w:rsidR="00FD249F">
        <w:rPr>
          <w:color w:val="000000" w:themeColor="text1"/>
        </w:rPr>
        <w:t xml:space="preserve"> of</w:t>
      </w:r>
      <w:r w:rsidR="003E1F0D">
        <w:rPr>
          <w:color w:val="000000" w:themeColor="text1"/>
        </w:rPr>
        <w:t xml:space="preserve"> the structural biology of the F protein </w:t>
      </w:r>
      <w:r w:rsidR="002312EB">
        <w:rPr>
          <w:color w:val="000000" w:themeColor="text1"/>
        </w:rPr>
        <w:t>and</w:t>
      </w:r>
      <w:r w:rsidR="004E458B">
        <w:rPr>
          <w:color w:val="000000" w:themeColor="text1"/>
        </w:rPr>
        <w:t xml:space="preserve"> </w:t>
      </w:r>
      <w:r w:rsidR="003E1F0D">
        <w:rPr>
          <w:color w:val="000000" w:themeColor="text1"/>
        </w:rPr>
        <w:t xml:space="preserve">superior </w:t>
      </w:r>
      <w:r w:rsidR="005E5491">
        <w:rPr>
          <w:color w:val="000000" w:themeColor="text1"/>
        </w:rPr>
        <w:t xml:space="preserve">antibody </w:t>
      </w:r>
      <w:r w:rsidR="003E1F0D">
        <w:rPr>
          <w:color w:val="000000" w:themeColor="text1"/>
        </w:rPr>
        <w:t xml:space="preserve">neutralisation, the use of experimental challenge models </w:t>
      </w:r>
      <w:r w:rsidR="00A550F2">
        <w:rPr>
          <w:color w:val="000000" w:themeColor="text1"/>
        </w:rPr>
        <w:t xml:space="preserve">that </w:t>
      </w:r>
      <w:r w:rsidR="002312EB">
        <w:rPr>
          <w:color w:val="000000" w:themeColor="text1"/>
        </w:rPr>
        <w:t>can</w:t>
      </w:r>
      <w:r w:rsidR="003E1F0D">
        <w:rPr>
          <w:color w:val="000000" w:themeColor="text1"/>
        </w:rPr>
        <w:t xml:space="preserve"> provide early in</w:t>
      </w:r>
      <w:r w:rsidR="0045150B">
        <w:rPr>
          <w:color w:val="000000" w:themeColor="text1"/>
        </w:rPr>
        <w:t>sight into which vaccines might induce protective immunity</w:t>
      </w:r>
      <w:r w:rsidR="003E1F0D">
        <w:rPr>
          <w:color w:val="000000" w:themeColor="text1"/>
        </w:rPr>
        <w:t xml:space="preserve">, </w:t>
      </w:r>
      <w:r w:rsidR="002312EB">
        <w:rPr>
          <w:color w:val="000000" w:themeColor="text1"/>
        </w:rPr>
        <w:lastRenderedPageBreak/>
        <w:t xml:space="preserve">several </w:t>
      </w:r>
      <w:r w:rsidR="00A550F2">
        <w:rPr>
          <w:color w:val="000000" w:themeColor="text1"/>
        </w:rPr>
        <w:t xml:space="preserve">new biological platforms for antigen delivery that induce both antibody and T-cell responses, </w:t>
      </w:r>
      <w:r w:rsidR="003E1F0D">
        <w:rPr>
          <w:color w:val="000000" w:themeColor="text1"/>
        </w:rPr>
        <w:t xml:space="preserve">and learning more about the epidemiology of disease </w:t>
      </w:r>
      <w:r w:rsidR="0045150B">
        <w:rPr>
          <w:color w:val="000000" w:themeColor="text1"/>
        </w:rPr>
        <w:t xml:space="preserve">in infants and toddlers </w:t>
      </w:r>
      <w:r w:rsidR="004E458B">
        <w:rPr>
          <w:color w:val="000000" w:themeColor="text1"/>
        </w:rPr>
        <w:t xml:space="preserve">that </w:t>
      </w:r>
      <w:r w:rsidR="001417F4">
        <w:rPr>
          <w:color w:val="000000" w:themeColor="text1"/>
        </w:rPr>
        <w:t>could</w:t>
      </w:r>
      <w:r w:rsidR="0045150B">
        <w:rPr>
          <w:color w:val="000000" w:themeColor="text1"/>
        </w:rPr>
        <w:t xml:space="preserve"> identify indirect vaccination strategies </w:t>
      </w:r>
      <w:r w:rsidR="001417F4">
        <w:rPr>
          <w:color w:val="000000" w:themeColor="text1"/>
        </w:rPr>
        <w:t>to</w:t>
      </w:r>
      <w:r w:rsidR="0045150B">
        <w:rPr>
          <w:color w:val="000000" w:themeColor="text1"/>
        </w:rPr>
        <w:t xml:space="preserve"> reduce burden of severe disease in the elderly.</w:t>
      </w:r>
      <w:r w:rsidR="009B5F7D">
        <w:rPr>
          <w:color w:val="000000" w:themeColor="text1"/>
        </w:rPr>
        <w:t xml:space="preserve"> </w:t>
      </w:r>
      <w:r w:rsidR="00B10B88">
        <w:rPr>
          <w:color w:val="000000" w:themeColor="text1"/>
        </w:rPr>
        <w:t xml:space="preserve">Of particular </w:t>
      </w:r>
      <w:r w:rsidR="00D724F3">
        <w:rPr>
          <w:color w:val="000000" w:themeColor="text1"/>
        </w:rPr>
        <w:t>importance</w:t>
      </w:r>
      <w:r w:rsidR="00B10B88">
        <w:rPr>
          <w:color w:val="000000" w:themeColor="text1"/>
        </w:rPr>
        <w:t xml:space="preserve"> has been </w:t>
      </w:r>
      <w:r w:rsidR="00FD249F">
        <w:rPr>
          <w:color w:val="000000" w:themeColor="text1"/>
        </w:rPr>
        <w:t>the</w:t>
      </w:r>
      <w:r w:rsidR="00B10B88">
        <w:rPr>
          <w:color w:val="000000" w:themeColor="text1"/>
        </w:rPr>
        <w:t xml:space="preserve"> stabilis</w:t>
      </w:r>
      <w:r w:rsidR="00FD249F">
        <w:rPr>
          <w:color w:val="000000" w:themeColor="text1"/>
        </w:rPr>
        <w:t>ation of</w:t>
      </w:r>
      <w:r w:rsidR="00B10B88">
        <w:rPr>
          <w:color w:val="000000" w:themeColor="text1"/>
        </w:rPr>
        <w:t xml:space="preserve"> the RSV F protein in the conformational shape </w:t>
      </w:r>
      <w:r w:rsidR="001417F4">
        <w:rPr>
          <w:color w:val="000000" w:themeColor="text1"/>
        </w:rPr>
        <w:t xml:space="preserve">needed to </w:t>
      </w:r>
      <w:r w:rsidR="00FD069C">
        <w:rPr>
          <w:color w:val="000000" w:themeColor="text1"/>
        </w:rPr>
        <w:t xml:space="preserve">bring the virus into close proximity with the host cell and facilitate </w:t>
      </w:r>
      <w:r w:rsidR="00F20BD6">
        <w:rPr>
          <w:color w:val="000000" w:themeColor="text1"/>
        </w:rPr>
        <w:t>infection</w:t>
      </w:r>
      <w:r w:rsidR="00B27F47">
        <w:rPr>
          <w:color w:val="000000" w:themeColor="text1"/>
        </w:rPr>
        <w:t xml:space="preserve">. This shape, </w:t>
      </w:r>
      <w:r w:rsidR="00857B55">
        <w:rPr>
          <w:color w:val="000000" w:themeColor="text1"/>
        </w:rPr>
        <w:t xml:space="preserve">called </w:t>
      </w:r>
      <w:r w:rsidR="00B6311D">
        <w:rPr>
          <w:color w:val="000000" w:themeColor="text1"/>
        </w:rPr>
        <w:t>prefusion F (</w:t>
      </w:r>
      <w:r w:rsidR="00FD069C">
        <w:rPr>
          <w:color w:val="000000" w:themeColor="text1"/>
        </w:rPr>
        <w:t xml:space="preserve">or </w:t>
      </w:r>
      <w:r w:rsidR="00857B55">
        <w:rPr>
          <w:color w:val="000000" w:themeColor="text1"/>
        </w:rPr>
        <w:t>pre-F</w:t>
      </w:r>
      <w:r w:rsidR="00B6311D">
        <w:rPr>
          <w:color w:val="000000" w:themeColor="text1"/>
        </w:rPr>
        <w:t>)</w:t>
      </w:r>
      <w:r w:rsidR="00FD069C">
        <w:rPr>
          <w:color w:val="000000" w:themeColor="text1"/>
        </w:rPr>
        <w:t xml:space="preserve"> rapidly transforms to a more stable </w:t>
      </w:r>
      <w:proofErr w:type="spellStart"/>
      <w:r w:rsidR="00FD069C">
        <w:rPr>
          <w:color w:val="000000" w:themeColor="text1"/>
        </w:rPr>
        <w:t>postfusion</w:t>
      </w:r>
      <w:proofErr w:type="spellEnd"/>
      <w:r w:rsidR="00FD069C">
        <w:rPr>
          <w:color w:val="000000" w:themeColor="text1"/>
        </w:rPr>
        <w:t xml:space="preserve"> (or post-F) form. The pre-F protein </w:t>
      </w:r>
      <w:r w:rsidR="004E458B">
        <w:rPr>
          <w:color w:val="000000" w:themeColor="text1"/>
        </w:rPr>
        <w:t>exp</w:t>
      </w:r>
      <w:r w:rsidR="00FD069C">
        <w:rPr>
          <w:color w:val="000000" w:themeColor="text1"/>
        </w:rPr>
        <w:t>oses</w:t>
      </w:r>
      <w:r w:rsidR="004E458B">
        <w:rPr>
          <w:color w:val="000000" w:themeColor="text1"/>
        </w:rPr>
        <w:t xml:space="preserve"> </w:t>
      </w:r>
      <w:r w:rsidR="001417F4">
        <w:rPr>
          <w:color w:val="000000" w:themeColor="text1"/>
        </w:rPr>
        <w:t xml:space="preserve">uniquely </w:t>
      </w:r>
      <w:r w:rsidR="004E458B">
        <w:rPr>
          <w:color w:val="000000" w:themeColor="text1"/>
        </w:rPr>
        <w:t xml:space="preserve"> potent</w:t>
      </w:r>
      <w:r w:rsidR="00B27F47" w:rsidRPr="00B27F47">
        <w:rPr>
          <w:color w:val="000000" w:themeColor="text1"/>
        </w:rPr>
        <w:t xml:space="preserve"> epitopes</w:t>
      </w:r>
      <w:r w:rsidR="00D724F3">
        <w:rPr>
          <w:color w:val="000000" w:themeColor="text1"/>
        </w:rPr>
        <w:t xml:space="preserve"> </w:t>
      </w:r>
      <w:r w:rsidR="00D724F3" w:rsidRPr="00B27F47">
        <w:rPr>
          <w:color w:val="000000" w:themeColor="text1"/>
        </w:rPr>
        <w:t>such as antigenic site zero</w:t>
      </w:r>
      <w:r w:rsidR="00FD069C">
        <w:rPr>
          <w:color w:val="000000" w:themeColor="text1"/>
        </w:rPr>
        <w:t xml:space="preserve"> (</w:t>
      </w:r>
      <w:r w:rsidR="00D724F3" w:rsidRPr="00B27F47">
        <w:rPr>
          <w:color w:val="000000" w:themeColor="text1"/>
        </w:rPr>
        <w:t xml:space="preserve">or ø) </w:t>
      </w:r>
      <w:r w:rsidR="00B27F47" w:rsidRPr="00B27F47">
        <w:rPr>
          <w:color w:val="000000" w:themeColor="text1"/>
        </w:rPr>
        <w:t>for antibod</w:t>
      </w:r>
      <w:r w:rsidR="00D724F3">
        <w:rPr>
          <w:color w:val="000000" w:themeColor="text1"/>
        </w:rPr>
        <w:t xml:space="preserve">ies that </w:t>
      </w:r>
      <w:r w:rsidR="00B27F47" w:rsidRPr="00B27F47">
        <w:rPr>
          <w:color w:val="000000" w:themeColor="text1"/>
        </w:rPr>
        <w:t xml:space="preserve">are 10- to 100-fold more potent at neutralising </w:t>
      </w:r>
      <w:r w:rsidR="004E458B">
        <w:rPr>
          <w:color w:val="000000" w:themeColor="text1"/>
        </w:rPr>
        <w:t xml:space="preserve">virus </w:t>
      </w:r>
      <w:r w:rsidR="00B27F47" w:rsidRPr="00B27F47">
        <w:rPr>
          <w:color w:val="000000" w:themeColor="text1"/>
        </w:rPr>
        <w:t>than the humanised</w:t>
      </w:r>
      <w:r w:rsidR="00B27F47">
        <w:rPr>
          <w:color w:val="000000" w:themeColor="text1"/>
        </w:rPr>
        <w:t xml:space="preserve"> mouse monoclonal palivizumab</w:t>
      </w:r>
      <w:r w:rsidR="00CE5AA4">
        <w:rPr>
          <w:color w:val="000000" w:themeColor="text1"/>
        </w:rPr>
        <w:fldChar w:fldCharType="begin">
          <w:fldData xml:space="preserve">PEVuZE5vdGU+PENpdGU+PEF1dGhvcj5NY0xlbGxhbjwvQXV0aG9yPjxZZWFyPjIwMTM8L1llYXI+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GFiYnIt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</w:fldData>
        </w:fldChar>
      </w:r>
      <w:r w:rsidR="006F73F4">
        <w:rPr>
          <w:color w:val="000000" w:themeColor="text1"/>
        </w:rPr>
        <w:instrText xml:space="preserve"> ADDIN EN.CITE </w:instrText>
      </w:r>
      <w:r w:rsidR="006F73F4">
        <w:rPr>
          <w:color w:val="000000" w:themeColor="text1"/>
        </w:rPr>
        <w:fldChar w:fldCharType="begin">
          <w:fldData xml:space="preserve">PEVuZE5vdGU+PENpdGU+PEF1dGhvcj5NY0xlbGxhbjwvQXV0aG9yPjxZZWFyPjIwMTM8L1llYXI+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GFiYnIt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</w:fldData>
        </w:fldChar>
      </w:r>
      <w:r w:rsidR="006F73F4">
        <w:rPr>
          <w:color w:val="000000" w:themeColor="text1"/>
        </w:rPr>
        <w:instrText xml:space="preserve"> ADDIN EN.CITE.DATA </w:instrText>
      </w:r>
      <w:r w:rsidR="006F73F4">
        <w:rPr>
          <w:color w:val="000000" w:themeColor="text1"/>
        </w:rPr>
      </w:r>
      <w:r w:rsidR="006F73F4">
        <w:rPr>
          <w:color w:val="000000" w:themeColor="text1"/>
        </w:rPr>
        <w:fldChar w:fldCharType="end"/>
      </w:r>
      <w:r w:rsidR="00CE5AA4">
        <w:rPr>
          <w:color w:val="000000" w:themeColor="text1"/>
        </w:rPr>
      </w:r>
      <w:r w:rsidR="00CE5AA4">
        <w:rPr>
          <w:color w:val="000000" w:themeColor="text1"/>
        </w:rPr>
        <w:fldChar w:fldCharType="separate"/>
      </w:r>
      <w:r w:rsidR="006F73F4">
        <w:rPr>
          <w:noProof/>
          <w:color w:val="000000" w:themeColor="text1"/>
        </w:rPr>
        <w:t>[</w:t>
      </w:r>
      <w:hyperlink w:anchor="_ENREF_47" w:tooltip="McLellan, 2013 #1219" w:history="1">
        <w:r w:rsidR="00E91ADA">
          <w:rPr>
            <w:noProof/>
            <w:color w:val="000000" w:themeColor="text1"/>
          </w:rPr>
          <w:t>47-49</w:t>
        </w:r>
      </w:hyperlink>
      <w:r w:rsidR="006F73F4">
        <w:rPr>
          <w:noProof/>
          <w:color w:val="000000" w:themeColor="text1"/>
        </w:rPr>
        <w:t>]</w:t>
      </w:r>
      <w:r w:rsidR="00CE5AA4">
        <w:rPr>
          <w:color w:val="000000" w:themeColor="text1"/>
        </w:rPr>
        <w:fldChar w:fldCharType="end"/>
      </w:r>
      <w:r w:rsidR="00B27F47">
        <w:rPr>
          <w:color w:val="000000" w:themeColor="text1"/>
        </w:rPr>
        <w:t xml:space="preserve">. </w:t>
      </w:r>
      <w:r w:rsidR="001417F4">
        <w:rPr>
          <w:color w:val="000000" w:themeColor="text1"/>
        </w:rPr>
        <w:t xml:space="preserve">RSV vaccines to date have used F protein antigen in </w:t>
      </w:r>
      <w:r w:rsidR="00B6311D">
        <w:rPr>
          <w:color w:val="000000" w:themeColor="text1"/>
        </w:rPr>
        <w:t xml:space="preserve">the </w:t>
      </w:r>
      <w:r w:rsidR="001417F4">
        <w:rPr>
          <w:color w:val="000000" w:themeColor="text1"/>
        </w:rPr>
        <w:t xml:space="preserve">more stable post-F confirmation, whose epitopes do not include antigenic site </w:t>
      </w:r>
      <w:r w:rsidR="001417F4" w:rsidRPr="00B27F47">
        <w:rPr>
          <w:color w:val="000000" w:themeColor="text1"/>
        </w:rPr>
        <w:t>ø</w:t>
      </w:r>
      <w:r w:rsidR="001417F4">
        <w:rPr>
          <w:color w:val="000000" w:themeColor="text1"/>
        </w:rPr>
        <w:t xml:space="preserve"> and generate less potent neutralising antibody. </w:t>
      </w:r>
      <w:r w:rsidR="009B5F7D">
        <w:rPr>
          <w:color w:val="000000" w:themeColor="text1"/>
        </w:rPr>
        <w:t xml:space="preserve">There are currently several vaccine candidates </w:t>
      </w:r>
      <w:r w:rsidR="001417F4">
        <w:rPr>
          <w:color w:val="000000" w:themeColor="text1"/>
        </w:rPr>
        <w:t xml:space="preserve">using stabilised pre-F protein as antigen </w:t>
      </w:r>
      <w:r w:rsidR="009B5F7D">
        <w:rPr>
          <w:color w:val="000000" w:themeColor="text1"/>
        </w:rPr>
        <w:t>in clinical stage evaluation and the results</w:t>
      </w:r>
      <w:r w:rsidR="00FD249F">
        <w:rPr>
          <w:color w:val="000000" w:themeColor="text1"/>
        </w:rPr>
        <w:t xml:space="preserve"> of these</w:t>
      </w:r>
      <w:r w:rsidR="009B5F7D">
        <w:rPr>
          <w:color w:val="000000" w:themeColor="text1"/>
        </w:rPr>
        <w:t xml:space="preserve"> are eagerly awaited</w:t>
      </w:r>
      <w:r w:rsidR="00CE5AA4">
        <w:rPr>
          <w:color w:val="000000" w:themeColor="text1"/>
        </w:rPr>
        <w:fldChar w:fldCharType="begin"/>
      </w:r>
      <w:r w:rsidR="006F73F4">
        <w:rPr>
          <w:color w:val="000000" w:themeColor="text1"/>
        </w:rPr>
        <w:instrText xml:space="preserve"> ADDIN EN.CITE &lt;EndNote&gt;&lt;Cite&gt;&lt;Author&gt;Mazur&lt;/Author&gt;&lt;Year&gt;2018&lt;/Year&gt;&lt;RecNum&gt;2137&lt;/RecNum&gt;&lt;DisplayText&gt;[45]&lt;/DisplayText&gt;&lt;record&gt;&lt;rec-number&gt;2137&lt;/rec-number&gt;&lt;foreign-keys&gt;&lt;key app="EN" db-id="f5sptdw5upzte7ezdt2xdp5e5adw9tztprap" timestamp="1540399027"&gt;2137&lt;/key&gt;&lt;key app="ENWeb" db-id=""&gt;0&lt;/key&gt;&lt;/foreign-keys&gt;&lt;ref-type name="Journal Article"&gt;17&lt;/ref-type&gt;&lt;contributors&gt;&lt;authors&gt;&lt;author&gt;Mazur, Natalie I.&lt;/author&gt;&lt;author&gt;Higgins, Deborah&lt;/author&gt;&lt;author&gt;Nunes, Marta C.&lt;/author&gt;&lt;author&gt;Melero, José A.&lt;/author&gt;&lt;author&gt;Langedijk, Annefleur C.&lt;/author&gt;&lt;author&gt;Horsley, Nicole&lt;/author&gt;&lt;author&gt;Buchholz, Ursula J.&lt;/author&gt;&lt;author&gt;Openshaw, Peter J.&lt;/author&gt;&lt;author&gt;McLellan, Jason S.&lt;/author&gt;&lt;author&gt;Englund, Janet A.&lt;/author&gt;&lt;author&gt;Mejias, Asuncion&lt;/author&gt;&lt;author&gt;Karron, Ruth A.&lt;/author&gt;&lt;author&gt;Simões, Eric A. F.&lt;/author&gt;&lt;author&gt;Knezevic, Ivana&lt;/author&gt;&lt;author&gt;Ramilo, Octavio&lt;/author&gt;&lt;author&gt;Piedra, Pedro A.&lt;/author&gt;&lt;author&gt;Chu, Helen Y.&lt;/author&gt;&lt;author&gt;Falsey, Ann R.&lt;/author&gt;&lt;author&gt;Nair, Harish&lt;/author&gt;&lt;author&gt;Kragten-Tabatabaie, Leyla&lt;/author&gt;&lt;author&gt;Greenough, Anne&lt;/author&gt;&lt;author&gt;Baraldi, Eugenio&lt;/author&gt;&lt;author&gt;Papadopoulos, Nikolaos G.&lt;/author&gt;&lt;author&gt;Vekemans, Johan&lt;/author&gt;&lt;author&gt;Polack, Fernando P.&lt;/author&gt;&lt;author&gt;Powell, Mair&lt;/author&gt;&lt;author&gt;Satav, Ashish&lt;/author&gt;&lt;author&gt;Walsh, Edward E.&lt;/author&gt;&lt;author&gt;Stein, Renato T.&lt;/author&gt;&lt;author&gt;Graham, Barney S.&lt;/author&gt;&lt;author&gt;Bont, Louis J.&lt;/author&gt;&lt;/authors&gt;&lt;/contributors&gt;&lt;titles&gt;&lt;title&gt;The respiratory syncytial virus vaccine landscape: lessons from the graveyard and promising candidates&lt;/title&gt;&lt;secondary-title&gt;The Lancet Infectious Diseases&lt;/secondary-title&gt;&lt;/titles&gt;&lt;periodical&gt;&lt;full-title&gt;The Lancet Infectious Diseases&lt;/full-title&gt;&lt;/periodical&gt;&lt;pages&gt;e295-e311&lt;/pages&gt;&lt;volume&gt;18&lt;/volume&gt;&lt;number&gt;10&lt;/number&gt;&lt;section&gt;e295&lt;/section&gt;&lt;dates&gt;&lt;year&gt;2018&lt;/year&gt;&lt;/dates&gt;&lt;isbn&gt;14733099&lt;/isbn&gt;&lt;urls&gt;&lt;/urls&gt;&lt;electronic-resource-num&gt;10.1016/s1473-3099(18)30292-5&lt;/electronic-resource-num&gt;&lt;/record&gt;&lt;/Cite&gt;&lt;/EndNote&gt;</w:instrText>
      </w:r>
      <w:r w:rsidR="00CE5AA4">
        <w:rPr>
          <w:color w:val="000000" w:themeColor="text1"/>
        </w:rPr>
        <w:fldChar w:fldCharType="separate"/>
      </w:r>
      <w:r w:rsidR="006F73F4">
        <w:rPr>
          <w:noProof/>
          <w:color w:val="000000" w:themeColor="text1"/>
        </w:rPr>
        <w:t>[</w:t>
      </w:r>
      <w:hyperlink w:anchor="_ENREF_45" w:tooltip="Mazur, 2018 #2137" w:history="1">
        <w:r w:rsidR="00E91ADA">
          <w:rPr>
            <w:noProof/>
            <w:color w:val="000000" w:themeColor="text1"/>
          </w:rPr>
          <w:t>45</w:t>
        </w:r>
      </w:hyperlink>
      <w:r w:rsidR="006F73F4">
        <w:rPr>
          <w:noProof/>
          <w:color w:val="000000" w:themeColor="text1"/>
        </w:rPr>
        <w:t>]</w:t>
      </w:r>
      <w:r w:rsidR="00CE5AA4">
        <w:rPr>
          <w:color w:val="000000" w:themeColor="text1"/>
        </w:rPr>
        <w:fldChar w:fldCharType="end"/>
      </w:r>
      <w:r w:rsidR="009B5F7D">
        <w:rPr>
          <w:color w:val="000000" w:themeColor="text1"/>
        </w:rPr>
        <w:t>.</w:t>
      </w:r>
    </w:p>
    <w:p w14:paraId="6C7A3EDA" w14:textId="76B7FFA8" w:rsidR="00857B55" w:rsidRDefault="00B27F47" w:rsidP="009B5F7D">
      <w:pPr>
        <w:spacing w:line="480" w:lineRule="auto"/>
        <w:ind w:firstLine="709"/>
        <w:rPr>
          <w:color w:val="000000" w:themeColor="text1"/>
        </w:rPr>
      </w:pPr>
      <w:r>
        <w:rPr>
          <w:color w:val="000000" w:themeColor="text1"/>
        </w:rPr>
        <w:t xml:space="preserve">Another major advance has </w:t>
      </w:r>
      <w:r w:rsidR="004E458B">
        <w:rPr>
          <w:color w:val="000000" w:themeColor="text1"/>
        </w:rPr>
        <w:t>come</w:t>
      </w:r>
      <w:r>
        <w:rPr>
          <w:color w:val="000000" w:themeColor="text1"/>
        </w:rPr>
        <w:t xml:space="preserve"> from the use of experimental human challenge models of </w:t>
      </w:r>
      <w:r w:rsidR="00A4035E">
        <w:rPr>
          <w:color w:val="000000" w:themeColor="text1"/>
        </w:rPr>
        <w:t xml:space="preserve">RSV </w:t>
      </w:r>
      <w:r>
        <w:rPr>
          <w:color w:val="000000" w:themeColor="text1"/>
        </w:rPr>
        <w:t>infection</w:t>
      </w:r>
      <w:r w:rsidR="004E458B">
        <w:rPr>
          <w:color w:val="000000" w:themeColor="text1"/>
        </w:rPr>
        <w:t>,</w:t>
      </w:r>
      <w:r>
        <w:rPr>
          <w:color w:val="000000" w:themeColor="text1"/>
        </w:rPr>
        <w:t xml:space="preserve"> which began in the 1970s</w:t>
      </w:r>
      <w:r w:rsidR="00FD249F">
        <w:rPr>
          <w:color w:val="000000" w:themeColor="text1"/>
        </w:rPr>
        <w:t>, which</w:t>
      </w:r>
      <w:r>
        <w:rPr>
          <w:color w:val="000000" w:themeColor="text1"/>
        </w:rPr>
        <w:t xml:space="preserve"> to date </w:t>
      </w:r>
      <w:r w:rsidR="00E71A30">
        <w:rPr>
          <w:color w:val="000000" w:themeColor="text1"/>
        </w:rPr>
        <w:t xml:space="preserve">have </w:t>
      </w:r>
      <w:r w:rsidR="00FD249F">
        <w:rPr>
          <w:color w:val="000000" w:themeColor="text1"/>
        </w:rPr>
        <w:t>only</w:t>
      </w:r>
      <w:r>
        <w:rPr>
          <w:color w:val="000000" w:themeColor="text1"/>
        </w:rPr>
        <w:t xml:space="preserve"> </w:t>
      </w:r>
      <w:r w:rsidR="00E71A30">
        <w:rPr>
          <w:color w:val="000000" w:themeColor="text1"/>
        </w:rPr>
        <w:t xml:space="preserve">involved </w:t>
      </w:r>
      <w:r>
        <w:rPr>
          <w:color w:val="000000" w:themeColor="text1"/>
        </w:rPr>
        <w:t xml:space="preserve">healthy younger adults. The data from these studies </w:t>
      </w:r>
      <w:r w:rsidR="00CE5AA4">
        <w:rPr>
          <w:color w:val="000000" w:themeColor="text1"/>
        </w:rPr>
        <w:t>have</w:t>
      </w:r>
      <w:r>
        <w:rPr>
          <w:color w:val="000000" w:themeColor="text1"/>
        </w:rPr>
        <w:t xml:space="preserve"> </w:t>
      </w:r>
      <w:r w:rsidR="00CE5AA4">
        <w:rPr>
          <w:color w:val="000000" w:themeColor="text1"/>
        </w:rPr>
        <w:t>provided</w:t>
      </w:r>
      <w:r>
        <w:rPr>
          <w:color w:val="000000" w:themeColor="text1"/>
        </w:rPr>
        <w:t xml:space="preserve"> </w:t>
      </w:r>
      <w:r w:rsidR="004E458B">
        <w:rPr>
          <w:color w:val="000000" w:themeColor="text1"/>
        </w:rPr>
        <w:t xml:space="preserve">valuable </w:t>
      </w:r>
      <w:r>
        <w:rPr>
          <w:color w:val="000000" w:themeColor="text1"/>
        </w:rPr>
        <w:t xml:space="preserve">insights into the baseline immune factors that can be related to the risk of infection and mild symptomatic disease, and with sampling directly from </w:t>
      </w:r>
      <w:r w:rsidRPr="009B5F7D">
        <w:rPr>
          <w:color w:val="000000" w:themeColor="text1"/>
        </w:rPr>
        <w:t xml:space="preserve">the lung by bronchoscopy we have begun to understand immunity </w:t>
      </w:r>
      <w:r w:rsidR="004E458B" w:rsidRPr="009B5F7D">
        <w:rPr>
          <w:color w:val="000000" w:themeColor="text1"/>
        </w:rPr>
        <w:t xml:space="preserve">to severe RSV disease </w:t>
      </w:r>
      <w:r w:rsidRPr="009B5F7D">
        <w:rPr>
          <w:color w:val="000000" w:themeColor="text1"/>
        </w:rPr>
        <w:t xml:space="preserve">in ways that cannot be appreciated from blood or nasal sampling. </w:t>
      </w:r>
      <w:r w:rsidR="00D724F3" w:rsidRPr="009B5F7D">
        <w:rPr>
          <w:color w:val="000000" w:themeColor="text1"/>
        </w:rPr>
        <w:t>Resident RSV-specific T-cell populations (</w:t>
      </w:r>
      <w:r w:rsidR="009B5F7D">
        <w:rPr>
          <w:color w:val="000000" w:themeColor="text1"/>
        </w:rPr>
        <w:t xml:space="preserve">CD8+ </w:t>
      </w:r>
      <w:r w:rsidR="00D724F3" w:rsidRPr="009B5F7D">
        <w:rPr>
          <w:color w:val="000000" w:themeColor="text1"/>
        </w:rPr>
        <w:t xml:space="preserve">CD69+ CD103+) in the lung appear to correlate with a </w:t>
      </w:r>
      <w:r w:rsidR="00D724F3" w:rsidRPr="009B5F7D">
        <w:rPr>
          <w:color w:val="000000" w:themeColor="text1"/>
        </w:rPr>
        <w:lastRenderedPageBreak/>
        <w:t xml:space="preserve">reduction in symptoms in younger adults and remain active for several weeks after resolution of the clinical disease </w:t>
      </w:r>
      <w:r w:rsidR="00CE5AA4">
        <w:rPr>
          <w:color w:val="000000" w:themeColor="text1"/>
        </w:rPr>
        <w:fldChar w:fldCharType="begin">
          <w:fldData xml:space="preserve">PEVuZE5vdGU+PENpdGU+PEF1dGhvcj5IYWJpYmk8L0F1dGhvcj48WWVhcj4yMDE1PC9ZZWFyPjxS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</w:fldData>
        </w:fldChar>
      </w:r>
      <w:r w:rsidR="006F73F4">
        <w:rPr>
          <w:color w:val="000000" w:themeColor="text1"/>
        </w:rPr>
        <w:instrText xml:space="preserve"> ADDIN EN.CITE </w:instrText>
      </w:r>
      <w:r w:rsidR="006F73F4">
        <w:rPr>
          <w:color w:val="000000" w:themeColor="text1"/>
        </w:rPr>
        <w:fldChar w:fldCharType="begin">
          <w:fldData xml:space="preserve">PEVuZE5vdGU+PENpdGU+PEF1dGhvcj5IYWJpYmk8L0F1dGhvcj48WWVhcj4yMDE1PC9ZZWFyPjxS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</w:fldData>
        </w:fldChar>
      </w:r>
      <w:r w:rsidR="006F73F4">
        <w:rPr>
          <w:color w:val="000000" w:themeColor="text1"/>
        </w:rPr>
        <w:instrText xml:space="preserve"> ADDIN EN.CITE.DATA </w:instrText>
      </w:r>
      <w:r w:rsidR="006F73F4">
        <w:rPr>
          <w:color w:val="000000" w:themeColor="text1"/>
        </w:rPr>
      </w:r>
      <w:r w:rsidR="006F73F4">
        <w:rPr>
          <w:color w:val="000000" w:themeColor="text1"/>
        </w:rPr>
        <w:fldChar w:fldCharType="end"/>
      </w:r>
      <w:r w:rsidR="00CE5AA4">
        <w:rPr>
          <w:color w:val="000000" w:themeColor="text1"/>
        </w:rPr>
      </w:r>
      <w:r w:rsidR="00CE5AA4">
        <w:rPr>
          <w:color w:val="000000" w:themeColor="text1"/>
        </w:rPr>
        <w:fldChar w:fldCharType="separate"/>
      </w:r>
      <w:r w:rsidR="006F73F4">
        <w:rPr>
          <w:noProof/>
          <w:color w:val="000000" w:themeColor="text1"/>
        </w:rPr>
        <w:t>[</w:t>
      </w:r>
      <w:hyperlink w:anchor="_ENREF_38" w:tooltip="Habibi, 2015 #884" w:history="1">
        <w:r w:rsidR="00E91ADA">
          <w:rPr>
            <w:noProof/>
            <w:color w:val="000000" w:themeColor="text1"/>
          </w:rPr>
          <w:t>38</w:t>
        </w:r>
      </w:hyperlink>
      <w:r w:rsidR="006F73F4">
        <w:rPr>
          <w:noProof/>
          <w:color w:val="000000" w:themeColor="text1"/>
        </w:rPr>
        <w:t xml:space="preserve">, </w:t>
      </w:r>
      <w:hyperlink w:anchor="_ENREF_40" w:tooltip="Jozwik, 2015 #1885" w:history="1">
        <w:r w:rsidR="00E91ADA">
          <w:rPr>
            <w:noProof/>
            <w:color w:val="000000" w:themeColor="text1"/>
          </w:rPr>
          <w:t>40</w:t>
        </w:r>
      </w:hyperlink>
      <w:r w:rsidR="006F73F4">
        <w:rPr>
          <w:noProof/>
          <w:color w:val="000000" w:themeColor="text1"/>
        </w:rPr>
        <w:t>]</w:t>
      </w:r>
      <w:r w:rsidR="00CE5AA4">
        <w:rPr>
          <w:color w:val="000000" w:themeColor="text1"/>
        </w:rPr>
        <w:fldChar w:fldCharType="end"/>
      </w:r>
      <w:r w:rsidR="00D724F3" w:rsidRPr="009B5F7D">
        <w:rPr>
          <w:color w:val="000000" w:themeColor="text1"/>
        </w:rPr>
        <w:t>. It remains unknown how this specific population changes with age and</w:t>
      </w:r>
      <w:r w:rsidR="009B5F7D" w:rsidRPr="009B5F7D">
        <w:rPr>
          <w:color w:val="000000" w:themeColor="text1"/>
        </w:rPr>
        <w:t xml:space="preserve"> whether this could be related to rates of severe disease in the elderly</w:t>
      </w:r>
      <w:r w:rsidR="009B5F7D">
        <w:rPr>
          <w:color w:val="000000" w:themeColor="text1"/>
        </w:rPr>
        <w:t xml:space="preserve"> or </w:t>
      </w:r>
      <w:r w:rsidR="00C339BD">
        <w:rPr>
          <w:color w:val="000000" w:themeColor="text1"/>
        </w:rPr>
        <w:t xml:space="preserve">could be </w:t>
      </w:r>
      <w:r w:rsidR="009B5F7D">
        <w:rPr>
          <w:color w:val="000000" w:themeColor="text1"/>
        </w:rPr>
        <w:t>a suitable target for intra-nasal or aerosol vaccination</w:t>
      </w:r>
      <w:r w:rsidR="00D724F3" w:rsidRPr="009B5F7D">
        <w:rPr>
          <w:color w:val="000000" w:themeColor="text1"/>
        </w:rPr>
        <w:t xml:space="preserve">.  </w:t>
      </w:r>
      <w:r w:rsidR="00CF1426" w:rsidRPr="009B5F7D">
        <w:rPr>
          <w:color w:val="000000" w:themeColor="text1"/>
        </w:rPr>
        <w:t>A</w:t>
      </w:r>
      <w:r w:rsidR="009B5F7D">
        <w:rPr>
          <w:color w:val="000000" w:themeColor="text1"/>
        </w:rPr>
        <w:t xml:space="preserve"> specific</w:t>
      </w:r>
      <w:r w:rsidR="00CF1426" w:rsidRPr="009B5F7D">
        <w:rPr>
          <w:color w:val="000000" w:themeColor="text1"/>
        </w:rPr>
        <w:t xml:space="preserve"> </w:t>
      </w:r>
      <w:r w:rsidR="009B5F7D">
        <w:rPr>
          <w:color w:val="000000" w:themeColor="text1"/>
        </w:rPr>
        <w:t xml:space="preserve">ethical </w:t>
      </w:r>
      <w:r w:rsidR="00CF1426" w:rsidRPr="009B5F7D">
        <w:rPr>
          <w:color w:val="000000" w:themeColor="text1"/>
        </w:rPr>
        <w:t xml:space="preserve">obstacle for using </w:t>
      </w:r>
      <w:r w:rsidR="004E458B" w:rsidRPr="009B5F7D">
        <w:rPr>
          <w:color w:val="000000" w:themeColor="text1"/>
        </w:rPr>
        <w:t xml:space="preserve">an </w:t>
      </w:r>
      <w:r w:rsidR="00CF1426" w:rsidRPr="009B5F7D">
        <w:rPr>
          <w:color w:val="000000" w:themeColor="text1"/>
        </w:rPr>
        <w:t xml:space="preserve">experimental </w:t>
      </w:r>
      <w:r w:rsidR="004E458B" w:rsidRPr="009B5F7D">
        <w:rPr>
          <w:color w:val="000000" w:themeColor="text1"/>
        </w:rPr>
        <w:t xml:space="preserve">RSV </w:t>
      </w:r>
      <w:r w:rsidR="00CF1426" w:rsidRPr="009B5F7D">
        <w:rPr>
          <w:color w:val="000000" w:themeColor="text1"/>
        </w:rPr>
        <w:t xml:space="preserve">challenge in the elderly is the clear risk of </w:t>
      </w:r>
      <w:r w:rsidR="00E71A30">
        <w:rPr>
          <w:color w:val="000000" w:themeColor="text1"/>
        </w:rPr>
        <w:t xml:space="preserve">causing </w:t>
      </w:r>
      <w:r w:rsidR="00CF1426">
        <w:rPr>
          <w:color w:val="000000" w:themeColor="text1"/>
        </w:rPr>
        <w:t xml:space="preserve">severe lower respiratory tract disease. </w:t>
      </w:r>
      <w:r w:rsidR="00E92169">
        <w:rPr>
          <w:color w:val="000000" w:themeColor="text1"/>
        </w:rPr>
        <w:t>P</w:t>
      </w:r>
      <w:r w:rsidR="00CF1426">
        <w:rPr>
          <w:color w:val="000000" w:themeColor="text1"/>
        </w:rPr>
        <w:t xml:space="preserve">romising results from new anti-viral drugs for RSV, such as </w:t>
      </w:r>
      <w:r w:rsidR="00CE5AA4">
        <w:rPr>
          <w:color w:val="000000" w:themeColor="text1"/>
        </w:rPr>
        <w:t>ALS-008176</w:t>
      </w:r>
      <w:r w:rsidR="00CF1426">
        <w:rPr>
          <w:color w:val="000000" w:themeColor="text1"/>
        </w:rPr>
        <w:t xml:space="preserve"> which was tested in an RSV challenge model with younger adults, mean</w:t>
      </w:r>
      <w:r w:rsidR="00E71A30">
        <w:rPr>
          <w:color w:val="000000" w:themeColor="text1"/>
        </w:rPr>
        <w:t>s</w:t>
      </w:r>
      <w:r w:rsidR="00CF1426">
        <w:rPr>
          <w:color w:val="000000" w:themeColor="text1"/>
        </w:rPr>
        <w:t xml:space="preserve"> that an effective anti-viral drug for RSV could be available for the termination of an RSV challenge </w:t>
      </w:r>
      <w:r w:rsidR="009B5F7D">
        <w:rPr>
          <w:color w:val="000000" w:themeColor="text1"/>
        </w:rPr>
        <w:t xml:space="preserve">virus </w:t>
      </w:r>
      <w:r w:rsidR="00CF1426">
        <w:rPr>
          <w:color w:val="000000" w:themeColor="text1"/>
        </w:rPr>
        <w:t>in the elderly</w:t>
      </w:r>
      <w:r w:rsidR="00E71A30">
        <w:rPr>
          <w:color w:val="000000" w:themeColor="text1"/>
        </w:rPr>
        <w:t xml:space="preserve">, making study in this population more acceptable </w:t>
      </w:r>
      <w:r w:rsidR="00CE5AA4">
        <w:rPr>
          <w:color w:val="000000" w:themeColor="text1"/>
        </w:rPr>
        <w:fldChar w:fldCharType="begin">
          <w:fldData xml:space="preserve">PEVuZE5vdGU+PENpdGU+PEF1dGhvcj5EZVZpbmNlbnpvPC9BdXRob3I+PFllYXI+MjAxNTwvWWVh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</w:fldData>
        </w:fldChar>
      </w:r>
      <w:r w:rsidR="006F73F4">
        <w:rPr>
          <w:color w:val="000000" w:themeColor="text1"/>
        </w:rPr>
        <w:instrText xml:space="preserve"> ADDIN EN.CITE </w:instrText>
      </w:r>
      <w:r w:rsidR="006F73F4">
        <w:rPr>
          <w:color w:val="000000" w:themeColor="text1"/>
        </w:rPr>
        <w:fldChar w:fldCharType="begin">
          <w:fldData xml:space="preserve">PEVuZE5vdGU+PENpdGU+PEF1dGhvcj5EZVZpbmNlbnpvPC9BdXRob3I+PFllYXI+MjAxNTwvWWVh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</w:fldData>
        </w:fldChar>
      </w:r>
      <w:r w:rsidR="006F73F4">
        <w:rPr>
          <w:color w:val="000000" w:themeColor="text1"/>
        </w:rPr>
        <w:instrText xml:space="preserve"> ADDIN EN.CITE.DATA </w:instrText>
      </w:r>
      <w:r w:rsidR="006F73F4">
        <w:rPr>
          <w:color w:val="000000" w:themeColor="text1"/>
        </w:rPr>
      </w:r>
      <w:r w:rsidR="006F73F4">
        <w:rPr>
          <w:color w:val="000000" w:themeColor="text1"/>
        </w:rPr>
        <w:fldChar w:fldCharType="end"/>
      </w:r>
      <w:r w:rsidR="00CE5AA4">
        <w:rPr>
          <w:color w:val="000000" w:themeColor="text1"/>
        </w:rPr>
      </w:r>
      <w:r w:rsidR="00CE5AA4">
        <w:rPr>
          <w:color w:val="000000" w:themeColor="text1"/>
        </w:rPr>
        <w:fldChar w:fldCharType="separate"/>
      </w:r>
      <w:r w:rsidR="006F73F4">
        <w:rPr>
          <w:noProof/>
          <w:color w:val="000000" w:themeColor="text1"/>
        </w:rPr>
        <w:t>[</w:t>
      </w:r>
      <w:hyperlink w:anchor="_ENREF_50" w:tooltip="DeVincenzo, 2015 #1683" w:history="1">
        <w:r w:rsidR="00E91ADA">
          <w:rPr>
            <w:noProof/>
            <w:color w:val="000000" w:themeColor="text1"/>
          </w:rPr>
          <w:t>50</w:t>
        </w:r>
      </w:hyperlink>
      <w:r w:rsidR="006F73F4">
        <w:rPr>
          <w:noProof/>
          <w:color w:val="000000" w:themeColor="text1"/>
        </w:rPr>
        <w:t>]</w:t>
      </w:r>
      <w:r w:rsidR="00CE5AA4">
        <w:rPr>
          <w:color w:val="000000" w:themeColor="text1"/>
        </w:rPr>
        <w:fldChar w:fldCharType="end"/>
      </w:r>
      <w:r w:rsidR="00CF1426">
        <w:rPr>
          <w:color w:val="000000" w:themeColor="text1"/>
        </w:rPr>
        <w:t xml:space="preserve">. This could </w:t>
      </w:r>
      <w:r w:rsidR="00661FC9">
        <w:rPr>
          <w:color w:val="000000" w:themeColor="text1"/>
        </w:rPr>
        <w:t xml:space="preserve">herald a safe means to </w:t>
      </w:r>
      <w:r w:rsidR="00CF1426">
        <w:rPr>
          <w:color w:val="000000" w:themeColor="text1"/>
        </w:rPr>
        <w:t>explore age-related immune factors in great</w:t>
      </w:r>
      <w:r w:rsidR="009B5F7D">
        <w:rPr>
          <w:color w:val="000000" w:themeColor="text1"/>
        </w:rPr>
        <w:t>er</w:t>
      </w:r>
      <w:r w:rsidR="00CF1426">
        <w:rPr>
          <w:color w:val="000000" w:themeColor="text1"/>
        </w:rPr>
        <w:t xml:space="preserve"> detail </w:t>
      </w:r>
      <w:r w:rsidR="00661FC9">
        <w:rPr>
          <w:color w:val="000000" w:themeColor="text1"/>
        </w:rPr>
        <w:t>and the ability to test</w:t>
      </w:r>
      <w:r w:rsidR="00CF1426">
        <w:rPr>
          <w:color w:val="000000" w:themeColor="text1"/>
        </w:rPr>
        <w:t xml:space="preserve"> novel vaccine candidates </w:t>
      </w:r>
      <w:r w:rsidR="00661FC9">
        <w:rPr>
          <w:color w:val="000000" w:themeColor="text1"/>
        </w:rPr>
        <w:t>quickly and relatively cheaply for potential protective efficacy</w:t>
      </w:r>
      <w:r w:rsidR="00CF1426">
        <w:rPr>
          <w:color w:val="000000" w:themeColor="text1"/>
        </w:rPr>
        <w:t xml:space="preserve">. </w:t>
      </w:r>
      <w:r w:rsidR="00D774E1">
        <w:rPr>
          <w:color w:val="000000" w:themeColor="text1"/>
        </w:rPr>
        <w:t>T</w:t>
      </w:r>
      <w:r w:rsidR="00CF1426">
        <w:rPr>
          <w:color w:val="000000" w:themeColor="text1"/>
        </w:rPr>
        <w:t xml:space="preserve">he </w:t>
      </w:r>
      <w:r w:rsidR="00D774E1">
        <w:rPr>
          <w:color w:val="000000" w:themeColor="text1"/>
        </w:rPr>
        <w:t xml:space="preserve">variable and low seasonal </w:t>
      </w:r>
      <w:r w:rsidR="00CF1426">
        <w:rPr>
          <w:color w:val="000000" w:themeColor="text1"/>
        </w:rPr>
        <w:t xml:space="preserve">attack rate in the elderly </w:t>
      </w:r>
      <w:r w:rsidR="00D774E1">
        <w:rPr>
          <w:color w:val="000000" w:themeColor="text1"/>
        </w:rPr>
        <w:t>means a very large study</w:t>
      </w:r>
      <w:r w:rsidR="00661FC9">
        <w:rPr>
          <w:color w:val="000000" w:themeColor="text1"/>
        </w:rPr>
        <w:t xml:space="preserve"> </w:t>
      </w:r>
      <w:r w:rsidR="00282B10">
        <w:rPr>
          <w:color w:val="000000" w:themeColor="text1"/>
        </w:rPr>
        <w:t>population</w:t>
      </w:r>
      <w:r w:rsidR="00D774E1">
        <w:rPr>
          <w:color w:val="000000" w:themeColor="text1"/>
        </w:rPr>
        <w:t xml:space="preserve"> (and associated </w:t>
      </w:r>
      <w:r w:rsidR="00661FC9">
        <w:rPr>
          <w:color w:val="000000" w:themeColor="text1"/>
        </w:rPr>
        <w:t>cost</w:t>
      </w:r>
      <w:r w:rsidR="00D774E1">
        <w:rPr>
          <w:color w:val="000000" w:themeColor="text1"/>
        </w:rPr>
        <w:t xml:space="preserve">) is needed for </w:t>
      </w:r>
      <w:r w:rsidR="00CF1426">
        <w:rPr>
          <w:color w:val="000000" w:themeColor="text1"/>
        </w:rPr>
        <w:t>phase 3 vaccine trials</w:t>
      </w:r>
      <w:r w:rsidR="00661FC9">
        <w:rPr>
          <w:color w:val="000000" w:themeColor="text1"/>
        </w:rPr>
        <w:t xml:space="preserve"> aiming </w:t>
      </w:r>
      <w:r w:rsidR="00282B10">
        <w:rPr>
          <w:color w:val="000000" w:themeColor="text1"/>
        </w:rPr>
        <w:t xml:space="preserve">to demonstrate protection and apply </w:t>
      </w:r>
      <w:r w:rsidR="00661FC9">
        <w:rPr>
          <w:color w:val="000000" w:themeColor="text1"/>
        </w:rPr>
        <w:t>for licensure</w:t>
      </w:r>
      <w:r w:rsidR="00CF1426">
        <w:rPr>
          <w:color w:val="000000" w:themeColor="text1"/>
        </w:rPr>
        <w:t xml:space="preserve">. </w:t>
      </w:r>
    </w:p>
    <w:p w14:paraId="246C7980" w14:textId="4C947034" w:rsidR="00F20BD6" w:rsidRPr="00E7275D" w:rsidRDefault="00600E94" w:rsidP="00E7275D">
      <w:pPr>
        <w:spacing w:line="480" w:lineRule="auto"/>
        <w:ind w:firstLine="709"/>
        <w:rPr>
          <w:color w:val="000000" w:themeColor="text1"/>
        </w:rPr>
      </w:pPr>
      <w:r w:rsidRPr="0043150C">
        <w:rPr>
          <w:color w:val="000000" w:themeColor="text1"/>
        </w:rPr>
        <w:t xml:space="preserve">In summary, there is high annual burden of hospitalisation and death from RSV in the elderly, and a lack of universal and cost-effective preventative measures </w:t>
      </w:r>
      <w:r w:rsidR="0043150C" w:rsidRPr="0043150C">
        <w:rPr>
          <w:color w:val="000000" w:themeColor="text1"/>
        </w:rPr>
        <w:t xml:space="preserve">which makes </w:t>
      </w:r>
      <w:r w:rsidRPr="0043150C">
        <w:rPr>
          <w:color w:val="000000" w:themeColor="text1"/>
        </w:rPr>
        <w:t>RSV a major priority for vaccine development</w:t>
      </w:r>
      <w:r w:rsidR="0043150C" w:rsidRPr="0043150C">
        <w:rPr>
          <w:color w:val="000000" w:themeColor="text1"/>
        </w:rPr>
        <w:t>. The disease burden is set to increase with an</w:t>
      </w:r>
      <w:r w:rsidR="00792A39">
        <w:rPr>
          <w:color w:val="000000" w:themeColor="text1"/>
        </w:rPr>
        <w:t xml:space="preserve"> increasing</w:t>
      </w:r>
      <w:r w:rsidR="0043150C" w:rsidRPr="0043150C">
        <w:rPr>
          <w:color w:val="000000" w:themeColor="text1"/>
        </w:rPr>
        <w:t xml:space="preserve"> aging population. Our understanding of immunity to RSV is incomplete, and the hope for a future RSV vaccine</w:t>
      </w:r>
      <w:r w:rsidR="00792A39">
        <w:rPr>
          <w:color w:val="000000" w:themeColor="text1"/>
        </w:rPr>
        <w:t xml:space="preserve"> for elderly adults</w:t>
      </w:r>
      <w:r w:rsidR="0043150C" w:rsidRPr="0043150C">
        <w:rPr>
          <w:color w:val="000000" w:themeColor="text1"/>
        </w:rPr>
        <w:t xml:space="preserve"> would be to redress age-related losses in </w:t>
      </w:r>
      <w:r w:rsidR="009B5F7D">
        <w:rPr>
          <w:color w:val="000000" w:themeColor="text1"/>
        </w:rPr>
        <w:t xml:space="preserve">humoral and cellular </w:t>
      </w:r>
      <w:r w:rsidR="0043150C" w:rsidRPr="0043150C">
        <w:rPr>
          <w:color w:val="000000" w:themeColor="text1"/>
        </w:rPr>
        <w:t xml:space="preserve">RSV immunity </w:t>
      </w:r>
      <w:r w:rsidR="009B5F7D">
        <w:rPr>
          <w:color w:val="000000" w:themeColor="text1"/>
        </w:rPr>
        <w:t xml:space="preserve">to restore protection from </w:t>
      </w:r>
      <w:r w:rsidR="0043150C" w:rsidRPr="0043150C">
        <w:rPr>
          <w:color w:val="000000" w:themeColor="text1"/>
        </w:rPr>
        <w:t xml:space="preserve">disease progression, </w:t>
      </w:r>
      <w:r w:rsidR="00792A39">
        <w:rPr>
          <w:color w:val="000000" w:themeColor="text1"/>
        </w:rPr>
        <w:t xml:space="preserve">and to reduce </w:t>
      </w:r>
      <w:r w:rsidR="0043150C" w:rsidRPr="0043150C">
        <w:rPr>
          <w:color w:val="000000" w:themeColor="text1"/>
        </w:rPr>
        <w:t xml:space="preserve">hospitalisation and death. Recent </w:t>
      </w:r>
      <w:r w:rsidR="0043150C" w:rsidRPr="0043150C">
        <w:rPr>
          <w:color w:val="000000" w:themeColor="text1"/>
        </w:rPr>
        <w:lastRenderedPageBreak/>
        <w:t xml:space="preserve">advances in the structural biology of the RSV F protein, the introduction of new vaccine designs </w:t>
      </w:r>
      <w:r w:rsidR="00792A39">
        <w:rPr>
          <w:color w:val="000000" w:themeColor="text1"/>
        </w:rPr>
        <w:t>for</w:t>
      </w:r>
      <w:r w:rsidR="0043150C" w:rsidRPr="0043150C">
        <w:rPr>
          <w:color w:val="000000" w:themeColor="text1"/>
        </w:rPr>
        <w:t xml:space="preserve"> the elderly, and a better understanding on where to target vaccine immunogenicity mean we can hopeful for a successful vaccine in the future.</w:t>
      </w:r>
    </w:p>
    <w:p w14:paraId="1A6179D2" w14:textId="0C084652" w:rsidR="00675DF4" w:rsidRDefault="00675DF4">
      <w:pPr>
        <w:spacing w:after="0" w:line="240" w:lineRule="auto"/>
        <w:ind w:firstLine="0"/>
        <w:jc w:val="left"/>
        <w:rPr>
          <w:rFonts w:ascii="Seravek Medium" w:hAnsi="Seravek Medium" w:cstheme="minorBidi"/>
          <w:b/>
          <w:sz w:val="28"/>
          <w:szCs w:val="28"/>
        </w:rPr>
      </w:pPr>
    </w:p>
    <w:p w14:paraId="4F917881" w14:textId="00C1BF59" w:rsidR="006F289E" w:rsidRDefault="001705AB" w:rsidP="00CB46E9">
      <w:pPr>
        <w:pStyle w:val="Heading2"/>
      </w:pPr>
      <w:r w:rsidRPr="00E55ED3">
        <w:t>REFERENCES</w:t>
      </w:r>
    </w:p>
    <w:p w14:paraId="1831B1E5" w14:textId="77777777" w:rsidR="00E91ADA" w:rsidRPr="00E91ADA" w:rsidRDefault="006F289E" w:rsidP="00E91ADA">
      <w:pPr>
        <w:pStyle w:val="EndNoteBibliography"/>
        <w:spacing w:after="0"/>
        <w:ind w:left="720" w:hanging="720"/>
        <w:rPr>
          <w:noProof/>
        </w:rPr>
      </w:pPr>
      <w:r>
        <w:fldChar w:fldCharType="begin"/>
      </w:r>
      <w:r>
        <w:instrText xml:space="preserve"> ADDIN EN.REFLIST </w:instrText>
      </w:r>
      <w:r>
        <w:fldChar w:fldCharType="separate"/>
      </w:r>
      <w:bookmarkStart w:id="0" w:name="_ENREF_1"/>
      <w:r w:rsidR="00E91ADA" w:rsidRPr="00E91ADA">
        <w:rPr>
          <w:noProof/>
        </w:rPr>
        <w:t>1.</w:t>
      </w:r>
      <w:r w:rsidR="00E91ADA" w:rsidRPr="00E91ADA">
        <w:rPr>
          <w:noProof/>
        </w:rPr>
        <w:tab/>
        <w:t xml:space="preserve">Hart, R.J., </w:t>
      </w:r>
      <w:r w:rsidR="00E91ADA" w:rsidRPr="00E91ADA">
        <w:rPr>
          <w:i/>
          <w:noProof/>
        </w:rPr>
        <w:t>An outbreak of respiratory syncytial virus infection in an old people's home.</w:t>
      </w:r>
      <w:r w:rsidR="00E91ADA" w:rsidRPr="00E91ADA">
        <w:rPr>
          <w:noProof/>
        </w:rPr>
        <w:t xml:space="preserve"> J Infect, 1984. </w:t>
      </w:r>
      <w:r w:rsidR="00E91ADA" w:rsidRPr="00E91ADA">
        <w:rPr>
          <w:b/>
          <w:noProof/>
        </w:rPr>
        <w:t>8</w:t>
      </w:r>
      <w:r w:rsidR="00E91ADA" w:rsidRPr="00E91ADA">
        <w:rPr>
          <w:noProof/>
        </w:rPr>
        <w:t>(3): p. 259-61.</w:t>
      </w:r>
      <w:bookmarkEnd w:id="0"/>
    </w:p>
    <w:p w14:paraId="1978FED3" w14:textId="77777777" w:rsidR="00E91ADA" w:rsidRPr="00E91ADA" w:rsidRDefault="00E91ADA" w:rsidP="00E91ADA">
      <w:pPr>
        <w:pStyle w:val="EndNoteBibliography"/>
        <w:spacing w:after="0"/>
        <w:ind w:left="720" w:hanging="720"/>
        <w:rPr>
          <w:noProof/>
        </w:rPr>
      </w:pPr>
      <w:bookmarkStart w:id="1" w:name="_ENREF_2"/>
      <w:r w:rsidRPr="00E91ADA">
        <w:rPr>
          <w:noProof/>
        </w:rPr>
        <w:t>2.</w:t>
      </w:r>
      <w:r w:rsidRPr="00E91ADA">
        <w:rPr>
          <w:noProof/>
        </w:rPr>
        <w:tab/>
        <w:t xml:space="preserve">Sorvillo, F.J., et al., </w:t>
      </w:r>
      <w:r w:rsidRPr="00E91ADA">
        <w:rPr>
          <w:i/>
          <w:noProof/>
        </w:rPr>
        <w:t>An outbreak of respiratory syncytial virus pneumonia in a nursing home for the elderly.</w:t>
      </w:r>
      <w:r w:rsidRPr="00E91ADA">
        <w:rPr>
          <w:noProof/>
        </w:rPr>
        <w:t xml:space="preserve"> J Infect, 1984. </w:t>
      </w:r>
      <w:r w:rsidRPr="00E91ADA">
        <w:rPr>
          <w:b/>
          <w:noProof/>
        </w:rPr>
        <w:t>9</w:t>
      </w:r>
      <w:r w:rsidRPr="00E91ADA">
        <w:rPr>
          <w:noProof/>
        </w:rPr>
        <w:t>(3): p. 252-6.</w:t>
      </w:r>
      <w:bookmarkEnd w:id="1"/>
    </w:p>
    <w:p w14:paraId="669A5C1A" w14:textId="77777777" w:rsidR="00E91ADA" w:rsidRPr="00E91ADA" w:rsidRDefault="00E91ADA" w:rsidP="00E91ADA">
      <w:pPr>
        <w:pStyle w:val="EndNoteBibliography"/>
        <w:spacing w:after="0"/>
        <w:ind w:left="720" w:hanging="720"/>
        <w:rPr>
          <w:noProof/>
        </w:rPr>
      </w:pPr>
      <w:bookmarkStart w:id="2" w:name="_ENREF_3"/>
      <w:r w:rsidRPr="00E91ADA">
        <w:rPr>
          <w:noProof/>
        </w:rPr>
        <w:t>3.</w:t>
      </w:r>
      <w:r w:rsidRPr="00E91ADA">
        <w:rPr>
          <w:noProof/>
        </w:rPr>
        <w:tab/>
        <w:t xml:space="preserve">Papenburg, J., et al., </w:t>
      </w:r>
      <w:r w:rsidRPr="00E91ADA">
        <w:rPr>
          <w:i/>
          <w:noProof/>
        </w:rPr>
        <w:t>Molecular Evolution of Respiratory Syncytial Virus Fusion Gene, Canada, 2006–2010.</w:t>
      </w:r>
      <w:r w:rsidRPr="00E91ADA">
        <w:rPr>
          <w:noProof/>
        </w:rPr>
        <w:t xml:space="preserve"> Emerging Infectious Diseases, 2012. </w:t>
      </w:r>
      <w:r w:rsidRPr="00E91ADA">
        <w:rPr>
          <w:b/>
          <w:noProof/>
        </w:rPr>
        <w:t>18</w:t>
      </w:r>
      <w:r w:rsidRPr="00E91ADA">
        <w:rPr>
          <w:noProof/>
        </w:rPr>
        <w:t>(1): p. 120-124.</w:t>
      </w:r>
      <w:bookmarkEnd w:id="2"/>
    </w:p>
    <w:p w14:paraId="76070EAC" w14:textId="77777777" w:rsidR="00E91ADA" w:rsidRPr="00E91ADA" w:rsidRDefault="00E91ADA" w:rsidP="00E91ADA">
      <w:pPr>
        <w:pStyle w:val="EndNoteBibliography"/>
        <w:spacing w:after="0"/>
        <w:ind w:left="720" w:hanging="720"/>
        <w:rPr>
          <w:noProof/>
        </w:rPr>
      </w:pPr>
      <w:bookmarkStart w:id="3" w:name="_ENREF_4"/>
      <w:r w:rsidRPr="00E91ADA">
        <w:rPr>
          <w:noProof/>
        </w:rPr>
        <w:t>4.</w:t>
      </w:r>
      <w:r w:rsidRPr="00E91ADA">
        <w:rPr>
          <w:noProof/>
        </w:rPr>
        <w:tab/>
        <w:t xml:space="preserve">Hall, C.B., et al., </w:t>
      </w:r>
      <w:r w:rsidRPr="00E91ADA">
        <w:rPr>
          <w:i/>
          <w:noProof/>
        </w:rPr>
        <w:t>Respiratory syncytial virus infections within families.</w:t>
      </w:r>
      <w:r w:rsidRPr="00E91ADA">
        <w:rPr>
          <w:noProof/>
        </w:rPr>
        <w:t xml:space="preserve"> N Engl J Med, 1976. </w:t>
      </w:r>
      <w:r w:rsidRPr="00E91ADA">
        <w:rPr>
          <w:b/>
          <w:noProof/>
        </w:rPr>
        <w:t>294</w:t>
      </w:r>
      <w:r w:rsidRPr="00E91ADA">
        <w:rPr>
          <w:noProof/>
        </w:rPr>
        <w:t>(8): p. 414-9.</w:t>
      </w:r>
      <w:bookmarkEnd w:id="3"/>
    </w:p>
    <w:p w14:paraId="0FC96818" w14:textId="77777777" w:rsidR="00E91ADA" w:rsidRPr="00E91ADA" w:rsidRDefault="00E91ADA" w:rsidP="00E91ADA">
      <w:pPr>
        <w:pStyle w:val="EndNoteBibliography"/>
        <w:spacing w:after="0"/>
        <w:ind w:left="720" w:hanging="720"/>
        <w:rPr>
          <w:noProof/>
        </w:rPr>
      </w:pPr>
      <w:bookmarkStart w:id="4" w:name="_ENREF_5"/>
      <w:r w:rsidRPr="00E91ADA">
        <w:rPr>
          <w:noProof/>
        </w:rPr>
        <w:t>5.</w:t>
      </w:r>
      <w:r w:rsidRPr="00E91ADA">
        <w:rPr>
          <w:noProof/>
        </w:rPr>
        <w:tab/>
        <w:t xml:space="preserve">Deshpande, S.A. and V. Northern, </w:t>
      </w:r>
      <w:r w:rsidRPr="00E91ADA">
        <w:rPr>
          <w:i/>
          <w:noProof/>
        </w:rPr>
        <w:t>The clinical and health economic burden of respiratory syncytial virus disease among children under 2 years of age in a defined geographical area.</w:t>
      </w:r>
      <w:r w:rsidRPr="00E91ADA">
        <w:rPr>
          <w:noProof/>
        </w:rPr>
        <w:t xml:space="preserve"> Arch Dis Child, 2003. </w:t>
      </w:r>
      <w:r w:rsidRPr="00E91ADA">
        <w:rPr>
          <w:b/>
          <w:noProof/>
        </w:rPr>
        <w:t>88</w:t>
      </w:r>
      <w:r w:rsidRPr="00E91ADA">
        <w:rPr>
          <w:noProof/>
        </w:rPr>
        <w:t>(12): p. 1065-9.</w:t>
      </w:r>
      <w:bookmarkEnd w:id="4"/>
    </w:p>
    <w:p w14:paraId="0C82B933" w14:textId="77777777" w:rsidR="00E91ADA" w:rsidRPr="00E91ADA" w:rsidRDefault="00E91ADA" w:rsidP="00E91ADA">
      <w:pPr>
        <w:pStyle w:val="EndNoteBibliography"/>
        <w:spacing w:after="0"/>
        <w:ind w:left="720" w:hanging="720"/>
        <w:rPr>
          <w:noProof/>
        </w:rPr>
      </w:pPr>
      <w:bookmarkStart w:id="5" w:name="_ENREF_6"/>
      <w:r w:rsidRPr="00E91ADA">
        <w:rPr>
          <w:noProof/>
        </w:rPr>
        <w:t>6.</w:t>
      </w:r>
      <w:r w:rsidRPr="00E91ADA">
        <w:rPr>
          <w:noProof/>
        </w:rPr>
        <w:tab/>
        <w:t xml:space="preserve">Lozano, R., et al., </w:t>
      </w:r>
      <w:r w:rsidRPr="00E91ADA">
        <w:rPr>
          <w:i/>
          <w:noProof/>
        </w:rPr>
        <w:t>Global and regional mortality from 235 causes of death for 20 age groups in 1990 and 2010: a systematic analysis for the Global Burden of Disease Study 2010.</w:t>
      </w:r>
      <w:r w:rsidRPr="00E91ADA">
        <w:rPr>
          <w:noProof/>
        </w:rPr>
        <w:t xml:space="preserve"> Lancet, 2012. </w:t>
      </w:r>
      <w:r w:rsidRPr="00E91ADA">
        <w:rPr>
          <w:b/>
          <w:noProof/>
        </w:rPr>
        <w:t>380</w:t>
      </w:r>
      <w:r w:rsidRPr="00E91ADA">
        <w:rPr>
          <w:noProof/>
        </w:rPr>
        <w:t>(9859): p. 2095-128.</w:t>
      </w:r>
      <w:bookmarkEnd w:id="5"/>
    </w:p>
    <w:p w14:paraId="21CD3789" w14:textId="77777777" w:rsidR="00E91ADA" w:rsidRPr="00E91ADA" w:rsidRDefault="00E91ADA" w:rsidP="00E91ADA">
      <w:pPr>
        <w:pStyle w:val="EndNoteBibliography"/>
        <w:spacing w:after="0"/>
        <w:ind w:left="720" w:hanging="720"/>
        <w:rPr>
          <w:noProof/>
        </w:rPr>
      </w:pPr>
      <w:bookmarkStart w:id="6" w:name="_ENREF_7"/>
      <w:r w:rsidRPr="00E91ADA">
        <w:rPr>
          <w:noProof/>
        </w:rPr>
        <w:t>7.</w:t>
      </w:r>
      <w:r w:rsidRPr="00E91ADA">
        <w:rPr>
          <w:noProof/>
        </w:rPr>
        <w:tab/>
        <w:t xml:space="preserve">Hall, C.B., C.E. Long, and K.C. Schnabel, </w:t>
      </w:r>
      <w:r w:rsidRPr="00E91ADA">
        <w:rPr>
          <w:i/>
          <w:noProof/>
        </w:rPr>
        <w:t>Respiratory syncytial virus infections in previously healthy working adults.</w:t>
      </w:r>
      <w:r w:rsidRPr="00E91ADA">
        <w:rPr>
          <w:noProof/>
        </w:rPr>
        <w:t xml:space="preserve"> Clin Infect Dis, 2001. </w:t>
      </w:r>
      <w:r w:rsidRPr="00E91ADA">
        <w:rPr>
          <w:b/>
          <w:noProof/>
        </w:rPr>
        <w:t>33</w:t>
      </w:r>
      <w:r w:rsidRPr="00E91ADA">
        <w:rPr>
          <w:noProof/>
        </w:rPr>
        <w:t>(6): p. 792-6.</w:t>
      </w:r>
      <w:bookmarkEnd w:id="6"/>
    </w:p>
    <w:p w14:paraId="20D169AB" w14:textId="77777777" w:rsidR="00E91ADA" w:rsidRPr="00E91ADA" w:rsidRDefault="00E91ADA" w:rsidP="00E91ADA">
      <w:pPr>
        <w:pStyle w:val="EndNoteBibliography"/>
        <w:spacing w:after="0"/>
        <w:ind w:left="720" w:hanging="720"/>
        <w:rPr>
          <w:noProof/>
        </w:rPr>
      </w:pPr>
      <w:bookmarkStart w:id="7" w:name="_ENREF_8"/>
      <w:r w:rsidRPr="00E91ADA">
        <w:rPr>
          <w:noProof/>
        </w:rPr>
        <w:t>8.</w:t>
      </w:r>
      <w:r w:rsidRPr="00E91ADA">
        <w:rPr>
          <w:noProof/>
        </w:rPr>
        <w:tab/>
        <w:t xml:space="preserve">O'Shea, M.K., et al., </w:t>
      </w:r>
      <w:r w:rsidRPr="00E91ADA">
        <w:rPr>
          <w:i/>
          <w:noProof/>
        </w:rPr>
        <w:t>Symptomatic respiratory syncytial virus infection in previously healthy young adults living in a crowded military environment.</w:t>
      </w:r>
      <w:r w:rsidRPr="00E91ADA">
        <w:rPr>
          <w:noProof/>
        </w:rPr>
        <w:t xml:space="preserve"> Clin Infect Dis, 2005. </w:t>
      </w:r>
      <w:r w:rsidRPr="00E91ADA">
        <w:rPr>
          <w:b/>
          <w:noProof/>
        </w:rPr>
        <w:t>41</w:t>
      </w:r>
      <w:r w:rsidRPr="00E91ADA">
        <w:rPr>
          <w:noProof/>
        </w:rPr>
        <w:t>(3): p. 311-7.</w:t>
      </w:r>
      <w:bookmarkEnd w:id="7"/>
    </w:p>
    <w:p w14:paraId="622F2AC4" w14:textId="77777777" w:rsidR="00E91ADA" w:rsidRPr="00E91ADA" w:rsidRDefault="00E91ADA" w:rsidP="00E91ADA">
      <w:pPr>
        <w:pStyle w:val="EndNoteBibliography"/>
        <w:spacing w:after="0"/>
        <w:ind w:left="720" w:hanging="720"/>
        <w:rPr>
          <w:noProof/>
        </w:rPr>
      </w:pPr>
      <w:bookmarkStart w:id="8" w:name="_ENREF_9"/>
      <w:r w:rsidRPr="00E91ADA">
        <w:rPr>
          <w:noProof/>
        </w:rPr>
        <w:t>9.</w:t>
      </w:r>
      <w:r w:rsidRPr="00E91ADA">
        <w:rPr>
          <w:noProof/>
        </w:rPr>
        <w:tab/>
        <w:t xml:space="preserve">Whimbey, E., et al., </w:t>
      </w:r>
      <w:r w:rsidRPr="00E91ADA">
        <w:rPr>
          <w:i/>
          <w:noProof/>
        </w:rPr>
        <w:t xml:space="preserve">Community respiratory virus infections among hospitalized adult bone marrow </w:t>
      </w:r>
      <w:r w:rsidRPr="00E91ADA">
        <w:rPr>
          <w:i/>
          <w:noProof/>
        </w:rPr>
        <w:lastRenderedPageBreak/>
        <w:t>transplant recipients.</w:t>
      </w:r>
      <w:r w:rsidRPr="00E91ADA">
        <w:rPr>
          <w:noProof/>
        </w:rPr>
        <w:t xml:space="preserve"> Clin Infect Dis, 1996. </w:t>
      </w:r>
      <w:r w:rsidRPr="00E91ADA">
        <w:rPr>
          <w:b/>
          <w:noProof/>
        </w:rPr>
        <w:t>22</w:t>
      </w:r>
      <w:r w:rsidRPr="00E91ADA">
        <w:rPr>
          <w:noProof/>
        </w:rPr>
        <w:t>(5): p. 778-82.</w:t>
      </w:r>
      <w:bookmarkEnd w:id="8"/>
    </w:p>
    <w:p w14:paraId="3EFCB98B" w14:textId="77777777" w:rsidR="00E91ADA" w:rsidRPr="00E91ADA" w:rsidRDefault="00E91ADA" w:rsidP="00E91ADA">
      <w:pPr>
        <w:pStyle w:val="EndNoteBibliography"/>
        <w:spacing w:after="0"/>
        <w:ind w:left="720" w:hanging="720"/>
        <w:rPr>
          <w:noProof/>
        </w:rPr>
      </w:pPr>
      <w:bookmarkStart w:id="9" w:name="_ENREF_10"/>
      <w:r w:rsidRPr="00E91ADA">
        <w:rPr>
          <w:noProof/>
        </w:rPr>
        <w:t>10.</w:t>
      </w:r>
      <w:r w:rsidRPr="00E91ADA">
        <w:rPr>
          <w:noProof/>
        </w:rPr>
        <w:tab/>
        <w:t xml:space="preserve">Ebbert, J.O. and A.H. Limper, </w:t>
      </w:r>
      <w:r w:rsidRPr="00E91ADA">
        <w:rPr>
          <w:i/>
          <w:noProof/>
        </w:rPr>
        <w:t>Respiratory syncytial virus pneumonitis in immunocompromised adults: clinical features and outcome.</w:t>
      </w:r>
      <w:r w:rsidRPr="00E91ADA">
        <w:rPr>
          <w:noProof/>
        </w:rPr>
        <w:t xml:space="preserve"> Respiration, 2005. </w:t>
      </w:r>
      <w:r w:rsidRPr="00E91ADA">
        <w:rPr>
          <w:b/>
          <w:noProof/>
        </w:rPr>
        <w:t>72</w:t>
      </w:r>
      <w:r w:rsidRPr="00E91ADA">
        <w:rPr>
          <w:noProof/>
        </w:rPr>
        <w:t>(3): p. 263-9.</w:t>
      </w:r>
      <w:bookmarkEnd w:id="9"/>
    </w:p>
    <w:p w14:paraId="56031065" w14:textId="77777777" w:rsidR="00E91ADA" w:rsidRPr="00E91ADA" w:rsidRDefault="00E91ADA" w:rsidP="00E91ADA">
      <w:pPr>
        <w:pStyle w:val="EndNoteBibliography"/>
        <w:spacing w:after="0"/>
        <w:ind w:left="720" w:hanging="720"/>
        <w:rPr>
          <w:noProof/>
        </w:rPr>
      </w:pPr>
      <w:bookmarkStart w:id="10" w:name="_ENREF_11"/>
      <w:r w:rsidRPr="00E91ADA">
        <w:rPr>
          <w:noProof/>
        </w:rPr>
        <w:t>11.</w:t>
      </w:r>
      <w:r w:rsidRPr="00E91ADA">
        <w:rPr>
          <w:noProof/>
        </w:rPr>
        <w:tab/>
        <w:t xml:space="preserve">McCarthy, A.J., et al., </w:t>
      </w:r>
      <w:r w:rsidRPr="00E91ADA">
        <w:rPr>
          <w:i/>
          <w:noProof/>
        </w:rPr>
        <w:t>The outcome of 26 patients with respiratory syncytial virus infection following allogeneic stem cell transplantation.</w:t>
      </w:r>
      <w:r w:rsidRPr="00E91ADA">
        <w:rPr>
          <w:noProof/>
        </w:rPr>
        <w:t xml:space="preserve"> Bone Marrow Transplant, 1999. </w:t>
      </w:r>
      <w:r w:rsidRPr="00E91ADA">
        <w:rPr>
          <w:b/>
          <w:noProof/>
        </w:rPr>
        <w:t>24</w:t>
      </w:r>
      <w:r w:rsidRPr="00E91ADA">
        <w:rPr>
          <w:noProof/>
        </w:rPr>
        <w:t>(12): p. 1315-22.</w:t>
      </w:r>
      <w:bookmarkEnd w:id="10"/>
    </w:p>
    <w:p w14:paraId="2C9652B5" w14:textId="77777777" w:rsidR="00E91ADA" w:rsidRPr="00E91ADA" w:rsidRDefault="00E91ADA" w:rsidP="00E91ADA">
      <w:pPr>
        <w:pStyle w:val="EndNoteBibliography"/>
        <w:spacing w:after="0"/>
        <w:ind w:left="720" w:hanging="720"/>
        <w:rPr>
          <w:noProof/>
        </w:rPr>
      </w:pPr>
      <w:bookmarkStart w:id="11" w:name="_ENREF_12"/>
      <w:r w:rsidRPr="00E91ADA">
        <w:rPr>
          <w:noProof/>
        </w:rPr>
        <w:t>12.</w:t>
      </w:r>
      <w:r w:rsidRPr="00E91ADA">
        <w:rPr>
          <w:noProof/>
        </w:rPr>
        <w:tab/>
        <w:t xml:space="preserve">Ljungman, P., et al., </w:t>
      </w:r>
      <w:r w:rsidRPr="00E91ADA">
        <w:rPr>
          <w:i/>
          <w:noProof/>
        </w:rPr>
        <w:t>Respiratory virus infections after stem cell transplantation: a prospective study from the Infectious Diseases Working Party of the European Group for Blood and Marrow Transplantation.</w:t>
      </w:r>
      <w:r w:rsidRPr="00E91ADA">
        <w:rPr>
          <w:noProof/>
        </w:rPr>
        <w:t xml:space="preserve"> Bone Marrow Transplant, 2001. </w:t>
      </w:r>
      <w:r w:rsidRPr="00E91ADA">
        <w:rPr>
          <w:b/>
          <w:noProof/>
        </w:rPr>
        <w:t>28</w:t>
      </w:r>
      <w:r w:rsidRPr="00E91ADA">
        <w:rPr>
          <w:noProof/>
        </w:rPr>
        <w:t>(5): p. 479-84.</w:t>
      </w:r>
      <w:bookmarkEnd w:id="11"/>
    </w:p>
    <w:p w14:paraId="7C423A29" w14:textId="77777777" w:rsidR="00E91ADA" w:rsidRPr="00E91ADA" w:rsidRDefault="00E91ADA" w:rsidP="00E91ADA">
      <w:pPr>
        <w:pStyle w:val="EndNoteBibliography"/>
        <w:spacing w:after="0"/>
        <w:ind w:left="720" w:hanging="720"/>
        <w:rPr>
          <w:noProof/>
        </w:rPr>
      </w:pPr>
      <w:bookmarkStart w:id="12" w:name="_ENREF_13"/>
      <w:r w:rsidRPr="00E91ADA">
        <w:rPr>
          <w:noProof/>
        </w:rPr>
        <w:t>13.</w:t>
      </w:r>
      <w:r w:rsidRPr="00E91ADA">
        <w:rPr>
          <w:noProof/>
        </w:rPr>
        <w:tab/>
        <w:t xml:space="preserve">Renaud, C., et al., </w:t>
      </w:r>
      <w:r w:rsidRPr="00E91ADA">
        <w:rPr>
          <w:i/>
          <w:noProof/>
        </w:rPr>
        <w:t>Mortality rates of human metapneumovirus and respiratory syncytial virus lower respiratory tract infections in hematopoietic cell transplantation recipients.</w:t>
      </w:r>
      <w:r w:rsidRPr="00E91ADA">
        <w:rPr>
          <w:noProof/>
        </w:rPr>
        <w:t xml:space="preserve"> Biol Blood Marrow Transplant, 2013. </w:t>
      </w:r>
      <w:r w:rsidRPr="00E91ADA">
        <w:rPr>
          <w:b/>
          <w:noProof/>
        </w:rPr>
        <w:t>19</w:t>
      </w:r>
      <w:r w:rsidRPr="00E91ADA">
        <w:rPr>
          <w:noProof/>
        </w:rPr>
        <w:t>(8): p. 1220-6.</w:t>
      </w:r>
      <w:bookmarkEnd w:id="12"/>
    </w:p>
    <w:p w14:paraId="0462BFAD" w14:textId="77777777" w:rsidR="00E91ADA" w:rsidRPr="00E91ADA" w:rsidRDefault="00E91ADA" w:rsidP="00E91ADA">
      <w:pPr>
        <w:pStyle w:val="EndNoteBibliography"/>
        <w:spacing w:after="0"/>
        <w:ind w:left="720" w:hanging="720"/>
        <w:rPr>
          <w:noProof/>
        </w:rPr>
      </w:pPr>
      <w:bookmarkStart w:id="13" w:name="_ENREF_14"/>
      <w:r w:rsidRPr="00E91ADA">
        <w:rPr>
          <w:noProof/>
        </w:rPr>
        <w:t>14.</w:t>
      </w:r>
      <w:r w:rsidRPr="00E91ADA">
        <w:rPr>
          <w:noProof/>
        </w:rPr>
        <w:tab/>
        <w:t xml:space="preserve">Fransen, H., et al., </w:t>
      </w:r>
      <w:r w:rsidRPr="00E91ADA">
        <w:rPr>
          <w:i/>
          <w:noProof/>
        </w:rPr>
        <w:t>Infections with viruses in patients hospitalized with acute respiratory illness, Stockholm 1963-1967.</w:t>
      </w:r>
      <w:r w:rsidRPr="00E91ADA">
        <w:rPr>
          <w:noProof/>
        </w:rPr>
        <w:t xml:space="preserve"> Scand J Infect Dis, 1969. </w:t>
      </w:r>
      <w:r w:rsidRPr="00E91ADA">
        <w:rPr>
          <w:b/>
          <w:noProof/>
        </w:rPr>
        <w:t>1</w:t>
      </w:r>
      <w:r w:rsidRPr="00E91ADA">
        <w:rPr>
          <w:noProof/>
        </w:rPr>
        <w:t>(2): p. 127-36.</w:t>
      </w:r>
      <w:bookmarkEnd w:id="13"/>
    </w:p>
    <w:p w14:paraId="00C5BE00" w14:textId="77777777" w:rsidR="00E91ADA" w:rsidRPr="00E91ADA" w:rsidRDefault="00E91ADA" w:rsidP="00E91ADA">
      <w:pPr>
        <w:pStyle w:val="EndNoteBibliography"/>
        <w:spacing w:after="0"/>
        <w:ind w:left="720" w:hanging="720"/>
        <w:rPr>
          <w:noProof/>
        </w:rPr>
      </w:pPr>
      <w:bookmarkStart w:id="14" w:name="_ENREF_15"/>
      <w:r w:rsidRPr="00E91ADA">
        <w:rPr>
          <w:noProof/>
        </w:rPr>
        <w:t>15.</w:t>
      </w:r>
      <w:r w:rsidRPr="00E91ADA">
        <w:rPr>
          <w:noProof/>
        </w:rPr>
        <w:tab/>
        <w:t xml:space="preserve">Falsey, A.R., et al., </w:t>
      </w:r>
      <w:r w:rsidRPr="00E91ADA">
        <w:rPr>
          <w:i/>
          <w:noProof/>
        </w:rPr>
        <w:t>Acute respiratory tract infection in daycare centers for older persons.</w:t>
      </w:r>
      <w:r w:rsidRPr="00E91ADA">
        <w:rPr>
          <w:noProof/>
        </w:rPr>
        <w:t xml:space="preserve"> J Am Geriatr Soc, 1995. </w:t>
      </w:r>
      <w:r w:rsidRPr="00E91ADA">
        <w:rPr>
          <w:b/>
          <w:noProof/>
        </w:rPr>
        <w:t>43</w:t>
      </w:r>
      <w:r w:rsidRPr="00E91ADA">
        <w:rPr>
          <w:noProof/>
        </w:rPr>
        <w:t>(1): p. 30-6.</w:t>
      </w:r>
      <w:bookmarkEnd w:id="14"/>
    </w:p>
    <w:p w14:paraId="43E1B3D9" w14:textId="77777777" w:rsidR="00E91ADA" w:rsidRPr="00E91ADA" w:rsidRDefault="00E91ADA" w:rsidP="00E91ADA">
      <w:pPr>
        <w:pStyle w:val="EndNoteBibliography"/>
        <w:spacing w:after="0"/>
        <w:ind w:left="720" w:hanging="720"/>
        <w:rPr>
          <w:noProof/>
        </w:rPr>
      </w:pPr>
      <w:bookmarkStart w:id="15" w:name="_ENREF_16"/>
      <w:r w:rsidRPr="00E91ADA">
        <w:rPr>
          <w:noProof/>
        </w:rPr>
        <w:t>16.</w:t>
      </w:r>
      <w:r w:rsidRPr="00E91ADA">
        <w:rPr>
          <w:noProof/>
        </w:rPr>
        <w:tab/>
        <w:t xml:space="preserve">Falsey, A.R. and E.E. Walsh, </w:t>
      </w:r>
      <w:r w:rsidRPr="00E91ADA">
        <w:rPr>
          <w:i/>
          <w:noProof/>
        </w:rPr>
        <w:t>Respiratory syncytial virus infection in elderly adults.</w:t>
      </w:r>
      <w:r w:rsidRPr="00E91ADA">
        <w:rPr>
          <w:noProof/>
        </w:rPr>
        <w:t xml:space="preserve"> Drugs Aging, 2005. </w:t>
      </w:r>
      <w:r w:rsidRPr="00E91ADA">
        <w:rPr>
          <w:b/>
          <w:noProof/>
        </w:rPr>
        <w:t>22</w:t>
      </w:r>
      <w:r w:rsidRPr="00E91ADA">
        <w:rPr>
          <w:noProof/>
        </w:rPr>
        <w:t>(7): p. 577-87.</w:t>
      </w:r>
      <w:bookmarkEnd w:id="15"/>
    </w:p>
    <w:p w14:paraId="2FB057A4" w14:textId="77777777" w:rsidR="00E91ADA" w:rsidRPr="00E91ADA" w:rsidRDefault="00E91ADA" w:rsidP="00E91ADA">
      <w:pPr>
        <w:pStyle w:val="EndNoteBibliography"/>
        <w:spacing w:after="0"/>
        <w:ind w:left="720" w:hanging="720"/>
        <w:rPr>
          <w:noProof/>
        </w:rPr>
      </w:pPr>
      <w:bookmarkStart w:id="16" w:name="_ENREF_17"/>
      <w:r w:rsidRPr="00E91ADA">
        <w:rPr>
          <w:noProof/>
        </w:rPr>
        <w:t>17.</w:t>
      </w:r>
      <w:r w:rsidRPr="00E91ADA">
        <w:rPr>
          <w:noProof/>
        </w:rPr>
        <w:tab/>
        <w:t xml:space="preserve">Sundaram, M.E., et al., </w:t>
      </w:r>
      <w:r w:rsidRPr="00E91ADA">
        <w:rPr>
          <w:i/>
          <w:noProof/>
        </w:rPr>
        <w:t>Medically attended respiratory syncytial virus infections in adults aged &gt;/= 50 years: clinical characteristics and outcomes.</w:t>
      </w:r>
      <w:r w:rsidRPr="00E91ADA">
        <w:rPr>
          <w:noProof/>
        </w:rPr>
        <w:t xml:space="preserve"> Clin Infect Dis, 2014. </w:t>
      </w:r>
      <w:r w:rsidRPr="00E91ADA">
        <w:rPr>
          <w:b/>
          <w:noProof/>
        </w:rPr>
        <w:t>58</w:t>
      </w:r>
      <w:r w:rsidRPr="00E91ADA">
        <w:rPr>
          <w:noProof/>
        </w:rPr>
        <w:t>(3): p. 342-9.</w:t>
      </w:r>
      <w:bookmarkEnd w:id="16"/>
    </w:p>
    <w:p w14:paraId="37FE4ACB" w14:textId="77777777" w:rsidR="00E91ADA" w:rsidRPr="00E91ADA" w:rsidRDefault="00E91ADA" w:rsidP="00E91ADA">
      <w:pPr>
        <w:pStyle w:val="EndNoteBibliography"/>
        <w:spacing w:after="0"/>
        <w:ind w:left="720" w:hanging="720"/>
        <w:rPr>
          <w:noProof/>
        </w:rPr>
      </w:pPr>
      <w:bookmarkStart w:id="17" w:name="_ENREF_18"/>
      <w:r w:rsidRPr="00E91ADA">
        <w:rPr>
          <w:noProof/>
        </w:rPr>
        <w:t>18.</w:t>
      </w:r>
      <w:r w:rsidRPr="00E91ADA">
        <w:rPr>
          <w:noProof/>
        </w:rPr>
        <w:tab/>
        <w:t xml:space="preserve">Branche, A.R. and A.R. Falsey, </w:t>
      </w:r>
      <w:r w:rsidRPr="00E91ADA">
        <w:rPr>
          <w:i/>
          <w:noProof/>
        </w:rPr>
        <w:t>Respiratory syncytial virus infection in older adults: an under-recognized problem.</w:t>
      </w:r>
      <w:r w:rsidRPr="00E91ADA">
        <w:rPr>
          <w:noProof/>
        </w:rPr>
        <w:t xml:space="preserve"> Drugs Aging, 2015. </w:t>
      </w:r>
      <w:r w:rsidRPr="00E91ADA">
        <w:rPr>
          <w:b/>
          <w:noProof/>
        </w:rPr>
        <w:t>32</w:t>
      </w:r>
      <w:r w:rsidRPr="00E91ADA">
        <w:rPr>
          <w:noProof/>
        </w:rPr>
        <w:t>(4): p. 261-9.</w:t>
      </w:r>
      <w:bookmarkEnd w:id="17"/>
    </w:p>
    <w:p w14:paraId="4E35A4BE" w14:textId="77777777" w:rsidR="00E91ADA" w:rsidRPr="00E91ADA" w:rsidRDefault="00E91ADA" w:rsidP="00E91ADA">
      <w:pPr>
        <w:pStyle w:val="EndNoteBibliography"/>
        <w:spacing w:after="0"/>
        <w:ind w:left="720" w:hanging="720"/>
        <w:rPr>
          <w:noProof/>
        </w:rPr>
      </w:pPr>
      <w:bookmarkStart w:id="18" w:name="_ENREF_19"/>
      <w:r w:rsidRPr="00E91ADA">
        <w:rPr>
          <w:noProof/>
        </w:rPr>
        <w:t>19.</w:t>
      </w:r>
      <w:r w:rsidRPr="00E91ADA">
        <w:rPr>
          <w:noProof/>
        </w:rPr>
        <w:tab/>
        <w:t xml:space="preserve">Falsey, A.R., et al., </w:t>
      </w:r>
      <w:r w:rsidRPr="00E91ADA">
        <w:rPr>
          <w:i/>
          <w:noProof/>
        </w:rPr>
        <w:t>Respiratory syncytial virus infection in elderly and high-risk adults.</w:t>
      </w:r>
      <w:r w:rsidRPr="00E91ADA">
        <w:rPr>
          <w:noProof/>
        </w:rPr>
        <w:t xml:space="preserve"> N Engl J Med, 2005. </w:t>
      </w:r>
      <w:r w:rsidRPr="00E91ADA">
        <w:rPr>
          <w:b/>
          <w:noProof/>
        </w:rPr>
        <w:t>352</w:t>
      </w:r>
      <w:r w:rsidRPr="00E91ADA">
        <w:rPr>
          <w:noProof/>
        </w:rPr>
        <w:t>(17): p. 1749-59.</w:t>
      </w:r>
      <w:bookmarkEnd w:id="18"/>
    </w:p>
    <w:p w14:paraId="6E31A47D" w14:textId="77777777" w:rsidR="00E91ADA" w:rsidRPr="00E91ADA" w:rsidRDefault="00E91ADA" w:rsidP="00E91ADA">
      <w:pPr>
        <w:pStyle w:val="EndNoteBibliography"/>
        <w:spacing w:after="0"/>
        <w:ind w:left="720" w:hanging="720"/>
        <w:rPr>
          <w:noProof/>
        </w:rPr>
      </w:pPr>
      <w:bookmarkStart w:id="19" w:name="_ENREF_20"/>
      <w:r w:rsidRPr="00E91ADA">
        <w:rPr>
          <w:noProof/>
        </w:rPr>
        <w:t>20.</w:t>
      </w:r>
      <w:r w:rsidRPr="00E91ADA">
        <w:rPr>
          <w:noProof/>
        </w:rPr>
        <w:tab/>
        <w:t xml:space="preserve">Falsey, A.R., et al., </w:t>
      </w:r>
      <w:r w:rsidRPr="00E91ADA">
        <w:rPr>
          <w:i/>
          <w:noProof/>
        </w:rPr>
        <w:t>Respiratory syncytial virus and influenza A infections in the hospitalized elderly.</w:t>
      </w:r>
      <w:r w:rsidRPr="00E91ADA">
        <w:rPr>
          <w:noProof/>
        </w:rPr>
        <w:t xml:space="preserve"> J Infect Dis, 1995. </w:t>
      </w:r>
      <w:r w:rsidRPr="00E91ADA">
        <w:rPr>
          <w:b/>
          <w:noProof/>
        </w:rPr>
        <w:t>172</w:t>
      </w:r>
      <w:r w:rsidRPr="00E91ADA">
        <w:rPr>
          <w:noProof/>
        </w:rPr>
        <w:t>(2): p. 389-94.</w:t>
      </w:r>
      <w:bookmarkEnd w:id="19"/>
    </w:p>
    <w:p w14:paraId="677A63BF" w14:textId="77777777" w:rsidR="00E91ADA" w:rsidRPr="00E91ADA" w:rsidRDefault="00E91ADA" w:rsidP="00E91ADA">
      <w:pPr>
        <w:pStyle w:val="EndNoteBibliography"/>
        <w:spacing w:after="0"/>
        <w:ind w:left="720" w:hanging="720"/>
        <w:rPr>
          <w:noProof/>
        </w:rPr>
      </w:pPr>
      <w:bookmarkStart w:id="20" w:name="_ENREF_21"/>
      <w:r w:rsidRPr="00E91ADA">
        <w:rPr>
          <w:noProof/>
        </w:rPr>
        <w:lastRenderedPageBreak/>
        <w:t>21.</w:t>
      </w:r>
      <w:r w:rsidRPr="00E91ADA">
        <w:rPr>
          <w:noProof/>
        </w:rPr>
        <w:tab/>
        <w:t xml:space="preserve">Ellis, S.E., et al., </w:t>
      </w:r>
      <w:r w:rsidRPr="00E91ADA">
        <w:rPr>
          <w:i/>
          <w:noProof/>
        </w:rPr>
        <w:t>Influenza- and respiratory syncytial virus-associated morbidity and mortality in the nursing home population.</w:t>
      </w:r>
      <w:r w:rsidRPr="00E91ADA">
        <w:rPr>
          <w:noProof/>
        </w:rPr>
        <w:t xml:space="preserve"> J Am Geriatr Soc, 2003. </w:t>
      </w:r>
      <w:r w:rsidRPr="00E91ADA">
        <w:rPr>
          <w:b/>
          <w:noProof/>
        </w:rPr>
        <w:t>51</w:t>
      </w:r>
      <w:r w:rsidRPr="00E91ADA">
        <w:rPr>
          <w:noProof/>
        </w:rPr>
        <w:t>(6): p. 761-7.</w:t>
      </w:r>
      <w:bookmarkEnd w:id="20"/>
    </w:p>
    <w:p w14:paraId="1DF281AB" w14:textId="77777777" w:rsidR="00E91ADA" w:rsidRPr="00E91ADA" w:rsidRDefault="00E91ADA" w:rsidP="00E91ADA">
      <w:pPr>
        <w:pStyle w:val="EndNoteBibliography"/>
        <w:spacing w:after="0"/>
        <w:ind w:left="720" w:hanging="720"/>
        <w:rPr>
          <w:noProof/>
        </w:rPr>
      </w:pPr>
      <w:bookmarkStart w:id="21" w:name="_ENREF_22"/>
      <w:r w:rsidRPr="00E91ADA">
        <w:rPr>
          <w:noProof/>
        </w:rPr>
        <w:t>22.</w:t>
      </w:r>
      <w:r w:rsidRPr="00E91ADA">
        <w:rPr>
          <w:noProof/>
        </w:rPr>
        <w:tab/>
        <w:t xml:space="preserve">Lee, N., et al., </w:t>
      </w:r>
      <w:r w:rsidRPr="00E91ADA">
        <w:rPr>
          <w:i/>
          <w:noProof/>
        </w:rPr>
        <w:t>High morbidity and mortality in adults hospitalized for respiratory syncytial virus infections.</w:t>
      </w:r>
      <w:r w:rsidRPr="00E91ADA">
        <w:rPr>
          <w:noProof/>
        </w:rPr>
        <w:t xml:space="preserve"> Clin Infect Dis, 2013. </w:t>
      </w:r>
      <w:r w:rsidRPr="00E91ADA">
        <w:rPr>
          <w:b/>
          <w:noProof/>
        </w:rPr>
        <w:t>57</w:t>
      </w:r>
      <w:r w:rsidRPr="00E91ADA">
        <w:rPr>
          <w:noProof/>
        </w:rPr>
        <w:t>(8): p. 1069-77.</w:t>
      </w:r>
      <w:bookmarkEnd w:id="21"/>
    </w:p>
    <w:p w14:paraId="73360296" w14:textId="77777777" w:rsidR="00E91ADA" w:rsidRPr="00E91ADA" w:rsidRDefault="00E91ADA" w:rsidP="00E91ADA">
      <w:pPr>
        <w:pStyle w:val="EndNoteBibliography"/>
        <w:spacing w:after="0"/>
        <w:ind w:left="720" w:hanging="720"/>
        <w:rPr>
          <w:noProof/>
        </w:rPr>
      </w:pPr>
      <w:bookmarkStart w:id="22" w:name="_ENREF_23"/>
      <w:r w:rsidRPr="00E91ADA">
        <w:rPr>
          <w:noProof/>
        </w:rPr>
        <w:t>23.</w:t>
      </w:r>
      <w:r w:rsidRPr="00E91ADA">
        <w:rPr>
          <w:noProof/>
        </w:rPr>
        <w:tab/>
        <w:t xml:space="preserve">Fleming, D.M., et al., </w:t>
      </w:r>
      <w:r w:rsidRPr="00E91ADA">
        <w:rPr>
          <w:i/>
          <w:noProof/>
        </w:rPr>
        <w:t>Modelling estimates of the burden of Respiratory Syncytial virus infection in adults and the elderly in the United Kingdom.</w:t>
      </w:r>
      <w:r w:rsidRPr="00E91ADA">
        <w:rPr>
          <w:noProof/>
        </w:rPr>
        <w:t xml:space="preserve"> BMC Infect Dis, 2015. </w:t>
      </w:r>
      <w:r w:rsidRPr="00E91ADA">
        <w:rPr>
          <w:b/>
          <w:noProof/>
        </w:rPr>
        <w:t>15</w:t>
      </w:r>
      <w:r w:rsidRPr="00E91ADA">
        <w:rPr>
          <w:noProof/>
        </w:rPr>
        <w:t>: p. 443.</w:t>
      </w:r>
      <w:bookmarkEnd w:id="22"/>
    </w:p>
    <w:p w14:paraId="1E012D45" w14:textId="77777777" w:rsidR="00E91ADA" w:rsidRPr="00E91ADA" w:rsidRDefault="00E91ADA" w:rsidP="00E91ADA">
      <w:pPr>
        <w:pStyle w:val="EndNoteBibliography"/>
        <w:spacing w:after="0"/>
        <w:ind w:left="720" w:hanging="720"/>
        <w:rPr>
          <w:noProof/>
        </w:rPr>
      </w:pPr>
      <w:bookmarkStart w:id="23" w:name="_ENREF_24"/>
      <w:r w:rsidRPr="00E91ADA">
        <w:rPr>
          <w:noProof/>
        </w:rPr>
        <w:t>24.</w:t>
      </w:r>
      <w:r w:rsidRPr="00E91ADA">
        <w:rPr>
          <w:noProof/>
        </w:rPr>
        <w:tab/>
        <w:t xml:space="preserve">Thompson, W.W., et al., </w:t>
      </w:r>
      <w:r w:rsidRPr="00E91ADA">
        <w:rPr>
          <w:i/>
          <w:noProof/>
        </w:rPr>
        <w:t>Mortality associated with influenza and respiratory syncytial virus in the United States.</w:t>
      </w:r>
      <w:r w:rsidRPr="00E91ADA">
        <w:rPr>
          <w:noProof/>
        </w:rPr>
        <w:t xml:space="preserve"> JAMA, 2003. </w:t>
      </w:r>
      <w:r w:rsidRPr="00E91ADA">
        <w:rPr>
          <w:b/>
          <w:noProof/>
        </w:rPr>
        <w:t>289</w:t>
      </w:r>
      <w:r w:rsidRPr="00E91ADA">
        <w:rPr>
          <w:noProof/>
        </w:rPr>
        <w:t>(2): p. 179-86.</w:t>
      </w:r>
      <w:bookmarkEnd w:id="23"/>
    </w:p>
    <w:p w14:paraId="3CE9C03E" w14:textId="77777777" w:rsidR="00E91ADA" w:rsidRPr="00E91ADA" w:rsidRDefault="00E91ADA" w:rsidP="00E91ADA">
      <w:pPr>
        <w:pStyle w:val="EndNoteBibliography"/>
        <w:spacing w:after="0"/>
        <w:ind w:left="720" w:hanging="720"/>
        <w:rPr>
          <w:noProof/>
        </w:rPr>
      </w:pPr>
      <w:bookmarkStart w:id="24" w:name="_ENREF_25"/>
      <w:r w:rsidRPr="00E91ADA">
        <w:rPr>
          <w:noProof/>
        </w:rPr>
        <w:t>25.</w:t>
      </w:r>
      <w:r w:rsidRPr="00E91ADA">
        <w:rPr>
          <w:noProof/>
        </w:rPr>
        <w:tab/>
        <w:t xml:space="preserve">van Asten, L., et al., </w:t>
      </w:r>
      <w:r w:rsidRPr="00E91ADA">
        <w:rPr>
          <w:i/>
          <w:noProof/>
        </w:rPr>
        <w:t>Mortality attributable to 9 common infections: significant effect of influenza A, respiratory syncytial virus, influenza B, norovirus, and parainfluenza in elderly persons.</w:t>
      </w:r>
      <w:r w:rsidRPr="00E91ADA">
        <w:rPr>
          <w:noProof/>
        </w:rPr>
        <w:t xml:space="preserve"> J Infect Dis, 2012. </w:t>
      </w:r>
      <w:r w:rsidRPr="00E91ADA">
        <w:rPr>
          <w:b/>
          <w:noProof/>
        </w:rPr>
        <w:t>206</w:t>
      </w:r>
      <w:r w:rsidRPr="00E91ADA">
        <w:rPr>
          <w:noProof/>
        </w:rPr>
        <w:t>(5): p. 628-39.</w:t>
      </w:r>
      <w:bookmarkEnd w:id="24"/>
    </w:p>
    <w:p w14:paraId="62948C25" w14:textId="77777777" w:rsidR="00E91ADA" w:rsidRPr="00E91ADA" w:rsidRDefault="00E91ADA" w:rsidP="00E91ADA">
      <w:pPr>
        <w:pStyle w:val="EndNoteBibliography"/>
        <w:spacing w:after="0"/>
        <w:ind w:left="720" w:hanging="720"/>
        <w:rPr>
          <w:noProof/>
        </w:rPr>
      </w:pPr>
      <w:bookmarkStart w:id="25" w:name="_ENREF_26"/>
      <w:r w:rsidRPr="00E91ADA">
        <w:rPr>
          <w:noProof/>
        </w:rPr>
        <w:t>26.</w:t>
      </w:r>
      <w:r w:rsidRPr="00E91ADA">
        <w:rPr>
          <w:noProof/>
        </w:rPr>
        <w:tab/>
        <w:t xml:space="preserve">Widmer, K., et al., </w:t>
      </w:r>
      <w:r w:rsidRPr="00E91ADA">
        <w:rPr>
          <w:i/>
          <w:noProof/>
        </w:rPr>
        <w:t>Rates of hospitalizations for respiratory syncytial virus, human metapneumovirus, and influenza virus in older adults.</w:t>
      </w:r>
      <w:r w:rsidRPr="00E91ADA">
        <w:rPr>
          <w:noProof/>
        </w:rPr>
        <w:t xml:space="preserve"> J Infect Dis, 2012. </w:t>
      </w:r>
      <w:r w:rsidRPr="00E91ADA">
        <w:rPr>
          <w:b/>
          <w:noProof/>
        </w:rPr>
        <w:t>206</w:t>
      </w:r>
      <w:r w:rsidRPr="00E91ADA">
        <w:rPr>
          <w:noProof/>
        </w:rPr>
        <w:t>(1): p. 56-62.</w:t>
      </w:r>
      <w:bookmarkEnd w:id="25"/>
    </w:p>
    <w:p w14:paraId="5F59901F" w14:textId="77777777" w:rsidR="00E91ADA" w:rsidRPr="00E91ADA" w:rsidRDefault="00E91ADA" w:rsidP="00E91ADA">
      <w:pPr>
        <w:pStyle w:val="EndNoteBibliography"/>
        <w:spacing w:after="0"/>
        <w:ind w:left="720" w:hanging="720"/>
        <w:rPr>
          <w:noProof/>
        </w:rPr>
      </w:pPr>
      <w:bookmarkStart w:id="26" w:name="_ENREF_27"/>
      <w:r w:rsidRPr="00E91ADA">
        <w:rPr>
          <w:noProof/>
        </w:rPr>
        <w:t>27.</w:t>
      </w:r>
      <w:r w:rsidRPr="00E91ADA">
        <w:rPr>
          <w:noProof/>
        </w:rPr>
        <w:tab/>
        <w:t xml:space="preserve">Zhou, H., et al., </w:t>
      </w:r>
      <w:r w:rsidRPr="00E91ADA">
        <w:rPr>
          <w:i/>
          <w:noProof/>
        </w:rPr>
        <w:t>Hospitalizations associated with influenza and respiratory syncytial virus in the United States, 1993-2008.</w:t>
      </w:r>
      <w:r w:rsidRPr="00E91ADA">
        <w:rPr>
          <w:noProof/>
        </w:rPr>
        <w:t xml:space="preserve"> Clin Infect Dis, 2012. </w:t>
      </w:r>
      <w:r w:rsidRPr="00E91ADA">
        <w:rPr>
          <w:b/>
          <w:noProof/>
        </w:rPr>
        <w:t>54</w:t>
      </w:r>
      <w:r w:rsidRPr="00E91ADA">
        <w:rPr>
          <w:noProof/>
        </w:rPr>
        <w:t>(10): p. 1427-36.</w:t>
      </w:r>
      <w:bookmarkEnd w:id="26"/>
    </w:p>
    <w:p w14:paraId="784964B7" w14:textId="77777777" w:rsidR="00E91ADA" w:rsidRPr="00E91ADA" w:rsidRDefault="00E91ADA" w:rsidP="00E91ADA">
      <w:pPr>
        <w:pStyle w:val="EndNoteBibliography"/>
        <w:spacing w:after="0"/>
        <w:ind w:left="720" w:hanging="720"/>
        <w:rPr>
          <w:noProof/>
        </w:rPr>
      </w:pPr>
      <w:bookmarkStart w:id="27" w:name="_ENREF_28"/>
      <w:r w:rsidRPr="00E91ADA">
        <w:rPr>
          <w:noProof/>
        </w:rPr>
        <w:t>28.</w:t>
      </w:r>
      <w:r w:rsidRPr="00E91ADA">
        <w:rPr>
          <w:noProof/>
        </w:rPr>
        <w:tab/>
      </w:r>
      <w:r w:rsidRPr="00E91ADA">
        <w:rPr>
          <w:i/>
          <w:noProof/>
        </w:rPr>
        <w:t>Palivizumab, a humanized respiratory syncytial virus monoclonal antibody, reduces hospitalization from respiratory syncytial virus infection in high-risk infants. The IMpact-RSV Study Group.</w:t>
      </w:r>
      <w:r w:rsidRPr="00E91ADA">
        <w:rPr>
          <w:noProof/>
        </w:rPr>
        <w:t xml:space="preserve"> Pediatrics, 1998. </w:t>
      </w:r>
      <w:r w:rsidRPr="00E91ADA">
        <w:rPr>
          <w:b/>
          <w:noProof/>
        </w:rPr>
        <w:t>102</w:t>
      </w:r>
      <w:r w:rsidRPr="00E91ADA">
        <w:rPr>
          <w:noProof/>
        </w:rPr>
        <w:t>(3 Pt 1): p. 531-7.</w:t>
      </w:r>
      <w:bookmarkEnd w:id="27"/>
    </w:p>
    <w:p w14:paraId="3221700D" w14:textId="77777777" w:rsidR="00E91ADA" w:rsidRPr="00E91ADA" w:rsidRDefault="00E91ADA" w:rsidP="00E91ADA">
      <w:pPr>
        <w:pStyle w:val="EndNoteBibliography"/>
        <w:spacing w:after="0"/>
        <w:ind w:left="720" w:hanging="720"/>
        <w:rPr>
          <w:noProof/>
        </w:rPr>
      </w:pPr>
      <w:bookmarkStart w:id="28" w:name="_ENREF_29"/>
      <w:r w:rsidRPr="00E91ADA">
        <w:rPr>
          <w:noProof/>
        </w:rPr>
        <w:t>29.</w:t>
      </w:r>
      <w:r w:rsidRPr="00E91ADA">
        <w:rPr>
          <w:noProof/>
        </w:rPr>
        <w:tab/>
        <w:t xml:space="preserve">Green, C.A., et al., </w:t>
      </w:r>
      <w:r w:rsidRPr="00E91ADA">
        <w:rPr>
          <w:i/>
          <w:noProof/>
        </w:rPr>
        <w:t>Humoral and cellular immunity to RSV in infants, children and adults.</w:t>
      </w:r>
      <w:r w:rsidRPr="00E91ADA">
        <w:rPr>
          <w:noProof/>
        </w:rPr>
        <w:t xml:space="preserve"> Vaccine, 2018. </w:t>
      </w:r>
      <w:r w:rsidRPr="00E91ADA">
        <w:rPr>
          <w:b/>
          <w:noProof/>
        </w:rPr>
        <w:t>36</w:t>
      </w:r>
      <w:r w:rsidRPr="00E91ADA">
        <w:rPr>
          <w:noProof/>
        </w:rPr>
        <w:t>(41): p. 6183-6190.</w:t>
      </w:r>
      <w:bookmarkEnd w:id="28"/>
    </w:p>
    <w:p w14:paraId="47AE69FA" w14:textId="77777777" w:rsidR="00E91ADA" w:rsidRPr="00E91ADA" w:rsidRDefault="00E91ADA" w:rsidP="00E91ADA">
      <w:pPr>
        <w:pStyle w:val="EndNoteBibliography"/>
        <w:spacing w:after="0"/>
        <w:ind w:left="720" w:hanging="720"/>
        <w:rPr>
          <w:noProof/>
        </w:rPr>
      </w:pPr>
      <w:bookmarkStart w:id="29" w:name="_ENREF_30"/>
      <w:r w:rsidRPr="00E91ADA">
        <w:rPr>
          <w:noProof/>
        </w:rPr>
        <w:t>30.</w:t>
      </w:r>
      <w:r w:rsidRPr="00E91ADA">
        <w:rPr>
          <w:noProof/>
        </w:rPr>
        <w:tab/>
        <w:t xml:space="preserve">Watt, P.J., et al., </w:t>
      </w:r>
      <w:r w:rsidRPr="00E91ADA">
        <w:rPr>
          <w:i/>
          <w:noProof/>
        </w:rPr>
        <w:t>Determinants of susceptibility to challenge and the antibody response of adult volunteers given experimental respiratory syncytial virus vaccines.</w:t>
      </w:r>
      <w:r w:rsidRPr="00E91ADA">
        <w:rPr>
          <w:noProof/>
        </w:rPr>
        <w:t xml:space="preserve"> Vaccine, 1990. </w:t>
      </w:r>
      <w:r w:rsidRPr="00E91ADA">
        <w:rPr>
          <w:b/>
          <w:noProof/>
        </w:rPr>
        <w:t>8</w:t>
      </w:r>
      <w:r w:rsidRPr="00E91ADA">
        <w:rPr>
          <w:noProof/>
        </w:rPr>
        <w:t>(3): p. 231-6.</w:t>
      </w:r>
      <w:bookmarkEnd w:id="29"/>
    </w:p>
    <w:p w14:paraId="7883E6C0" w14:textId="77777777" w:rsidR="00E91ADA" w:rsidRPr="00E91ADA" w:rsidRDefault="00E91ADA" w:rsidP="00E91ADA">
      <w:pPr>
        <w:pStyle w:val="EndNoteBibliography"/>
        <w:spacing w:after="0"/>
        <w:ind w:left="720" w:hanging="720"/>
        <w:rPr>
          <w:noProof/>
        </w:rPr>
      </w:pPr>
      <w:bookmarkStart w:id="30" w:name="_ENREF_31"/>
      <w:r w:rsidRPr="00E91ADA">
        <w:rPr>
          <w:noProof/>
        </w:rPr>
        <w:t>31.</w:t>
      </w:r>
      <w:r w:rsidRPr="00E91ADA">
        <w:rPr>
          <w:noProof/>
        </w:rPr>
        <w:tab/>
        <w:t xml:space="preserve">Hall, C.B., et al., </w:t>
      </w:r>
      <w:r w:rsidRPr="00E91ADA">
        <w:rPr>
          <w:i/>
          <w:noProof/>
        </w:rPr>
        <w:t>Immunity to and frequency of reinfection with respiratory syncytial virus.</w:t>
      </w:r>
      <w:r w:rsidRPr="00E91ADA">
        <w:rPr>
          <w:noProof/>
        </w:rPr>
        <w:t xml:space="preserve"> J Infect Dis, 1991. </w:t>
      </w:r>
      <w:r w:rsidRPr="00E91ADA">
        <w:rPr>
          <w:b/>
          <w:noProof/>
        </w:rPr>
        <w:t>163</w:t>
      </w:r>
      <w:r w:rsidRPr="00E91ADA">
        <w:rPr>
          <w:noProof/>
        </w:rPr>
        <w:t>(4): p. 693-8.</w:t>
      </w:r>
      <w:bookmarkEnd w:id="30"/>
    </w:p>
    <w:p w14:paraId="47B460E8" w14:textId="77777777" w:rsidR="00E91ADA" w:rsidRPr="00E91ADA" w:rsidRDefault="00E91ADA" w:rsidP="00E91ADA">
      <w:pPr>
        <w:pStyle w:val="EndNoteBibliography"/>
        <w:spacing w:after="0"/>
        <w:ind w:left="720" w:hanging="720"/>
        <w:rPr>
          <w:noProof/>
        </w:rPr>
      </w:pPr>
      <w:bookmarkStart w:id="31" w:name="_ENREF_32"/>
      <w:r w:rsidRPr="00E91ADA">
        <w:rPr>
          <w:noProof/>
        </w:rPr>
        <w:lastRenderedPageBreak/>
        <w:t>32.</w:t>
      </w:r>
      <w:r w:rsidRPr="00E91ADA">
        <w:rPr>
          <w:noProof/>
        </w:rPr>
        <w:tab/>
        <w:t xml:space="preserve">Luchsinger, V., et al., </w:t>
      </w:r>
      <w:r w:rsidRPr="00E91ADA">
        <w:rPr>
          <w:i/>
          <w:noProof/>
        </w:rPr>
        <w:t>Role of neutralizing antibodies in adults with community-acquired pneumonia by respiratory syncytial virus.</w:t>
      </w:r>
      <w:r w:rsidRPr="00E91ADA">
        <w:rPr>
          <w:noProof/>
        </w:rPr>
        <w:t xml:space="preserve"> Clin Infect Dis, 2012. </w:t>
      </w:r>
      <w:r w:rsidRPr="00E91ADA">
        <w:rPr>
          <w:b/>
          <w:noProof/>
        </w:rPr>
        <w:t>54</w:t>
      </w:r>
      <w:r w:rsidRPr="00E91ADA">
        <w:rPr>
          <w:noProof/>
        </w:rPr>
        <w:t>(7): p. 905-12.</w:t>
      </w:r>
      <w:bookmarkEnd w:id="31"/>
    </w:p>
    <w:p w14:paraId="14B51DEE" w14:textId="77777777" w:rsidR="00E91ADA" w:rsidRPr="00E91ADA" w:rsidRDefault="00E91ADA" w:rsidP="00E91ADA">
      <w:pPr>
        <w:pStyle w:val="EndNoteBibliography"/>
        <w:spacing w:after="0"/>
        <w:ind w:left="720" w:hanging="720"/>
        <w:rPr>
          <w:noProof/>
        </w:rPr>
      </w:pPr>
      <w:bookmarkStart w:id="32" w:name="_ENREF_33"/>
      <w:r w:rsidRPr="00E91ADA">
        <w:rPr>
          <w:noProof/>
        </w:rPr>
        <w:t>33.</w:t>
      </w:r>
      <w:r w:rsidRPr="00E91ADA">
        <w:rPr>
          <w:noProof/>
        </w:rPr>
        <w:tab/>
        <w:t xml:space="preserve">Falsey, A.R., et al., </w:t>
      </w:r>
      <w:r w:rsidRPr="00E91ADA">
        <w:rPr>
          <w:i/>
          <w:noProof/>
        </w:rPr>
        <w:t>Comparison of respiratory syncytial virus humoral immunity and response to infection in young and elderly adults.</w:t>
      </w:r>
      <w:r w:rsidRPr="00E91ADA">
        <w:rPr>
          <w:noProof/>
        </w:rPr>
        <w:t xml:space="preserve"> J Med Virol, 1999. </w:t>
      </w:r>
      <w:r w:rsidRPr="00E91ADA">
        <w:rPr>
          <w:b/>
          <w:noProof/>
        </w:rPr>
        <w:t>59</w:t>
      </w:r>
      <w:r w:rsidRPr="00E91ADA">
        <w:rPr>
          <w:noProof/>
        </w:rPr>
        <w:t>(2): p. 221-6.</w:t>
      </w:r>
      <w:bookmarkEnd w:id="32"/>
    </w:p>
    <w:p w14:paraId="6F7127BC" w14:textId="77777777" w:rsidR="00E91ADA" w:rsidRPr="00E91ADA" w:rsidRDefault="00E91ADA" w:rsidP="00E91ADA">
      <w:pPr>
        <w:pStyle w:val="EndNoteBibliography"/>
        <w:spacing w:after="0"/>
        <w:ind w:left="720" w:hanging="720"/>
        <w:rPr>
          <w:noProof/>
        </w:rPr>
      </w:pPr>
      <w:bookmarkStart w:id="33" w:name="_ENREF_34"/>
      <w:r w:rsidRPr="00E91ADA">
        <w:rPr>
          <w:noProof/>
        </w:rPr>
        <w:t>34.</w:t>
      </w:r>
      <w:r w:rsidRPr="00E91ADA">
        <w:rPr>
          <w:noProof/>
        </w:rPr>
        <w:tab/>
        <w:t xml:space="preserve">Falsey, A.R. and E.E. Walsh, </w:t>
      </w:r>
      <w:r w:rsidRPr="00E91ADA">
        <w:rPr>
          <w:i/>
          <w:noProof/>
        </w:rPr>
        <w:t>Relationship of serum antibody to risk of respiratory syncytial virus infection in elderly adults.</w:t>
      </w:r>
      <w:r w:rsidRPr="00E91ADA">
        <w:rPr>
          <w:noProof/>
        </w:rPr>
        <w:t xml:space="preserve"> J Infect Dis, 1998. </w:t>
      </w:r>
      <w:r w:rsidRPr="00E91ADA">
        <w:rPr>
          <w:b/>
          <w:noProof/>
        </w:rPr>
        <w:t>177</w:t>
      </w:r>
      <w:r w:rsidRPr="00E91ADA">
        <w:rPr>
          <w:noProof/>
        </w:rPr>
        <w:t>(2): p. 463-6.</w:t>
      </w:r>
      <w:bookmarkEnd w:id="33"/>
    </w:p>
    <w:p w14:paraId="3711C8E7" w14:textId="77777777" w:rsidR="00E91ADA" w:rsidRPr="00E91ADA" w:rsidRDefault="00E91ADA" w:rsidP="00E91ADA">
      <w:pPr>
        <w:pStyle w:val="EndNoteBibliography"/>
        <w:spacing w:after="0"/>
        <w:ind w:left="720" w:hanging="720"/>
        <w:rPr>
          <w:noProof/>
        </w:rPr>
      </w:pPr>
      <w:bookmarkStart w:id="34" w:name="_ENREF_35"/>
      <w:r w:rsidRPr="00E91ADA">
        <w:rPr>
          <w:noProof/>
        </w:rPr>
        <w:t>35.</w:t>
      </w:r>
      <w:r w:rsidRPr="00E91ADA">
        <w:rPr>
          <w:noProof/>
        </w:rPr>
        <w:tab/>
        <w:t xml:space="preserve">Walsh, E.E. and A.R. Falsey, </w:t>
      </w:r>
      <w:r w:rsidRPr="00E91ADA">
        <w:rPr>
          <w:i/>
          <w:noProof/>
        </w:rPr>
        <w:t>Humoral and mucosal immunity in protection from natural respiratory syncytial virus infection in adults.</w:t>
      </w:r>
      <w:r w:rsidRPr="00E91ADA">
        <w:rPr>
          <w:noProof/>
        </w:rPr>
        <w:t xml:space="preserve"> J Infect Dis, 2004. </w:t>
      </w:r>
      <w:r w:rsidRPr="00E91ADA">
        <w:rPr>
          <w:b/>
          <w:noProof/>
        </w:rPr>
        <w:t>190</w:t>
      </w:r>
      <w:r w:rsidRPr="00E91ADA">
        <w:rPr>
          <w:noProof/>
        </w:rPr>
        <w:t>(2): p. 373-8.</w:t>
      </w:r>
      <w:bookmarkEnd w:id="34"/>
    </w:p>
    <w:p w14:paraId="42DE88DC" w14:textId="77777777" w:rsidR="00E91ADA" w:rsidRPr="00E91ADA" w:rsidRDefault="00E91ADA" w:rsidP="00E91ADA">
      <w:pPr>
        <w:pStyle w:val="EndNoteBibliography"/>
        <w:spacing w:after="0"/>
        <w:ind w:left="720" w:hanging="720"/>
        <w:rPr>
          <w:noProof/>
        </w:rPr>
      </w:pPr>
      <w:bookmarkStart w:id="35" w:name="_ENREF_36"/>
      <w:r w:rsidRPr="00E91ADA">
        <w:rPr>
          <w:noProof/>
        </w:rPr>
        <w:t>36.</w:t>
      </w:r>
      <w:r w:rsidRPr="00E91ADA">
        <w:rPr>
          <w:noProof/>
        </w:rPr>
        <w:tab/>
        <w:t xml:space="preserve">Cherukuri, A., et al., </w:t>
      </w:r>
      <w:r w:rsidRPr="00E91ADA">
        <w:rPr>
          <w:i/>
          <w:noProof/>
        </w:rPr>
        <w:t>Adults 65 years old and older have reduced numbers of functional memory T cells to respiratory syncytial virus fusion protein.</w:t>
      </w:r>
      <w:r w:rsidRPr="00E91ADA">
        <w:rPr>
          <w:noProof/>
        </w:rPr>
        <w:t xml:space="preserve"> Clin Vaccine Immunol, 2013. </w:t>
      </w:r>
      <w:r w:rsidRPr="00E91ADA">
        <w:rPr>
          <w:b/>
          <w:noProof/>
        </w:rPr>
        <w:t>20</w:t>
      </w:r>
      <w:r w:rsidRPr="00E91ADA">
        <w:rPr>
          <w:noProof/>
        </w:rPr>
        <w:t>(2): p. 239-47.</w:t>
      </w:r>
      <w:bookmarkEnd w:id="35"/>
    </w:p>
    <w:p w14:paraId="53D96E70" w14:textId="77777777" w:rsidR="00E91ADA" w:rsidRPr="00E91ADA" w:rsidRDefault="00E91ADA" w:rsidP="00E91ADA">
      <w:pPr>
        <w:pStyle w:val="EndNoteBibliography"/>
        <w:spacing w:after="0"/>
        <w:ind w:left="720" w:hanging="720"/>
        <w:rPr>
          <w:noProof/>
        </w:rPr>
      </w:pPr>
      <w:bookmarkStart w:id="36" w:name="_ENREF_37"/>
      <w:r w:rsidRPr="00E91ADA">
        <w:rPr>
          <w:noProof/>
        </w:rPr>
        <w:t>37.</w:t>
      </w:r>
      <w:r w:rsidRPr="00E91ADA">
        <w:rPr>
          <w:noProof/>
        </w:rPr>
        <w:tab/>
        <w:t xml:space="preserve">Kim, Y.J., et al., </w:t>
      </w:r>
      <w:r w:rsidRPr="00E91ADA">
        <w:rPr>
          <w:i/>
          <w:noProof/>
        </w:rPr>
        <w:t>Respiratory syncytial virus in hematopoietic cell transplant recipients: factors determining progression to lower respiratory tract disease.</w:t>
      </w:r>
      <w:r w:rsidRPr="00E91ADA">
        <w:rPr>
          <w:noProof/>
        </w:rPr>
        <w:t xml:space="preserve"> J Infect Dis, 2014. </w:t>
      </w:r>
      <w:r w:rsidRPr="00E91ADA">
        <w:rPr>
          <w:b/>
          <w:noProof/>
        </w:rPr>
        <w:t>209</w:t>
      </w:r>
      <w:r w:rsidRPr="00E91ADA">
        <w:rPr>
          <w:noProof/>
        </w:rPr>
        <w:t>(8): p. 1195-204.</w:t>
      </w:r>
      <w:bookmarkEnd w:id="36"/>
    </w:p>
    <w:p w14:paraId="48D4660C" w14:textId="77777777" w:rsidR="00E91ADA" w:rsidRPr="00E91ADA" w:rsidRDefault="00E91ADA" w:rsidP="00E91ADA">
      <w:pPr>
        <w:pStyle w:val="EndNoteBibliography"/>
        <w:spacing w:after="0"/>
        <w:ind w:left="720" w:hanging="720"/>
        <w:rPr>
          <w:noProof/>
        </w:rPr>
      </w:pPr>
      <w:bookmarkStart w:id="37" w:name="_ENREF_38"/>
      <w:r w:rsidRPr="00E91ADA">
        <w:rPr>
          <w:noProof/>
        </w:rPr>
        <w:t>38.</w:t>
      </w:r>
      <w:r w:rsidRPr="00E91ADA">
        <w:rPr>
          <w:noProof/>
        </w:rPr>
        <w:tab/>
        <w:t xml:space="preserve">Habibi, M.S., et al., </w:t>
      </w:r>
      <w:r w:rsidRPr="00E91ADA">
        <w:rPr>
          <w:i/>
          <w:noProof/>
        </w:rPr>
        <w:t>Impaired Antibody-mediated Protection and Defective IgA B Cell Memory in Experimental Infection of Adults with Respiratory Syncytial Virus.</w:t>
      </w:r>
      <w:r w:rsidRPr="00E91ADA">
        <w:rPr>
          <w:noProof/>
        </w:rPr>
        <w:t xml:space="preserve"> Am J Respir Crit Care Med, 2015.</w:t>
      </w:r>
      <w:bookmarkEnd w:id="37"/>
    </w:p>
    <w:p w14:paraId="12A0E7BD" w14:textId="77777777" w:rsidR="00E91ADA" w:rsidRPr="00E91ADA" w:rsidRDefault="00E91ADA" w:rsidP="00E91ADA">
      <w:pPr>
        <w:pStyle w:val="EndNoteBibliography"/>
        <w:spacing w:after="0"/>
        <w:ind w:left="720" w:hanging="720"/>
        <w:rPr>
          <w:noProof/>
        </w:rPr>
      </w:pPr>
      <w:bookmarkStart w:id="38" w:name="_ENREF_39"/>
      <w:r w:rsidRPr="00E91ADA">
        <w:rPr>
          <w:noProof/>
        </w:rPr>
        <w:t>39.</w:t>
      </w:r>
      <w:r w:rsidRPr="00E91ADA">
        <w:rPr>
          <w:noProof/>
        </w:rPr>
        <w:tab/>
        <w:t xml:space="preserve">Green, C.A., et al., </w:t>
      </w:r>
      <w:r w:rsidRPr="00E91ADA">
        <w:rPr>
          <w:i/>
          <w:noProof/>
        </w:rPr>
        <w:t>Chimpanzee adenovirus- and MVA-vectored respiratory syncytial virus vaccine is safe and immunogenic in adults.</w:t>
      </w:r>
      <w:r w:rsidRPr="00E91ADA">
        <w:rPr>
          <w:noProof/>
        </w:rPr>
        <w:t xml:space="preserve"> Sci Transl Med, 2015. </w:t>
      </w:r>
      <w:r w:rsidRPr="00E91ADA">
        <w:rPr>
          <w:b/>
          <w:noProof/>
        </w:rPr>
        <w:t>7</w:t>
      </w:r>
      <w:r w:rsidRPr="00E91ADA">
        <w:rPr>
          <w:noProof/>
        </w:rPr>
        <w:t>(300): p. 300ra126.</w:t>
      </w:r>
      <w:bookmarkEnd w:id="38"/>
    </w:p>
    <w:p w14:paraId="548F73F2" w14:textId="77777777" w:rsidR="00E91ADA" w:rsidRPr="00E91ADA" w:rsidRDefault="00E91ADA" w:rsidP="00E91ADA">
      <w:pPr>
        <w:pStyle w:val="EndNoteBibliography"/>
        <w:spacing w:after="0"/>
        <w:ind w:left="720" w:hanging="720"/>
        <w:rPr>
          <w:noProof/>
        </w:rPr>
      </w:pPr>
      <w:bookmarkStart w:id="39" w:name="_ENREF_40"/>
      <w:r w:rsidRPr="00E91ADA">
        <w:rPr>
          <w:noProof/>
        </w:rPr>
        <w:t>40.</w:t>
      </w:r>
      <w:r w:rsidRPr="00E91ADA">
        <w:rPr>
          <w:noProof/>
        </w:rPr>
        <w:tab/>
        <w:t xml:space="preserve">Jozwik, A., et al., </w:t>
      </w:r>
      <w:r w:rsidRPr="00E91ADA">
        <w:rPr>
          <w:i/>
          <w:noProof/>
        </w:rPr>
        <w:t>RSV-specific airway resident memory CD8+ T cells and differential disease severity after experimental human infection.</w:t>
      </w:r>
      <w:r w:rsidRPr="00E91ADA">
        <w:rPr>
          <w:noProof/>
        </w:rPr>
        <w:t xml:space="preserve"> Nat Commun, 2015. </w:t>
      </w:r>
      <w:r w:rsidRPr="00E91ADA">
        <w:rPr>
          <w:b/>
          <w:noProof/>
        </w:rPr>
        <w:t>6</w:t>
      </w:r>
      <w:r w:rsidRPr="00E91ADA">
        <w:rPr>
          <w:noProof/>
        </w:rPr>
        <w:t>: p. 10224.</w:t>
      </w:r>
      <w:bookmarkEnd w:id="39"/>
    </w:p>
    <w:p w14:paraId="3AA1AB36" w14:textId="77777777" w:rsidR="00E91ADA" w:rsidRPr="00E91ADA" w:rsidRDefault="00E91ADA" w:rsidP="00E91ADA">
      <w:pPr>
        <w:pStyle w:val="EndNoteBibliography"/>
        <w:spacing w:after="0"/>
        <w:ind w:left="720" w:hanging="720"/>
        <w:rPr>
          <w:noProof/>
        </w:rPr>
      </w:pPr>
      <w:bookmarkStart w:id="40" w:name="_ENREF_41"/>
      <w:r w:rsidRPr="00E91ADA">
        <w:rPr>
          <w:noProof/>
        </w:rPr>
        <w:t>41.</w:t>
      </w:r>
      <w:r w:rsidRPr="00E91ADA">
        <w:rPr>
          <w:noProof/>
        </w:rPr>
        <w:tab/>
        <w:t xml:space="preserve">de Bree, G.J., et al., </w:t>
      </w:r>
      <w:r w:rsidRPr="00E91ADA">
        <w:rPr>
          <w:i/>
          <w:noProof/>
        </w:rPr>
        <w:t>Respiratory syncytial virus-specific CD8+ memory T cell responses in elderly persons.</w:t>
      </w:r>
      <w:r w:rsidRPr="00E91ADA">
        <w:rPr>
          <w:noProof/>
        </w:rPr>
        <w:t xml:space="preserve"> J Infect Dis, 2005. </w:t>
      </w:r>
      <w:r w:rsidRPr="00E91ADA">
        <w:rPr>
          <w:b/>
          <w:noProof/>
        </w:rPr>
        <w:t>191</w:t>
      </w:r>
      <w:r w:rsidRPr="00E91ADA">
        <w:rPr>
          <w:noProof/>
        </w:rPr>
        <w:t>(10): p. 1710-8.</w:t>
      </w:r>
      <w:bookmarkEnd w:id="40"/>
    </w:p>
    <w:p w14:paraId="1A4411AB" w14:textId="77777777" w:rsidR="00E91ADA" w:rsidRPr="00E91ADA" w:rsidRDefault="00E91ADA" w:rsidP="00E91ADA">
      <w:pPr>
        <w:pStyle w:val="EndNoteBibliography"/>
        <w:spacing w:after="0"/>
        <w:ind w:left="720" w:hanging="720"/>
        <w:rPr>
          <w:noProof/>
        </w:rPr>
      </w:pPr>
      <w:bookmarkStart w:id="41" w:name="_ENREF_42"/>
      <w:r w:rsidRPr="00E91ADA">
        <w:rPr>
          <w:noProof/>
        </w:rPr>
        <w:t>42.</w:t>
      </w:r>
      <w:r w:rsidRPr="00E91ADA">
        <w:rPr>
          <w:noProof/>
        </w:rPr>
        <w:tab/>
        <w:t xml:space="preserve">Cusi, M.G., et al., </w:t>
      </w:r>
      <w:r w:rsidRPr="00E91ADA">
        <w:rPr>
          <w:i/>
          <w:noProof/>
        </w:rPr>
        <w:t>Age related changes in T cell mediated immune response and effector memory to Respiratory Syncytial Virus (RSV) in healthy subjects.</w:t>
      </w:r>
      <w:r w:rsidRPr="00E91ADA">
        <w:rPr>
          <w:noProof/>
        </w:rPr>
        <w:t xml:space="preserve"> Immun Ageing, 2010. </w:t>
      </w:r>
      <w:r w:rsidRPr="00E91ADA">
        <w:rPr>
          <w:b/>
          <w:noProof/>
        </w:rPr>
        <w:t>7</w:t>
      </w:r>
      <w:r w:rsidRPr="00E91ADA">
        <w:rPr>
          <w:noProof/>
        </w:rPr>
        <w:t>: p. 14.</w:t>
      </w:r>
      <w:bookmarkEnd w:id="41"/>
    </w:p>
    <w:p w14:paraId="367D2979" w14:textId="77777777" w:rsidR="00E91ADA" w:rsidRPr="00E91ADA" w:rsidRDefault="00E91ADA" w:rsidP="00E91ADA">
      <w:pPr>
        <w:pStyle w:val="EndNoteBibliography"/>
        <w:spacing w:after="0"/>
        <w:ind w:left="720" w:hanging="720"/>
        <w:rPr>
          <w:noProof/>
        </w:rPr>
      </w:pPr>
      <w:bookmarkStart w:id="42" w:name="_ENREF_43"/>
      <w:r w:rsidRPr="00E91ADA">
        <w:rPr>
          <w:noProof/>
        </w:rPr>
        <w:lastRenderedPageBreak/>
        <w:t>43.</w:t>
      </w:r>
      <w:r w:rsidRPr="00E91ADA">
        <w:rPr>
          <w:noProof/>
        </w:rPr>
        <w:tab/>
        <w:t xml:space="preserve">Bagga, B., et al., </w:t>
      </w:r>
      <w:r w:rsidRPr="00E91ADA">
        <w:rPr>
          <w:i/>
          <w:noProof/>
        </w:rPr>
        <w:t>Effect of Preexisting Serum and Mucosal Antibody on Experimental Respiratory Syncytial Virus (RSV) Challenge and Infection of Adults.</w:t>
      </w:r>
      <w:r w:rsidRPr="00E91ADA">
        <w:rPr>
          <w:noProof/>
        </w:rPr>
        <w:t xml:space="preserve"> J Infect Dis, 2015. </w:t>
      </w:r>
      <w:r w:rsidRPr="00E91ADA">
        <w:rPr>
          <w:b/>
          <w:noProof/>
        </w:rPr>
        <w:t>212</w:t>
      </w:r>
      <w:r w:rsidRPr="00E91ADA">
        <w:rPr>
          <w:noProof/>
        </w:rPr>
        <w:t>(11): p. 1719-25.</w:t>
      </w:r>
      <w:bookmarkEnd w:id="42"/>
    </w:p>
    <w:p w14:paraId="1DBE6489" w14:textId="77777777" w:rsidR="00E91ADA" w:rsidRPr="00E91ADA" w:rsidRDefault="00E91ADA" w:rsidP="00E91ADA">
      <w:pPr>
        <w:pStyle w:val="EndNoteBibliography"/>
        <w:spacing w:after="0"/>
        <w:ind w:left="720" w:hanging="720"/>
        <w:rPr>
          <w:noProof/>
        </w:rPr>
      </w:pPr>
      <w:bookmarkStart w:id="43" w:name="_ENREF_44"/>
      <w:r w:rsidRPr="00E91ADA">
        <w:rPr>
          <w:noProof/>
        </w:rPr>
        <w:t>44.</w:t>
      </w:r>
      <w:r w:rsidRPr="00E91ADA">
        <w:rPr>
          <w:noProof/>
        </w:rPr>
        <w:tab/>
        <w:t xml:space="preserve">Mills, J.t., et al., </w:t>
      </w:r>
      <w:r w:rsidRPr="00E91ADA">
        <w:rPr>
          <w:i/>
          <w:noProof/>
        </w:rPr>
        <w:t>Experimental respiratory syncytial virus infection of adults. Possible mechanisms of resistance to infection and illness.</w:t>
      </w:r>
      <w:r w:rsidRPr="00E91ADA">
        <w:rPr>
          <w:noProof/>
        </w:rPr>
        <w:t xml:space="preserve"> J Immunol, 1971. </w:t>
      </w:r>
      <w:r w:rsidRPr="00E91ADA">
        <w:rPr>
          <w:b/>
          <w:noProof/>
        </w:rPr>
        <w:t>107</w:t>
      </w:r>
      <w:r w:rsidRPr="00E91ADA">
        <w:rPr>
          <w:noProof/>
        </w:rPr>
        <w:t>(1): p. 123-30.</w:t>
      </w:r>
      <w:bookmarkEnd w:id="43"/>
    </w:p>
    <w:p w14:paraId="6AFDE43B" w14:textId="77777777" w:rsidR="00E91ADA" w:rsidRPr="00E91ADA" w:rsidRDefault="00E91ADA" w:rsidP="00E91ADA">
      <w:pPr>
        <w:pStyle w:val="EndNoteBibliography"/>
        <w:spacing w:after="0"/>
        <w:ind w:left="720" w:hanging="720"/>
        <w:rPr>
          <w:noProof/>
        </w:rPr>
      </w:pPr>
      <w:bookmarkStart w:id="44" w:name="_ENREF_45"/>
      <w:r w:rsidRPr="00E91ADA">
        <w:rPr>
          <w:noProof/>
        </w:rPr>
        <w:t>45.</w:t>
      </w:r>
      <w:r w:rsidRPr="00E91ADA">
        <w:rPr>
          <w:noProof/>
        </w:rPr>
        <w:tab/>
        <w:t xml:space="preserve">Mazur, N.I., et al., </w:t>
      </w:r>
      <w:r w:rsidRPr="00E91ADA">
        <w:rPr>
          <w:i/>
          <w:noProof/>
        </w:rPr>
        <w:t>The respiratory syncytial virus vaccine landscape: lessons from the graveyard and promising candidates.</w:t>
      </w:r>
      <w:r w:rsidRPr="00E91ADA">
        <w:rPr>
          <w:noProof/>
        </w:rPr>
        <w:t xml:space="preserve"> The Lancet Infectious Diseases, 2018. </w:t>
      </w:r>
      <w:r w:rsidRPr="00E91ADA">
        <w:rPr>
          <w:b/>
          <w:noProof/>
        </w:rPr>
        <w:t>18</w:t>
      </w:r>
      <w:r w:rsidRPr="00E91ADA">
        <w:rPr>
          <w:noProof/>
        </w:rPr>
        <w:t>(10): p. e295-e311.</w:t>
      </w:r>
      <w:bookmarkEnd w:id="44"/>
    </w:p>
    <w:p w14:paraId="3E70E08C" w14:textId="77777777" w:rsidR="00E91ADA" w:rsidRPr="00E91ADA" w:rsidRDefault="00E91ADA" w:rsidP="00E91ADA">
      <w:pPr>
        <w:pStyle w:val="EndNoteBibliography"/>
        <w:spacing w:after="0"/>
        <w:ind w:left="720" w:hanging="720"/>
        <w:rPr>
          <w:noProof/>
        </w:rPr>
      </w:pPr>
      <w:bookmarkStart w:id="45" w:name="_ENREF_46"/>
      <w:r w:rsidRPr="00E91ADA">
        <w:rPr>
          <w:noProof/>
        </w:rPr>
        <w:t>46.</w:t>
      </w:r>
      <w:r w:rsidRPr="00E91ADA">
        <w:rPr>
          <w:noProof/>
        </w:rPr>
        <w:tab/>
        <w:t xml:space="preserve">Falsey, A.R., et al., </w:t>
      </w:r>
      <w:r w:rsidRPr="00E91ADA">
        <w:rPr>
          <w:i/>
          <w:noProof/>
        </w:rPr>
        <w:t>Detection of respiratory syncytial virus in adults with chronic obstructive pulmonary disease.</w:t>
      </w:r>
      <w:r w:rsidRPr="00E91ADA">
        <w:rPr>
          <w:noProof/>
        </w:rPr>
        <w:t xml:space="preserve"> Am J Respir Crit Care Med, 2006. </w:t>
      </w:r>
      <w:r w:rsidRPr="00E91ADA">
        <w:rPr>
          <w:b/>
          <w:noProof/>
        </w:rPr>
        <w:t>173</w:t>
      </w:r>
      <w:r w:rsidRPr="00E91ADA">
        <w:rPr>
          <w:noProof/>
        </w:rPr>
        <w:t>(6): p. 639-43.</w:t>
      </w:r>
      <w:bookmarkEnd w:id="45"/>
    </w:p>
    <w:p w14:paraId="0C038099" w14:textId="77777777" w:rsidR="00E91ADA" w:rsidRPr="00E91ADA" w:rsidRDefault="00E91ADA" w:rsidP="00E91ADA">
      <w:pPr>
        <w:pStyle w:val="EndNoteBibliography"/>
        <w:spacing w:after="0"/>
        <w:ind w:left="720" w:hanging="720"/>
        <w:rPr>
          <w:noProof/>
        </w:rPr>
      </w:pPr>
      <w:bookmarkStart w:id="46" w:name="_ENREF_47"/>
      <w:r w:rsidRPr="00E91ADA">
        <w:rPr>
          <w:noProof/>
        </w:rPr>
        <w:t>47.</w:t>
      </w:r>
      <w:r w:rsidRPr="00E91ADA">
        <w:rPr>
          <w:noProof/>
        </w:rPr>
        <w:tab/>
        <w:t xml:space="preserve">McLellan, J.S., et al., </w:t>
      </w:r>
      <w:r w:rsidRPr="00E91ADA">
        <w:rPr>
          <w:i/>
          <w:noProof/>
        </w:rPr>
        <w:t>Structure-based design of a fusion glycoprotein vaccine for respiratory syncytial virus.</w:t>
      </w:r>
      <w:r w:rsidRPr="00E91ADA">
        <w:rPr>
          <w:noProof/>
        </w:rPr>
        <w:t xml:space="preserve"> Science, 2013. </w:t>
      </w:r>
      <w:r w:rsidRPr="00E91ADA">
        <w:rPr>
          <w:b/>
          <w:noProof/>
        </w:rPr>
        <w:t>342</w:t>
      </w:r>
      <w:r w:rsidRPr="00E91ADA">
        <w:rPr>
          <w:noProof/>
        </w:rPr>
        <w:t>(6158): p. 592-8.</w:t>
      </w:r>
      <w:bookmarkEnd w:id="46"/>
    </w:p>
    <w:p w14:paraId="20ADCC9F" w14:textId="77777777" w:rsidR="00E91ADA" w:rsidRPr="00E91ADA" w:rsidRDefault="00E91ADA" w:rsidP="00E91ADA">
      <w:pPr>
        <w:pStyle w:val="EndNoteBibliography"/>
        <w:spacing w:after="0"/>
        <w:ind w:left="720" w:hanging="720"/>
        <w:rPr>
          <w:noProof/>
        </w:rPr>
      </w:pPr>
      <w:bookmarkStart w:id="47" w:name="_ENREF_48"/>
      <w:r w:rsidRPr="00E91ADA">
        <w:rPr>
          <w:noProof/>
        </w:rPr>
        <w:t>48.</w:t>
      </w:r>
      <w:r w:rsidRPr="00E91ADA">
        <w:rPr>
          <w:noProof/>
        </w:rPr>
        <w:tab/>
        <w:t xml:space="preserve">Magro, M., et al., </w:t>
      </w:r>
      <w:r w:rsidRPr="00E91ADA">
        <w:rPr>
          <w:i/>
          <w:noProof/>
        </w:rPr>
        <w:t>Neutralizing antibodies against the preactive form of respiratory syncytial virus fusion protein offer unique possibilities for clinical intervention.</w:t>
      </w:r>
      <w:r w:rsidRPr="00E91ADA">
        <w:rPr>
          <w:noProof/>
        </w:rPr>
        <w:t xml:space="preserve"> Proc Natl Acad Sci U S A, 2012. </w:t>
      </w:r>
      <w:r w:rsidRPr="00E91ADA">
        <w:rPr>
          <w:b/>
          <w:noProof/>
        </w:rPr>
        <w:t>109</w:t>
      </w:r>
      <w:r w:rsidRPr="00E91ADA">
        <w:rPr>
          <w:noProof/>
        </w:rPr>
        <w:t>(8): p. 3089-94.</w:t>
      </w:r>
      <w:bookmarkEnd w:id="47"/>
    </w:p>
    <w:p w14:paraId="125EAB57" w14:textId="77777777" w:rsidR="00E91ADA" w:rsidRPr="00E91ADA" w:rsidRDefault="00E91ADA" w:rsidP="00E91ADA">
      <w:pPr>
        <w:pStyle w:val="EndNoteBibliography"/>
        <w:spacing w:after="0"/>
        <w:ind w:left="720" w:hanging="720"/>
        <w:rPr>
          <w:noProof/>
        </w:rPr>
      </w:pPr>
      <w:bookmarkStart w:id="48" w:name="_ENREF_49"/>
      <w:r w:rsidRPr="00E91ADA">
        <w:rPr>
          <w:noProof/>
        </w:rPr>
        <w:t>49.</w:t>
      </w:r>
      <w:r w:rsidRPr="00E91ADA">
        <w:rPr>
          <w:noProof/>
        </w:rPr>
        <w:tab/>
        <w:t xml:space="preserve">Correia, B.E., et al., </w:t>
      </w:r>
      <w:r w:rsidRPr="00E91ADA">
        <w:rPr>
          <w:i/>
          <w:noProof/>
        </w:rPr>
        <w:t>Proof of principle for epitope-focused vaccine design.</w:t>
      </w:r>
      <w:r w:rsidRPr="00E91ADA">
        <w:rPr>
          <w:noProof/>
        </w:rPr>
        <w:t xml:space="preserve"> Nature, 2014. </w:t>
      </w:r>
      <w:r w:rsidRPr="00E91ADA">
        <w:rPr>
          <w:b/>
          <w:noProof/>
        </w:rPr>
        <w:t>507</w:t>
      </w:r>
      <w:r w:rsidRPr="00E91ADA">
        <w:rPr>
          <w:noProof/>
        </w:rPr>
        <w:t>(7491): p. 201-6.</w:t>
      </w:r>
      <w:bookmarkEnd w:id="48"/>
    </w:p>
    <w:p w14:paraId="79200311" w14:textId="77777777" w:rsidR="00E91ADA" w:rsidRPr="00E91ADA" w:rsidRDefault="00E91ADA" w:rsidP="00E91ADA">
      <w:pPr>
        <w:pStyle w:val="EndNoteBibliography"/>
        <w:ind w:left="720" w:hanging="720"/>
        <w:rPr>
          <w:noProof/>
        </w:rPr>
      </w:pPr>
      <w:bookmarkStart w:id="49" w:name="_ENREF_50"/>
      <w:r w:rsidRPr="00E91ADA">
        <w:rPr>
          <w:noProof/>
        </w:rPr>
        <w:t>50.</w:t>
      </w:r>
      <w:r w:rsidRPr="00E91ADA">
        <w:rPr>
          <w:noProof/>
        </w:rPr>
        <w:tab/>
        <w:t xml:space="preserve">DeVincenzo, J.P., et al., </w:t>
      </w:r>
      <w:r w:rsidRPr="00E91ADA">
        <w:rPr>
          <w:i/>
          <w:noProof/>
        </w:rPr>
        <w:t>Activity of Oral ALS-008176 in a Respiratory Syncytial Virus Challenge Study.</w:t>
      </w:r>
      <w:r w:rsidRPr="00E91ADA">
        <w:rPr>
          <w:noProof/>
        </w:rPr>
        <w:t xml:space="preserve"> N Engl J Med, 2015. </w:t>
      </w:r>
      <w:r w:rsidRPr="00E91ADA">
        <w:rPr>
          <w:b/>
          <w:noProof/>
        </w:rPr>
        <w:t>373</w:t>
      </w:r>
      <w:r w:rsidRPr="00E91ADA">
        <w:rPr>
          <w:noProof/>
        </w:rPr>
        <w:t>(21): p. 2048-58.</w:t>
      </w:r>
      <w:bookmarkEnd w:id="49"/>
    </w:p>
    <w:p w14:paraId="336872A3" w14:textId="2328F21D" w:rsidR="00282B10" w:rsidRPr="00282B10" w:rsidRDefault="006F289E" w:rsidP="00282B10">
      <w:pPr>
        <w:ind w:firstLine="0"/>
      </w:pPr>
      <w:r>
        <w:fldChar w:fldCharType="end"/>
      </w:r>
    </w:p>
    <w:sectPr w:rsidR="00282B10" w:rsidRPr="00282B10" w:rsidSect="00CC1CDF">
      <w:headerReference w:type="default" r:id="rId12"/>
      <w:footerReference w:type="default" r:id="rId13"/>
      <w:footnotePr>
        <w:numFmt w:val="lowerRoman"/>
      </w:footnotePr>
      <w:pgSz w:w="11900" w:h="16840"/>
      <w:pgMar w:top="1440" w:right="2880" w:bottom="1440" w:left="28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AE9778" w14:textId="77777777" w:rsidR="0011607E" w:rsidRDefault="0011607E" w:rsidP="008C4046">
      <w:r>
        <w:separator/>
      </w:r>
    </w:p>
    <w:p w14:paraId="44F59742" w14:textId="77777777" w:rsidR="0011607E" w:rsidRDefault="0011607E"/>
    <w:p w14:paraId="1CB88F74" w14:textId="77777777" w:rsidR="0011607E" w:rsidRDefault="0011607E"/>
  </w:endnote>
  <w:endnote w:type="continuationSeparator" w:id="0">
    <w:p w14:paraId="6DDBEDD9" w14:textId="77777777" w:rsidR="0011607E" w:rsidRDefault="0011607E" w:rsidP="008C4046">
      <w:r>
        <w:continuationSeparator/>
      </w:r>
    </w:p>
    <w:p w14:paraId="29409FAF" w14:textId="77777777" w:rsidR="0011607E" w:rsidRDefault="0011607E"/>
    <w:p w14:paraId="2F3ACE2C" w14:textId="77777777" w:rsidR="0011607E" w:rsidRDefault="0011607E"/>
  </w:endnote>
  <w:endnote w:type="continuationNotice" w:id="1">
    <w:p w14:paraId="0427A822" w14:textId="77777777" w:rsidR="0011607E" w:rsidRDefault="0011607E" w:rsidP="008C4046"/>
    <w:p w14:paraId="0069C572" w14:textId="77777777" w:rsidR="0011607E" w:rsidRDefault="0011607E"/>
    <w:p w14:paraId="74C85684" w14:textId="77777777" w:rsidR="0011607E" w:rsidRDefault="0011607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ravek Light">
    <w:altName w:val="Calibri"/>
    <w:charset w:val="00"/>
    <w:family w:val="swiss"/>
    <w:pitch w:val="variable"/>
    <w:sig w:usb0="A00000EF" w:usb1="5000207B"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AdvP45A506">
    <w:altName w:val="Calibri"/>
    <w:panose1 w:val="00000000000000000000"/>
    <w:charset w:val="00"/>
    <w:family w:val="swiss"/>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ravek Medium">
    <w:altName w:val="Calibri"/>
    <w:charset w:val="00"/>
    <w:family w:val="swiss"/>
    <w:pitch w:val="variable"/>
    <w:sig w:usb0="A00000EF" w:usb1="5000207B"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Candara">
    <w:panose1 w:val="020E0502030303020204"/>
    <w:charset w:val="00"/>
    <w:family w:val="swiss"/>
    <w:pitch w:val="variable"/>
    <w:sig w:usb0="A00002EF" w:usb1="4000A44B" w:usb2="00000000" w:usb3="00000000" w:csb0="0000019F" w:csb1="00000000"/>
  </w:font>
  <w:font w:name="Times">
    <w:panose1 w:val="02020603050405020304"/>
    <w:charset w:val="00"/>
    <w:family w:val="auto"/>
    <w:pitch w:val="variable"/>
    <w:sig w:usb0="E00002FF" w:usb1="5000205A" w:usb2="00000000" w:usb3="00000000" w:csb0="0000019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84D6DB" w14:textId="77777777" w:rsidR="005E5491" w:rsidRDefault="005E5491" w:rsidP="008646E9">
    <w:pPr>
      <w:pStyle w:val="Footer"/>
      <w:ind w:firstLine="0"/>
      <w:jc w:val="center"/>
      <w:rPr>
        <w:rStyle w:val="PageNumber"/>
        <w:rFonts w:cs="Times New Roman"/>
        <w:sz w:val="16"/>
        <w:szCs w:val="16"/>
      </w:rPr>
    </w:pPr>
  </w:p>
  <w:p w14:paraId="6D4C4C13" w14:textId="668F6E3C" w:rsidR="005E5491" w:rsidRPr="00D57FB9" w:rsidRDefault="005E5491" w:rsidP="008646E9">
    <w:pPr>
      <w:pStyle w:val="Footer"/>
      <w:ind w:firstLine="0"/>
      <w:jc w:val="center"/>
    </w:pPr>
    <w:r w:rsidRPr="00D57FB9">
      <w:rPr>
        <w:rStyle w:val="PageNumber"/>
        <w:rFonts w:cs="Times New Roman"/>
        <w:sz w:val="16"/>
        <w:szCs w:val="16"/>
      </w:rPr>
      <w:t xml:space="preserve">Page </w:t>
    </w:r>
    <w:r w:rsidRPr="00D57FB9">
      <w:rPr>
        <w:rStyle w:val="PageNumber"/>
        <w:rFonts w:cs="Times New Roman"/>
        <w:sz w:val="16"/>
        <w:szCs w:val="16"/>
      </w:rPr>
      <w:fldChar w:fldCharType="begin"/>
    </w:r>
    <w:r w:rsidRPr="00D57FB9">
      <w:rPr>
        <w:rStyle w:val="PageNumber"/>
        <w:rFonts w:cs="Times New Roman"/>
        <w:sz w:val="16"/>
        <w:szCs w:val="16"/>
      </w:rPr>
      <w:instrText xml:space="preserve"> PAGE </w:instrText>
    </w:r>
    <w:r w:rsidRPr="00D57FB9">
      <w:rPr>
        <w:rStyle w:val="PageNumber"/>
        <w:rFonts w:cs="Times New Roman"/>
        <w:sz w:val="16"/>
        <w:szCs w:val="16"/>
      </w:rPr>
      <w:fldChar w:fldCharType="separate"/>
    </w:r>
    <w:r>
      <w:rPr>
        <w:rStyle w:val="PageNumber"/>
        <w:rFonts w:cs="Times New Roman"/>
        <w:noProof/>
        <w:sz w:val="16"/>
        <w:szCs w:val="16"/>
      </w:rPr>
      <w:t>8</w:t>
    </w:r>
    <w:r w:rsidRPr="00D57FB9">
      <w:rPr>
        <w:rStyle w:val="PageNumber"/>
        <w:rFonts w:cs="Times New Roman"/>
        <w:sz w:val="16"/>
        <w:szCs w:val="16"/>
      </w:rPr>
      <w:fldChar w:fldCharType="end"/>
    </w:r>
    <w:r w:rsidRPr="00D57FB9">
      <w:rPr>
        <w:rStyle w:val="PageNumber"/>
        <w:rFonts w:cs="Times New Roman"/>
        <w:sz w:val="16"/>
        <w:szCs w:val="16"/>
      </w:rPr>
      <w:t xml:space="preserve"> of </w:t>
    </w:r>
    <w:r w:rsidRPr="00D57FB9">
      <w:rPr>
        <w:rStyle w:val="PageNumber"/>
        <w:rFonts w:cs="Times New Roman"/>
        <w:sz w:val="16"/>
        <w:szCs w:val="16"/>
      </w:rPr>
      <w:fldChar w:fldCharType="begin"/>
    </w:r>
    <w:r w:rsidRPr="00D57FB9">
      <w:rPr>
        <w:rStyle w:val="PageNumber"/>
        <w:rFonts w:cs="Times New Roman"/>
        <w:sz w:val="16"/>
        <w:szCs w:val="16"/>
      </w:rPr>
      <w:instrText xml:space="preserve"> NUMPAGES </w:instrText>
    </w:r>
    <w:r w:rsidRPr="00D57FB9">
      <w:rPr>
        <w:rStyle w:val="PageNumber"/>
        <w:rFonts w:cs="Times New Roman"/>
        <w:sz w:val="16"/>
        <w:szCs w:val="16"/>
      </w:rPr>
      <w:fldChar w:fldCharType="separate"/>
    </w:r>
    <w:r>
      <w:rPr>
        <w:rStyle w:val="PageNumber"/>
        <w:rFonts w:cs="Times New Roman"/>
        <w:noProof/>
        <w:sz w:val="16"/>
        <w:szCs w:val="16"/>
      </w:rPr>
      <w:t>63</w:t>
    </w:r>
    <w:r w:rsidRPr="00D57FB9">
      <w:rPr>
        <w:rStyle w:val="PageNumber"/>
        <w:rFonts w:cs="Times New Roman"/>
        <w:sz w:val="16"/>
        <w:szCs w:val="16"/>
      </w:rPr>
      <w:fldChar w:fldCharType="end"/>
    </w:r>
  </w:p>
  <w:p w14:paraId="7183EC7B" w14:textId="77777777" w:rsidR="005E5491" w:rsidRDefault="005E5491"/>
  <w:p w14:paraId="1BDBCE33" w14:textId="77777777" w:rsidR="005E5491" w:rsidRDefault="005E5491"/>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1890C1" w14:textId="77777777" w:rsidR="0011607E" w:rsidRDefault="0011607E" w:rsidP="008C4046">
      <w:r>
        <w:separator/>
      </w:r>
    </w:p>
    <w:p w14:paraId="55762B61" w14:textId="77777777" w:rsidR="0011607E" w:rsidRDefault="0011607E"/>
    <w:p w14:paraId="316B1E67" w14:textId="77777777" w:rsidR="0011607E" w:rsidRDefault="0011607E"/>
  </w:footnote>
  <w:footnote w:type="continuationSeparator" w:id="0">
    <w:p w14:paraId="68464D3F" w14:textId="77777777" w:rsidR="0011607E" w:rsidRDefault="0011607E" w:rsidP="008C4046">
      <w:r>
        <w:continuationSeparator/>
      </w:r>
    </w:p>
    <w:p w14:paraId="6C0E52B6" w14:textId="77777777" w:rsidR="0011607E" w:rsidRDefault="0011607E"/>
    <w:p w14:paraId="7C87EE60" w14:textId="77777777" w:rsidR="0011607E" w:rsidRDefault="0011607E"/>
  </w:footnote>
  <w:footnote w:type="continuationNotice" w:id="1">
    <w:p w14:paraId="3550469A" w14:textId="77777777" w:rsidR="0011607E" w:rsidRDefault="0011607E" w:rsidP="008C4046"/>
    <w:p w14:paraId="63B16500" w14:textId="77777777" w:rsidR="0011607E" w:rsidRDefault="0011607E"/>
    <w:p w14:paraId="277C8FC9" w14:textId="77777777" w:rsidR="0011607E" w:rsidRDefault="0011607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C11DE0" w14:textId="46484453" w:rsidR="005E5491" w:rsidRPr="008646E9" w:rsidRDefault="005E5491" w:rsidP="008646E9">
    <w:pPr>
      <w:ind w:firstLine="0"/>
      <w:jc w:val="center"/>
      <w:rPr>
        <w:sz w:val="16"/>
        <w:szCs w:val="16"/>
      </w:rPr>
    </w:pPr>
    <w:r>
      <w:rPr>
        <w:sz w:val="16"/>
        <w:szCs w:val="16"/>
      </w:rPr>
      <w:t xml:space="preserve">Green </w:t>
    </w:r>
    <w:r w:rsidRPr="004C72A5">
      <w:rPr>
        <w:i/>
        <w:sz w:val="16"/>
        <w:szCs w:val="16"/>
      </w:rPr>
      <w:t>et al</w:t>
    </w:r>
    <w:r>
      <w:rPr>
        <w:sz w:val="16"/>
        <w:szCs w:val="16"/>
      </w:rPr>
      <w:t xml:space="preserve">. Vaccination against RSV – version dated </w:t>
    </w:r>
    <w:r w:rsidR="00B068BA">
      <w:rPr>
        <w:sz w:val="16"/>
        <w:szCs w:val="16"/>
      </w:rPr>
      <w:t>23Jun19</w:t>
    </w:r>
    <w:r>
      <w:rPr>
        <w:sz w:val="16"/>
        <w:szCs w:val="16"/>
      </w:rPr>
      <w:t>.</w:t>
    </w:r>
  </w:p>
  <w:p w14:paraId="41B3F119" w14:textId="77777777" w:rsidR="005E5491" w:rsidRDefault="005E5491"/>
  <w:p w14:paraId="4525784B" w14:textId="77777777" w:rsidR="005E5491" w:rsidRDefault="005E5491"/>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487DA0"/>
    <w:multiLevelType w:val="hybridMultilevel"/>
    <w:tmpl w:val="91084B70"/>
    <w:lvl w:ilvl="0" w:tplc="04100001">
      <w:start w:val="1"/>
      <w:numFmt w:val="bullet"/>
      <w:lvlText w:val=""/>
      <w:lvlJc w:val="left"/>
      <w:pPr>
        <w:ind w:left="720" w:hanging="360"/>
      </w:pPr>
      <w:rPr>
        <w:rFonts w:ascii="Symbol" w:hAnsi="Symbol" w:hint="default"/>
      </w:rPr>
    </w:lvl>
    <w:lvl w:ilvl="1" w:tplc="0410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59729D"/>
    <w:multiLevelType w:val="hybridMultilevel"/>
    <w:tmpl w:val="6DA26394"/>
    <w:lvl w:ilvl="0" w:tplc="B896C894">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A0762C6"/>
    <w:multiLevelType w:val="hybridMultilevel"/>
    <w:tmpl w:val="3236C9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E391AC2"/>
    <w:multiLevelType w:val="hybridMultilevel"/>
    <w:tmpl w:val="72C68F56"/>
    <w:lvl w:ilvl="0" w:tplc="0410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065966"/>
    <w:multiLevelType w:val="hybridMultilevel"/>
    <w:tmpl w:val="E1A4EB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1F8595F"/>
    <w:multiLevelType w:val="hybridMultilevel"/>
    <w:tmpl w:val="ABEAC4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2B07CD0"/>
    <w:multiLevelType w:val="hybridMultilevel"/>
    <w:tmpl w:val="FF7E45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6F83F04"/>
    <w:multiLevelType w:val="hybridMultilevel"/>
    <w:tmpl w:val="DE829D0A"/>
    <w:lvl w:ilvl="0" w:tplc="B1DA9724">
      <w:numFmt w:val="bullet"/>
      <w:lvlText w:val="-"/>
      <w:lvlJc w:val="left"/>
      <w:pPr>
        <w:ind w:left="1080" w:hanging="360"/>
      </w:pPr>
      <w:rPr>
        <w:rFonts w:ascii="Seravek Light" w:eastAsiaTheme="minorEastAsia" w:hAnsi="Seravek Light" w:cs="AdvP45A506"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9" w15:restartNumberingAfterBreak="0">
    <w:nsid w:val="2B145627"/>
    <w:multiLevelType w:val="hybridMultilevel"/>
    <w:tmpl w:val="00E82C12"/>
    <w:lvl w:ilvl="0" w:tplc="912CE2F8">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D7219A2"/>
    <w:multiLevelType w:val="hybridMultilevel"/>
    <w:tmpl w:val="3B9C33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202E6D"/>
    <w:multiLevelType w:val="hybridMultilevel"/>
    <w:tmpl w:val="AE8CBB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DDD17E3"/>
    <w:multiLevelType w:val="hybridMultilevel"/>
    <w:tmpl w:val="2176F0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075172F"/>
    <w:multiLevelType w:val="hybridMultilevel"/>
    <w:tmpl w:val="286C02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AB25F84"/>
    <w:multiLevelType w:val="hybridMultilevel"/>
    <w:tmpl w:val="4C0E2A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AD354F9"/>
    <w:multiLevelType w:val="hybridMultilevel"/>
    <w:tmpl w:val="992465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B4C5E3D"/>
    <w:multiLevelType w:val="hybridMultilevel"/>
    <w:tmpl w:val="C3CCDC36"/>
    <w:lvl w:ilvl="0" w:tplc="37BECF3C">
      <w:numFmt w:val="bullet"/>
      <w:lvlText w:val="-"/>
      <w:lvlJc w:val="left"/>
      <w:pPr>
        <w:ind w:left="720" w:hanging="360"/>
      </w:pPr>
      <w:rPr>
        <w:rFonts w:ascii="Seravek Light" w:eastAsiaTheme="minorEastAsia" w:hAnsi="Seravek Light" w:cs="AdvP45A506"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DF456E3"/>
    <w:multiLevelType w:val="hybridMultilevel"/>
    <w:tmpl w:val="058630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22B7A9D"/>
    <w:multiLevelType w:val="hybridMultilevel"/>
    <w:tmpl w:val="7570D0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49D5102"/>
    <w:multiLevelType w:val="hybridMultilevel"/>
    <w:tmpl w:val="05F03B84"/>
    <w:lvl w:ilvl="0" w:tplc="0410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6B061D9"/>
    <w:multiLevelType w:val="hybridMultilevel"/>
    <w:tmpl w:val="041298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2D3720E"/>
    <w:multiLevelType w:val="hybridMultilevel"/>
    <w:tmpl w:val="8848B5E8"/>
    <w:lvl w:ilvl="0" w:tplc="05828E0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561010E"/>
    <w:multiLevelType w:val="hybridMultilevel"/>
    <w:tmpl w:val="D0861EB4"/>
    <w:lvl w:ilvl="0" w:tplc="35E61B32">
      <w:start w:val="1"/>
      <w:numFmt w:val="decimal"/>
      <w:lvlText w:val="%1."/>
      <w:lvlJc w:val="left"/>
      <w:pPr>
        <w:ind w:left="720" w:hanging="360"/>
      </w:pPr>
      <w:rPr>
        <w:sz w:val="22"/>
        <w:szCs w:val="22"/>
      </w:rPr>
    </w:lvl>
    <w:lvl w:ilvl="1" w:tplc="04100019">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3" w15:restartNumberingAfterBreak="0">
    <w:nsid w:val="68A973A8"/>
    <w:multiLevelType w:val="hybridMultilevel"/>
    <w:tmpl w:val="77F2F7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DA57C79"/>
    <w:multiLevelType w:val="hybridMultilevel"/>
    <w:tmpl w:val="19F89C4C"/>
    <w:lvl w:ilvl="0" w:tplc="04090001">
      <w:start w:val="1"/>
      <w:numFmt w:val="bullet"/>
      <w:lvlText w:val=""/>
      <w:lvlJc w:val="left"/>
      <w:pPr>
        <w:ind w:left="777" w:hanging="360"/>
      </w:pPr>
      <w:rPr>
        <w:rFonts w:ascii="Symbol" w:hAnsi="Symbol" w:hint="default"/>
      </w:rPr>
    </w:lvl>
    <w:lvl w:ilvl="1" w:tplc="04090003" w:tentative="1">
      <w:start w:val="1"/>
      <w:numFmt w:val="bullet"/>
      <w:lvlText w:val="o"/>
      <w:lvlJc w:val="left"/>
      <w:pPr>
        <w:ind w:left="1497" w:hanging="360"/>
      </w:pPr>
      <w:rPr>
        <w:rFonts w:ascii="Courier New" w:hAnsi="Courier New" w:hint="default"/>
      </w:rPr>
    </w:lvl>
    <w:lvl w:ilvl="2" w:tplc="04090005" w:tentative="1">
      <w:start w:val="1"/>
      <w:numFmt w:val="bullet"/>
      <w:lvlText w:val=""/>
      <w:lvlJc w:val="left"/>
      <w:pPr>
        <w:ind w:left="2217" w:hanging="360"/>
      </w:pPr>
      <w:rPr>
        <w:rFonts w:ascii="Wingdings" w:hAnsi="Wingdings" w:hint="default"/>
      </w:rPr>
    </w:lvl>
    <w:lvl w:ilvl="3" w:tplc="04090001" w:tentative="1">
      <w:start w:val="1"/>
      <w:numFmt w:val="bullet"/>
      <w:lvlText w:val=""/>
      <w:lvlJc w:val="left"/>
      <w:pPr>
        <w:ind w:left="2937" w:hanging="360"/>
      </w:pPr>
      <w:rPr>
        <w:rFonts w:ascii="Symbol" w:hAnsi="Symbol" w:hint="default"/>
      </w:rPr>
    </w:lvl>
    <w:lvl w:ilvl="4" w:tplc="04090003" w:tentative="1">
      <w:start w:val="1"/>
      <w:numFmt w:val="bullet"/>
      <w:lvlText w:val="o"/>
      <w:lvlJc w:val="left"/>
      <w:pPr>
        <w:ind w:left="3657" w:hanging="360"/>
      </w:pPr>
      <w:rPr>
        <w:rFonts w:ascii="Courier New" w:hAnsi="Courier New" w:hint="default"/>
      </w:rPr>
    </w:lvl>
    <w:lvl w:ilvl="5" w:tplc="04090005" w:tentative="1">
      <w:start w:val="1"/>
      <w:numFmt w:val="bullet"/>
      <w:lvlText w:val=""/>
      <w:lvlJc w:val="left"/>
      <w:pPr>
        <w:ind w:left="4377" w:hanging="360"/>
      </w:pPr>
      <w:rPr>
        <w:rFonts w:ascii="Wingdings" w:hAnsi="Wingdings" w:hint="default"/>
      </w:rPr>
    </w:lvl>
    <w:lvl w:ilvl="6" w:tplc="04090001" w:tentative="1">
      <w:start w:val="1"/>
      <w:numFmt w:val="bullet"/>
      <w:lvlText w:val=""/>
      <w:lvlJc w:val="left"/>
      <w:pPr>
        <w:ind w:left="5097" w:hanging="360"/>
      </w:pPr>
      <w:rPr>
        <w:rFonts w:ascii="Symbol" w:hAnsi="Symbol" w:hint="default"/>
      </w:rPr>
    </w:lvl>
    <w:lvl w:ilvl="7" w:tplc="04090003" w:tentative="1">
      <w:start w:val="1"/>
      <w:numFmt w:val="bullet"/>
      <w:lvlText w:val="o"/>
      <w:lvlJc w:val="left"/>
      <w:pPr>
        <w:ind w:left="5817" w:hanging="360"/>
      </w:pPr>
      <w:rPr>
        <w:rFonts w:ascii="Courier New" w:hAnsi="Courier New" w:hint="default"/>
      </w:rPr>
    </w:lvl>
    <w:lvl w:ilvl="8" w:tplc="04090005" w:tentative="1">
      <w:start w:val="1"/>
      <w:numFmt w:val="bullet"/>
      <w:lvlText w:val=""/>
      <w:lvlJc w:val="left"/>
      <w:pPr>
        <w:ind w:left="6537" w:hanging="360"/>
      </w:pPr>
      <w:rPr>
        <w:rFonts w:ascii="Wingdings" w:hAnsi="Wingdings" w:hint="default"/>
      </w:rPr>
    </w:lvl>
  </w:abstractNum>
  <w:abstractNum w:abstractNumId="25" w15:restartNumberingAfterBreak="0">
    <w:nsid w:val="7DF027C0"/>
    <w:multiLevelType w:val="hybridMultilevel"/>
    <w:tmpl w:val="FC341E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5"/>
  </w:num>
  <w:num w:numId="2">
    <w:abstractNumId w:val="20"/>
  </w:num>
  <w:num w:numId="3">
    <w:abstractNumId w:val="0"/>
  </w:num>
  <w:num w:numId="4">
    <w:abstractNumId w:val="17"/>
  </w:num>
  <w:num w:numId="5">
    <w:abstractNumId w:val="10"/>
  </w:num>
  <w:num w:numId="6">
    <w:abstractNumId w:val="9"/>
  </w:num>
  <w:num w:numId="7">
    <w:abstractNumId w:val="5"/>
  </w:num>
  <w:num w:numId="8">
    <w:abstractNumId w:val="11"/>
  </w:num>
  <w:num w:numId="9">
    <w:abstractNumId w:val="3"/>
  </w:num>
  <w:num w:numId="10">
    <w:abstractNumId w:val="18"/>
  </w:num>
  <w:num w:numId="11">
    <w:abstractNumId w:val="13"/>
  </w:num>
  <w:num w:numId="12">
    <w:abstractNumId w:val="4"/>
  </w:num>
  <w:num w:numId="13">
    <w:abstractNumId w:val="1"/>
  </w:num>
  <w:num w:numId="14">
    <w:abstractNumId w:val="21"/>
  </w:num>
  <w:num w:numId="15">
    <w:abstractNumId w:val="19"/>
  </w:num>
  <w:num w:numId="16">
    <w:abstractNumId w:val="22"/>
  </w:num>
  <w:num w:numId="17">
    <w:abstractNumId w:val="12"/>
  </w:num>
  <w:num w:numId="18">
    <w:abstractNumId w:val="6"/>
  </w:num>
  <w:num w:numId="19">
    <w:abstractNumId w:val="23"/>
  </w:num>
  <w:num w:numId="20">
    <w:abstractNumId w:val="24"/>
  </w:num>
  <w:num w:numId="21">
    <w:abstractNumId w:val="7"/>
  </w:num>
  <w:num w:numId="22">
    <w:abstractNumId w:val="15"/>
  </w:num>
  <w:num w:numId="23">
    <w:abstractNumId w:val="8"/>
  </w:num>
  <w:num w:numId="24">
    <w:abstractNumId w:val="16"/>
  </w:num>
  <w:num w:numId="25">
    <w:abstractNumId w:val="14"/>
  </w:num>
  <w:num w:numId="2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283"/>
  <w:characterSpacingControl w:val="doNotCompress"/>
  <w:footnotePr>
    <w:numFmt w:val="lowerRoman"/>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5sptdw5upzte7ezdt2xdp5e5adw9tztprap&quot;&gt;RSV&lt;record-ids&gt;&lt;item&gt;1&lt;/item&gt;&lt;item&gt;10&lt;/item&gt;&lt;item&gt;19&lt;/item&gt;&lt;item&gt;156&lt;/item&gt;&lt;item&gt;158&lt;/item&gt;&lt;item&gt;164&lt;/item&gt;&lt;item&gt;265&lt;/item&gt;&lt;item&gt;294&lt;/item&gt;&lt;item&gt;302&lt;/item&gt;&lt;item&gt;305&lt;/item&gt;&lt;item&gt;307&lt;/item&gt;&lt;item&gt;315&lt;/item&gt;&lt;item&gt;346&lt;/item&gt;&lt;item&gt;347&lt;/item&gt;&lt;item&gt;380&lt;/item&gt;&lt;item&gt;386&lt;/item&gt;&lt;item&gt;388&lt;/item&gt;&lt;item&gt;468&lt;/item&gt;&lt;item&gt;626&lt;/item&gt;&lt;item&gt;693&lt;/item&gt;&lt;item&gt;753&lt;/item&gt;&lt;item&gt;755&lt;/item&gt;&lt;item&gt;884&lt;/item&gt;&lt;item&gt;923&lt;/item&gt;&lt;item&gt;926&lt;/item&gt;&lt;item&gt;1161&lt;/item&gt;&lt;item&gt;1164&lt;/item&gt;&lt;item&gt;1165&lt;/item&gt;&lt;item&gt;1167&lt;/item&gt;&lt;item&gt;1170&lt;/item&gt;&lt;item&gt;1171&lt;/item&gt;&lt;item&gt;1172&lt;/item&gt;&lt;item&gt;1179&lt;/item&gt;&lt;item&gt;1191&lt;/item&gt;&lt;item&gt;1202&lt;/item&gt;&lt;item&gt;1207&lt;/item&gt;&lt;item&gt;1219&lt;/item&gt;&lt;item&gt;1319&lt;/item&gt;&lt;item&gt;1421&lt;/item&gt;&lt;item&gt;1620&lt;/item&gt;&lt;item&gt;1663&lt;/item&gt;&lt;item&gt;1675&lt;/item&gt;&lt;item&gt;1683&lt;/item&gt;&lt;item&gt;1684&lt;/item&gt;&lt;item&gt;1739&lt;/item&gt;&lt;item&gt;1871&lt;/item&gt;&lt;item&gt;1885&lt;/item&gt;&lt;item&gt;2136&lt;/item&gt;&lt;item&gt;2137&lt;/item&gt;&lt;item&gt;2139&lt;/item&gt;&lt;/record-ids&gt;&lt;/item&gt;&lt;/Libraries&gt;"/>
  </w:docVars>
  <w:rsids>
    <w:rsidRoot w:val="00741418"/>
    <w:rsid w:val="00000EFD"/>
    <w:rsid w:val="00001730"/>
    <w:rsid w:val="00001A07"/>
    <w:rsid w:val="00002194"/>
    <w:rsid w:val="0000230B"/>
    <w:rsid w:val="00002A1E"/>
    <w:rsid w:val="00002EC5"/>
    <w:rsid w:val="00003344"/>
    <w:rsid w:val="0000368B"/>
    <w:rsid w:val="00003E0C"/>
    <w:rsid w:val="00006142"/>
    <w:rsid w:val="00006519"/>
    <w:rsid w:val="00006E81"/>
    <w:rsid w:val="00007580"/>
    <w:rsid w:val="00007784"/>
    <w:rsid w:val="00007A5F"/>
    <w:rsid w:val="00007D3D"/>
    <w:rsid w:val="00007F4F"/>
    <w:rsid w:val="00010047"/>
    <w:rsid w:val="00010BC0"/>
    <w:rsid w:val="00010C52"/>
    <w:rsid w:val="00011067"/>
    <w:rsid w:val="00011266"/>
    <w:rsid w:val="00011CAB"/>
    <w:rsid w:val="00011EDA"/>
    <w:rsid w:val="00012072"/>
    <w:rsid w:val="00012255"/>
    <w:rsid w:val="00013489"/>
    <w:rsid w:val="00013582"/>
    <w:rsid w:val="00014686"/>
    <w:rsid w:val="000165E5"/>
    <w:rsid w:val="00017381"/>
    <w:rsid w:val="0001745B"/>
    <w:rsid w:val="000174D2"/>
    <w:rsid w:val="00017D34"/>
    <w:rsid w:val="000202E2"/>
    <w:rsid w:val="000207EF"/>
    <w:rsid w:val="0002083C"/>
    <w:rsid w:val="00020ABD"/>
    <w:rsid w:val="00020AFD"/>
    <w:rsid w:val="00020CAA"/>
    <w:rsid w:val="00021DFC"/>
    <w:rsid w:val="00021FBF"/>
    <w:rsid w:val="000220D1"/>
    <w:rsid w:val="0002254B"/>
    <w:rsid w:val="00022D9F"/>
    <w:rsid w:val="00022EC5"/>
    <w:rsid w:val="00023D67"/>
    <w:rsid w:val="000240B8"/>
    <w:rsid w:val="00024430"/>
    <w:rsid w:val="0002469F"/>
    <w:rsid w:val="0002488C"/>
    <w:rsid w:val="00024AA9"/>
    <w:rsid w:val="00024B0F"/>
    <w:rsid w:val="00024D7C"/>
    <w:rsid w:val="00024F09"/>
    <w:rsid w:val="000250BD"/>
    <w:rsid w:val="00025197"/>
    <w:rsid w:val="000252AC"/>
    <w:rsid w:val="000253F8"/>
    <w:rsid w:val="000254CA"/>
    <w:rsid w:val="00025622"/>
    <w:rsid w:val="000259CF"/>
    <w:rsid w:val="00025D42"/>
    <w:rsid w:val="00026160"/>
    <w:rsid w:val="00026207"/>
    <w:rsid w:val="00026228"/>
    <w:rsid w:val="0002626B"/>
    <w:rsid w:val="000262D8"/>
    <w:rsid w:val="000269E0"/>
    <w:rsid w:val="00026ADC"/>
    <w:rsid w:val="00026FC1"/>
    <w:rsid w:val="0002716C"/>
    <w:rsid w:val="00027664"/>
    <w:rsid w:val="00030127"/>
    <w:rsid w:val="000301B5"/>
    <w:rsid w:val="00030535"/>
    <w:rsid w:val="0003140C"/>
    <w:rsid w:val="00031FB2"/>
    <w:rsid w:val="00032755"/>
    <w:rsid w:val="0003335C"/>
    <w:rsid w:val="000335E0"/>
    <w:rsid w:val="00033650"/>
    <w:rsid w:val="0003366B"/>
    <w:rsid w:val="00033EDB"/>
    <w:rsid w:val="00034340"/>
    <w:rsid w:val="00034467"/>
    <w:rsid w:val="000345D7"/>
    <w:rsid w:val="00036841"/>
    <w:rsid w:val="00036919"/>
    <w:rsid w:val="00036FE7"/>
    <w:rsid w:val="00037089"/>
    <w:rsid w:val="0003734C"/>
    <w:rsid w:val="00037453"/>
    <w:rsid w:val="00037B5A"/>
    <w:rsid w:val="00040229"/>
    <w:rsid w:val="00040960"/>
    <w:rsid w:val="00040DC5"/>
    <w:rsid w:val="000417B6"/>
    <w:rsid w:val="00042628"/>
    <w:rsid w:val="0004269F"/>
    <w:rsid w:val="00043176"/>
    <w:rsid w:val="00043385"/>
    <w:rsid w:val="00043565"/>
    <w:rsid w:val="000447E7"/>
    <w:rsid w:val="00044C46"/>
    <w:rsid w:val="00044F3E"/>
    <w:rsid w:val="000459DB"/>
    <w:rsid w:val="00045A77"/>
    <w:rsid w:val="00045BAA"/>
    <w:rsid w:val="00045C12"/>
    <w:rsid w:val="00047BBB"/>
    <w:rsid w:val="00047CF8"/>
    <w:rsid w:val="00047F64"/>
    <w:rsid w:val="00050016"/>
    <w:rsid w:val="000500B1"/>
    <w:rsid w:val="00050232"/>
    <w:rsid w:val="00050CD2"/>
    <w:rsid w:val="00051338"/>
    <w:rsid w:val="000514F7"/>
    <w:rsid w:val="000519D3"/>
    <w:rsid w:val="000527EA"/>
    <w:rsid w:val="00052EDB"/>
    <w:rsid w:val="00053593"/>
    <w:rsid w:val="00053746"/>
    <w:rsid w:val="00053EB4"/>
    <w:rsid w:val="00053F64"/>
    <w:rsid w:val="00054AB0"/>
    <w:rsid w:val="00054AC7"/>
    <w:rsid w:val="00054C8B"/>
    <w:rsid w:val="00054F2E"/>
    <w:rsid w:val="00055112"/>
    <w:rsid w:val="00055293"/>
    <w:rsid w:val="00055599"/>
    <w:rsid w:val="00055D19"/>
    <w:rsid w:val="00055E17"/>
    <w:rsid w:val="00056340"/>
    <w:rsid w:val="000567F1"/>
    <w:rsid w:val="00056AFC"/>
    <w:rsid w:val="00056C8D"/>
    <w:rsid w:val="00056F3C"/>
    <w:rsid w:val="00057150"/>
    <w:rsid w:val="000571D2"/>
    <w:rsid w:val="000579B1"/>
    <w:rsid w:val="0006039D"/>
    <w:rsid w:val="000604FF"/>
    <w:rsid w:val="00060C04"/>
    <w:rsid w:val="00061A83"/>
    <w:rsid w:val="00061F20"/>
    <w:rsid w:val="00062B8C"/>
    <w:rsid w:val="00062C69"/>
    <w:rsid w:val="00062CAD"/>
    <w:rsid w:val="000634D5"/>
    <w:rsid w:val="0006390B"/>
    <w:rsid w:val="00063E9E"/>
    <w:rsid w:val="000640D2"/>
    <w:rsid w:val="000645CC"/>
    <w:rsid w:val="00065353"/>
    <w:rsid w:val="00065C08"/>
    <w:rsid w:val="00065CE0"/>
    <w:rsid w:val="00065D52"/>
    <w:rsid w:val="000661A2"/>
    <w:rsid w:val="00067C11"/>
    <w:rsid w:val="00067E94"/>
    <w:rsid w:val="00070977"/>
    <w:rsid w:val="00070E17"/>
    <w:rsid w:val="00071372"/>
    <w:rsid w:val="00071908"/>
    <w:rsid w:val="00071C8C"/>
    <w:rsid w:val="00072B2B"/>
    <w:rsid w:val="00072CE8"/>
    <w:rsid w:val="0007314B"/>
    <w:rsid w:val="00073624"/>
    <w:rsid w:val="00073925"/>
    <w:rsid w:val="00073F28"/>
    <w:rsid w:val="000742A6"/>
    <w:rsid w:val="00074DAE"/>
    <w:rsid w:val="00074FF4"/>
    <w:rsid w:val="00074FFC"/>
    <w:rsid w:val="00075037"/>
    <w:rsid w:val="000764B8"/>
    <w:rsid w:val="00076589"/>
    <w:rsid w:val="00076615"/>
    <w:rsid w:val="000766B0"/>
    <w:rsid w:val="00076B3B"/>
    <w:rsid w:val="00076D34"/>
    <w:rsid w:val="00077011"/>
    <w:rsid w:val="000771C1"/>
    <w:rsid w:val="000772C1"/>
    <w:rsid w:val="0008030B"/>
    <w:rsid w:val="00080DBF"/>
    <w:rsid w:val="00081079"/>
    <w:rsid w:val="0008116E"/>
    <w:rsid w:val="000812C0"/>
    <w:rsid w:val="00081C1D"/>
    <w:rsid w:val="00082021"/>
    <w:rsid w:val="00082248"/>
    <w:rsid w:val="000822EE"/>
    <w:rsid w:val="000824FA"/>
    <w:rsid w:val="0008281B"/>
    <w:rsid w:val="00082A0A"/>
    <w:rsid w:val="0008332A"/>
    <w:rsid w:val="000841E0"/>
    <w:rsid w:val="00084644"/>
    <w:rsid w:val="000857A1"/>
    <w:rsid w:val="000857B1"/>
    <w:rsid w:val="000859CD"/>
    <w:rsid w:val="00086626"/>
    <w:rsid w:val="000869AD"/>
    <w:rsid w:val="00086DAA"/>
    <w:rsid w:val="00086EE3"/>
    <w:rsid w:val="00087B75"/>
    <w:rsid w:val="00087CA7"/>
    <w:rsid w:val="00087F57"/>
    <w:rsid w:val="000900FF"/>
    <w:rsid w:val="00090F88"/>
    <w:rsid w:val="000911F5"/>
    <w:rsid w:val="00091525"/>
    <w:rsid w:val="00091AB4"/>
    <w:rsid w:val="00092951"/>
    <w:rsid w:val="00092AFD"/>
    <w:rsid w:val="000930FA"/>
    <w:rsid w:val="00094697"/>
    <w:rsid w:val="000948D2"/>
    <w:rsid w:val="00094EB0"/>
    <w:rsid w:val="000953F6"/>
    <w:rsid w:val="000955B4"/>
    <w:rsid w:val="00095CF4"/>
    <w:rsid w:val="00095E31"/>
    <w:rsid w:val="0009622F"/>
    <w:rsid w:val="00096973"/>
    <w:rsid w:val="00097044"/>
    <w:rsid w:val="00097B70"/>
    <w:rsid w:val="00097D3E"/>
    <w:rsid w:val="000A02EB"/>
    <w:rsid w:val="000A0607"/>
    <w:rsid w:val="000A0834"/>
    <w:rsid w:val="000A09F2"/>
    <w:rsid w:val="000A0B2A"/>
    <w:rsid w:val="000A1532"/>
    <w:rsid w:val="000A15D1"/>
    <w:rsid w:val="000A1DBD"/>
    <w:rsid w:val="000A200E"/>
    <w:rsid w:val="000A2FF9"/>
    <w:rsid w:val="000A359B"/>
    <w:rsid w:val="000A37B2"/>
    <w:rsid w:val="000A4FC6"/>
    <w:rsid w:val="000A526C"/>
    <w:rsid w:val="000A549A"/>
    <w:rsid w:val="000A55B7"/>
    <w:rsid w:val="000A567C"/>
    <w:rsid w:val="000A5730"/>
    <w:rsid w:val="000A65E2"/>
    <w:rsid w:val="000A73FE"/>
    <w:rsid w:val="000A77F0"/>
    <w:rsid w:val="000A7E07"/>
    <w:rsid w:val="000A7E56"/>
    <w:rsid w:val="000B0913"/>
    <w:rsid w:val="000B0C7D"/>
    <w:rsid w:val="000B139B"/>
    <w:rsid w:val="000B1D75"/>
    <w:rsid w:val="000B1DB5"/>
    <w:rsid w:val="000B1FF8"/>
    <w:rsid w:val="000B228E"/>
    <w:rsid w:val="000B2515"/>
    <w:rsid w:val="000B2860"/>
    <w:rsid w:val="000B3045"/>
    <w:rsid w:val="000B35B4"/>
    <w:rsid w:val="000B4189"/>
    <w:rsid w:val="000B47BF"/>
    <w:rsid w:val="000B480F"/>
    <w:rsid w:val="000B4AB1"/>
    <w:rsid w:val="000B4D22"/>
    <w:rsid w:val="000B4E14"/>
    <w:rsid w:val="000B5EAC"/>
    <w:rsid w:val="000B60B9"/>
    <w:rsid w:val="000B6A19"/>
    <w:rsid w:val="000B6A96"/>
    <w:rsid w:val="000B7191"/>
    <w:rsid w:val="000B783F"/>
    <w:rsid w:val="000B7EF0"/>
    <w:rsid w:val="000C122D"/>
    <w:rsid w:val="000C1C74"/>
    <w:rsid w:val="000C2A68"/>
    <w:rsid w:val="000C2F4A"/>
    <w:rsid w:val="000C34E6"/>
    <w:rsid w:val="000C36CE"/>
    <w:rsid w:val="000C3DD1"/>
    <w:rsid w:val="000C3E11"/>
    <w:rsid w:val="000C4059"/>
    <w:rsid w:val="000C43E6"/>
    <w:rsid w:val="000C4448"/>
    <w:rsid w:val="000C452C"/>
    <w:rsid w:val="000C4693"/>
    <w:rsid w:val="000C49C3"/>
    <w:rsid w:val="000C51F9"/>
    <w:rsid w:val="000C53E1"/>
    <w:rsid w:val="000C5A2E"/>
    <w:rsid w:val="000C5C12"/>
    <w:rsid w:val="000C5C43"/>
    <w:rsid w:val="000C6769"/>
    <w:rsid w:val="000C7E1E"/>
    <w:rsid w:val="000D07CE"/>
    <w:rsid w:val="000D1016"/>
    <w:rsid w:val="000D10A1"/>
    <w:rsid w:val="000D1E8E"/>
    <w:rsid w:val="000D21A9"/>
    <w:rsid w:val="000D235D"/>
    <w:rsid w:val="000D2C0A"/>
    <w:rsid w:val="000D2CC3"/>
    <w:rsid w:val="000D36A7"/>
    <w:rsid w:val="000D3977"/>
    <w:rsid w:val="000D3C19"/>
    <w:rsid w:val="000D4BA8"/>
    <w:rsid w:val="000D4CCB"/>
    <w:rsid w:val="000D514B"/>
    <w:rsid w:val="000D5847"/>
    <w:rsid w:val="000D5AF7"/>
    <w:rsid w:val="000D5C86"/>
    <w:rsid w:val="000D6120"/>
    <w:rsid w:val="000D62DA"/>
    <w:rsid w:val="000D6B03"/>
    <w:rsid w:val="000D6CB3"/>
    <w:rsid w:val="000D6CBB"/>
    <w:rsid w:val="000D7514"/>
    <w:rsid w:val="000E088A"/>
    <w:rsid w:val="000E0B70"/>
    <w:rsid w:val="000E0CA8"/>
    <w:rsid w:val="000E1230"/>
    <w:rsid w:val="000E204A"/>
    <w:rsid w:val="000E20F9"/>
    <w:rsid w:val="000E27A6"/>
    <w:rsid w:val="000E2B5F"/>
    <w:rsid w:val="000E2BB2"/>
    <w:rsid w:val="000E3084"/>
    <w:rsid w:val="000E3504"/>
    <w:rsid w:val="000E3684"/>
    <w:rsid w:val="000E381B"/>
    <w:rsid w:val="000E3873"/>
    <w:rsid w:val="000E3CC7"/>
    <w:rsid w:val="000E3D09"/>
    <w:rsid w:val="000E4009"/>
    <w:rsid w:val="000E406B"/>
    <w:rsid w:val="000E4124"/>
    <w:rsid w:val="000E5973"/>
    <w:rsid w:val="000E6312"/>
    <w:rsid w:val="000E6726"/>
    <w:rsid w:val="000E6965"/>
    <w:rsid w:val="000E6D04"/>
    <w:rsid w:val="000E6DBE"/>
    <w:rsid w:val="000E70A6"/>
    <w:rsid w:val="000E72C8"/>
    <w:rsid w:val="000E7CA5"/>
    <w:rsid w:val="000F04E3"/>
    <w:rsid w:val="000F0ED7"/>
    <w:rsid w:val="000F1E4B"/>
    <w:rsid w:val="000F270F"/>
    <w:rsid w:val="000F2DF1"/>
    <w:rsid w:val="000F3247"/>
    <w:rsid w:val="000F397F"/>
    <w:rsid w:val="000F39A2"/>
    <w:rsid w:val="000F39EB"/>
    <w:rsid w:val="000F3C1D"/>
    <w:rsid w:val="000F3D9D"/>
    <w:rsid w:val="000F4717"/>
    <w:rsid w:val="000F500C"/>
    <w:rsid w:val="000F50CF"/>
    <w:rsid w:val="000F551B"/>
    <w:rsid w:val="000F55F5"/>
    <w:rsid w:val="000F6565"/>
    <w:rsid w:val="000F6670"/>
    <w:rsid w:val="000F6DD1"/>
    <w:rsid w:val="000F7B68"/>
    <w:rsid w:val="000F7C67"/>
    <w:rsid w:val="00100464"/>
    <w:rsid w:val="00100721"/>
    <w:rsid w:val="00100DBA"/>
    <w:rsid w:val="00101EF6"/>
    <w:rsid w:val="0010290B"/>
    <w:rsid w:val="00102AF0"/>
    <w:rsid w:val="00104353"/>
    <w:rsid w:val="00104BCF"/>
    <w:rsid w:val="00104D36"/>
    <w:rsid w:val="00105F6E"/>
    <w:rsid w:val="001061FE"/>
    <w:rsid w:val="00106740"/>
    <w:rsid w:val="00107522"/>
    <w:rsid w:val="0011005D"/>
    <w:rsid w:val="00110149"/>
    <w:rsid w:val="00110502"/>
    <w:rsid w:val="0011092D"/>
    <w:rsid w:val="00110C6F"/>
    <w:rsid w:val="0011134D"/>
    <w:rsid w:val="00111613"/>
    <w:rsid w:val="00111808"/>
    <w:rsid w:val="001121B8"/>
    <w:rsid w:val="00112326"/>
    <w:rsid w:val="00112490"/>
    <w:rsid w:val="00112712"/>
    <w:rsid w:val="00112A95"/>
    <w:rsid w:val="00112DEE"/>
    <w:rsid w:val="00113FE7"/>
    <w:rsid w:val="00114C3C"/>
    <w:rsid w:val="00114D4F"/>
    <w:rsid w:val="00114D5D"/>
    <w:rsid w:val="00115913"/>
    <w:rsid w:val="00115BB7"/>
    <w:rsid w:val="0011607E"/>
    <w:rsid w:val="00116297"/>
    <w:rsid w:val="00116522"/>
    <w:rsid w:val="0011662E"/>
    <w:rsid w:val="00116967"/>
    <w:rsid w:val="001169D9"/>
    <w:rsid w:val="001172F7"/>
    <w:rsid w:val="00117515"/>
    <w:rsid w:val="0011763C"/>
    <w:rsid w:val="00117F6C"/>
    <w:rsid w:val="00120EC6"/>
    <w:rsid w:val="0012101A"/>
    <w:rsid w:val="001214D6"/>
    <w:rsid w:val="001216AB"/>
    <w:rsid w:val="00121BED"/>
    <w:rsid w:val="00121E39"/>
    <w:rsid w:val="00121E51"/>
    <w:rsid w:val="001222AD"/>
    <w:rsid w:val="0012249B"/>
    <w:rsid w:val="001224E7"/>
    <w:rsid w:val="001225A3"/>
    <w:rsid w:val="00122A76"/>
    <w:rsid w:val="00123B55"/>
    <w:rsid w:val="00124F36"/>
    <w:rsid w:val="00125000"/>
    <w:rsid w:val="001256C3"/>
    <w:rsid w:val="0012591A"/>
    <w:rsid w:val="00125CD9"/>
    <w:rsid w:val="00126363"/>
    <w:rsid w:val="0012664D"/>
    <w:rsid w:val="00127263"/>
    <w:rsid w:val="00127870"/>
    <w:rsid w:val="001302A4"/>
    <w:rsid w:val="00130D3D"/>
    <w:rsid w:val="001311D1"/>
    <w:rsid w:val="0013167A"/>
    <w:rsid w:val="00131DAE"/>
    <w:rsid w:val="00131E0B"/>
    <w:rsid w:val="001328E6"/>
    <w:rsid w:val="00133230"/>
    <w:rsid w:val="00133B3C"/>
    <w:rsid w:val="00134343"/>
    <w:rsid w:val="001343A2"/>
    <w:rsid w:val="00134529"/>
    <w:rsid w:val="00135034"/>
    <w:rsid w:val="0013521F"/>
    <w:rsid w:val="001357D2"/>
    <w:rsid w:val="00135F01"/>
    <w:rsid w:val="00135F94"/>
    <w:rsid w:val="00136725"/>
    <w:rsid w:val="0013692E"/>
    <w:rsid w:val="00136973"/>
    <w:rsid w:val="001372C0"/>
    <w:rsid w:val="00137B5B"/>
    <w:rsid w:val="001408A4"/>
    <w:rsid w:val="00140BC6"/>
    <w:rsid w:val="00140C11"/>
    <w:rsid w:val="00140C96"/>
    <w:rsid w:val="00141075"/>
    <w:rsid w:val="001415AE"/>
    <w:rsid w:val="001417F4"/>
    <w:rsid w:val="00141A51"/>
    <w:rsid w:val="00141CA3"/>
    <w:rsid w:val="0014267E"/>
    <w:rsid w:val="00143D07"/>
    <w:rsid w:val="001441D6"/>
    <w:rsid w:val="0014454E"/>
    <w:rsid w:val="001445D9"/>
    <w:rsid w:val="00146957"/>
    <w:rsid w:val="00147DAE"/>
    <w:rsid w:val="00150137"/>
    <w:rsid w:val="00150292"/>
    <w:rsid w:val="0015066C"/>
    <w:rsid w:val="001507AA"/>
    <w:rsid w:val="00150A1D"/>
    <w:rsid w:val="00150DB4"/>
    <w:rsid w:val="001512AA"/>
    <w:rsid w:val="001513C3"/>
    <w:rsid w:val="00151D7B"/>
    <w:rsid w:val="00151FF6"/>
    <w:rsid w:val="001525CF"/>
    <w:rsid w:val="001528B4"/>
    <w:rsid w:val="0015300C"/>
    <w:rsid w:val="00153110"/>
    <w:rsid w:val="00153472"/>
    <w:rsid w:val="001538C0"/>
    <w:rsid w:val="00153967"/>
    <w:rsid w:val="00153C05"/>
    <w:rsid w:val="0015486F"/>
    <w:rsid w:val="00154BF9"/>
    <w:rsid w:val="00154C17"/>
    <w:rsid w:val="00155174"/>
    <w:rsid w:val="0015580A"/>
    <w:rsid w:val="00156284"/>
    <w:rsid w:val="00156505"/>
    <w:rsid w:val="001566A7"/>
    <w:rsid w:val="001570D9"/>
    <w:rsid w:val="00157234"/>
    <w:rsid w:val="00157325"/>
    <w:rsid w:val="00160A88"/>
    <w:rsid w:val="00161B0B"/>
    <w:rsid w:val="001622E9"/>
    <w:rsid w:val="00162966"/>
    <w:rsid w:val="00162AA9"/>
    <w:rsid w:val="00163772"/>
    <w:rsid w:val="001652E3"/>
    <w:rsid w:val="001656CB"/>
    <w:rsid w:val="00165912"/>
    <w:rsid w:val="0016591E"/>
    <w:rsid w:val="00165939"/>
    <w:rsid w:val="0016655A"/>
    <w:rsid w:val="00166B73"/>
    <w:rsid w:val="00166BF2"/>
    <w:rsid w:val="00167062"/>
    <w:rsid w:val="00167726"/>
    <w:rsid w:val="001679BB"/>
    <w:rsid w:val="00167BA3"/>
    <w:rsid w:val="001702B0"/>
    <w:rsid w:val="001704F9"/>
    <w:rsid w:val="0017056A"/>
    <w:rsid w:val="001705AB"/>
    <w:rsid w:val="00171022"/>
    <w:rsid w:val="00171044"/>
    <w:rsid w:val="001713ED"/>
    <w:rsid w:val="0017164A"/>
    <w:rsid w:val="001716E0"/>
    <w:rsid w:val="001718BE"/>
    <w:rsid w:val="001719A8"/>
    <w:rsid w:val="00171A32"/>
    <w:rsid w:val="00171AF0"/>
    <w:rsid w:val="00172296"/>
    <w:rsid w:val="0017241F"/>
    <w:rsid w:val="00172FC8"/>
    <w:rsid w:val="00172FCA"/>
    <w:rsid w:val="0017335F"/>
    <w:rsid w:val="0017386C"/>
    <w:rsid w:val="00173C44"/>
    <w:rsid w:val="00173EF0"/>
    <w:rsid w:val="00173F28"/>
    <w:rsid w:val="001742AD"/>
    <w:rsid w:val="0017457E"/>
    <w:rsid w:val="00174C6F"/>
    <w:rsid w:val="00174CAA"/>
    <w:rsid w:val="00174F89"/>
    <w:rsid w:val="00175D73"/>
    <w:rsid w:val="00175E1C"/>
    <w:rsid w:val="00176058"/>
    <w:rsid w:val="001760AB"/>
    <w:rsid w:val="0017683B"/>
    <w:rsid w:val="00176F47"/>
    <w:rsid w:val="0017752F"/>
    <w:rsid w:val="001775C7"/>
    <w:rsid w:val="0017772D"/>
    <w:rsid w:val="001778AB"/>
    <w:rsid w:val="001803DC"/>
    <w:rsid w:val="00180801"/>
    <w:rsid w:val="00180E8B"/>
    <w:rsid w:val="00181062"/>
    <w:rsid w:val="00181A5B"/>
    <w:rsid w:val="00181B29"/>
    <w:rsid w:val="00181FCE"/>
    <w:rsid w:val="0018208B"/>
    <w:rsid w:val="00182305"/>
    <w:rsid w:val="001829FF"/>
    <w:rsid w:val="00182D3F"/>
    <w:rsid w:val="00182DB8"/>
    <w:rsid w:val="00182FB2"/>
    <w:rsid w:val="0018336C"/>
    <w:rsid w:val="001837D5"/>
    <w:rsid w:val="001840FD"/>
    <w:rsid w:val="00184BBA"/>
    <w:rsid w:val="00185394"/>
    <w:rsid w:val="0018555C"/>
    <w:rsid w:val="001856B4"/>
    <w:rsid w:val="001860BE"/>
    <w:rsid w:val="001862FF"/>
    <w:rsid w:val="00186AB3"/>
    <w:rsid w:val="0018740A"/>
    <w:rsid w:val="00187738"/>
    <w:rsid w:val="00187B58"/>
    <w:rsid w:val="00187F18"/>
    <w:rsid w:val="00190108"/>
    <w:rsid w:val="001901B5"/>
    <w:rsid w:val="001909EB"/>
    <w:rsid w:val="00191504"/>
    <w:rsid w:val="001916E0"/>
    <w:rsid w:val="00191811"/>
    <w:rsid w:val="00191BAC"/>
    <w:rsid w:val="00191CF2"/>
    <w:rsid w:val="00191F3E"/>
    <w:rsid w:val="0019214F"/>
    <w:rsid w:val="00192705"/>
    <w:rsid w:val="001929DF"/>
    <w:rsid w:val="00192EA8"/>
    <w:rsid w:val="00192FD2"/>
    <w:rsid w:val="001932E9"/>
    <w:rsid w:val="00193AF1"/>
    <w:rsid w:val="00193B37"/>
    <w:rsid w:val="00194203"/>
    <w:rsid w:val="001943F0"/>
    <w:rsid w:val="001945BD"/>
    <w:rsid w:val="0019499D"/>
    <w:rsid w:val="00194B79"/>
    <w:rsid w:val="001954BA"/>
    <w:rsid w:val="00195741"/>
    <w:rsid w:val="001957A2"/>
    <w:rsid w:val="001962D2"/>
    <w:rsid w:val="00196A83"/>
    <w:rsid w:val="00196BF7"/>
    <w:rsid w:val="00196DF5"/>
    <w:rsid w:val="001A0476"/>
    <w:rsid w:val="001A04FC"/>
    <w:rsid w:val="001A06C1"/>
    <w:rsid w:val="001A213D"/>
    <w:rsid w:val="001A24E5"/>
    <w:rsid w:val="001A25CB"/>
    <w:rsid w:val="001A27E1"/>
    <w:rsid w:val="001A2AC6"/>
    <w:rsid w:val="001A3D60"/>
    <w:rsid w:val="001A427D"/>
    <w:rsid w:val="001A4845"/>
    <w:rsid w:val="001A4FCB"/>
    <w:rsid w:val="001A53CE"/>
    <w:rsid w:val="001A54C6"/>
    <w:rsid w:val="001A5C6F"/>
    <w:rsid w:val="001A6108"/>
    <w:rsid w:val="001A6276"/>
    <w:rsid w:val="001A62E9"/>
    <w:rsid w:val="001A6334"/>
    <w:rsid w:val="001A6B47"/>
    <w:rsid w:val="001A6B93"/>
    <w:rsid w:val="001A7398"/>
    <w:rsid w:val="001A7F9F"/>
    <w:rsid w:val="001B022A"/>
    <w:rsid w:val="001B0BF8"/>
    <w:rsid w:val="001B0CDC"/>
    <w:rsid w:val="001B1366"/>
    <w:rsid w:val="001B156F"/>
    <w:rsid w:val="001B15B0"/>
    <w:rsid w:val="001B17DE"/>
    <w:rsid w:val="001B19D8"/>
    <w:rsid w:val="001B2046"/>
    <w:rsid w:val="001B2397"/>
    <w:rsid w:val="001B41CF"/>
    <w:rsid w:val="001B426E"/>
    <w:rsid w:val="001B4608"/>
    <w:rsid w:val="001B4C65"/>
    <w:rsid w:val="001B5CDF"/>
    <w:rsid w:val="001B6C91"/>
    <w:rsid w:val="001C09A8"/>
    <w:rsid w:val="001C11FF"/>
    <w:rsid w:val="001C13F7"/>
    <w:rsid w:val="001C1760"/>
    <w:rsid w:val="001C18D1"/>
    <w:rsid w:val="001C1DEF"/>
    <w:rsid w:val="001C23BE"/>
    <w:rsid w:val="001C26DE"/>
    <w:rsid w:val="001C2717"/>
    <w:rsid w:val="001C2981"/>
    <w:rsid w:val="001C2F57"/>
    <w:rsid w:val="001C3449"/>
    <w:rsid w:val="001C353F"/>
    <w:rsid w:val="001C35D6"/>
    <w:rsid w:val="001C3A95"/>
    <w:rsid w:val="001C3D88"/>
    <w:rsid w:val="001C4030"/>
    <w:rsid w:val="001C43F4"/>
    <w:rsid w:val="001C5C58"/>
    <w:rsid w:val="001C6833"/>
    <w:rsid w:val="001C75FA"/>
    <w:rsid w:val="001C7849"/>
    <w:rsid w:val="001C7E33"/>
    <w:rsid w:val="001D0216"/>
    <w:rsid w:val="001D02C5"/>
    <w:rsid w:val="001D0404"/>
    <w:rsid w:val="001D158C"/>
    <w:rsid w:val="001D1605"/>
    <w:rsid w:val="001D169D"/>
    <w:rsid w:val="001D17A8"/>
    <w:rsid w:val="001D2488"/>
    <w:rsid w:val="001D257F"/>
    <w:rsid w:val="001D2A03"/>
    <w:rsid w:val="001D2CB0"/>
    <w:rsid w:val="001D306C"/>
    <w:rsid w:val="001D3612"/>
    <w:rsid w:val="001D3634"/>
    <w:rsid w:val="001D4319"/>
    <w:rsid w:val="001D4D10"/>
    <w:rsid w:val="001D52C7"/>
    <w:rsid w:val="001D52D9"/>
    <w:rsid w:val="001D6439"/>
    <w:rsid w:val="001D6DF3"/>
    <w:rsid w:val="001D6DFE"/>
    <w:rsid w:val="001D7467"/>
    <w:rsid w:val="001D7856"/>
    <w:rsid w:val="001E0BEC"/>
    <w:rsid w:val="001E0C80"/>
    <w:rsid w:val="001E106A"/>
    <w:rsid w:val="001E1C10"/>
    <w:rsid w:val="001E2019"/>
    <w:rsid w:val="001E20FF"/>
    <w:rsid w:val="001E2100"/>
    <w:rsid w:val="001E2640"/>
    <w:rsid w:val="001E2728"/>
    <w:rsid w:val="001E2745"/>
    <w:rsid w:val="001E41FB"/>
    <w:rsid w:val="001E488C"/>
    <w:rsid w:val="001E493E"/>
    <w:rsid w:val="001E5444"/>
    <w:rsid w:val="001E5562"/>
    <w:rsid w:val="001E56A4"/>
    <w:rsid w:val="001E5AD9"/>
    <w:rsid w:val="001E63FF"/>
    <w:rsid w:val="001E6751"/>
    <w:rsid w:val="001E6924"/>
    <w:rsid w:val="001E6DD2"/>
    <w:rsid w:val="001E6FB6"/>
    <w:rsid w:val="001E7FCA"/>
    <w:rsid w:val="001F00B8"/>
    <w:rsid w:val="001F0CB4"/>
    <w:rsid w:val="001F10A1"/>
    <w:rsid w:val="001F15D6"/>
    <w:rsid w:val="001F1A96"/>
    <w:rsid w:val="001F1B62"/>
    <w:rsid w:val="001F238C"/>
    <w:rsid w:val="001F25F2"/>
    <w:rsid w:val="001F2669"/>
    <w:rsid w:val="001F2D11"/>
    <w:rsid w:val="001F367D"/>
    <w:rsid w:val="001F3AE7"/>
    <w:rsid w:val="001F3E35"/>
    <w:rsid w:val="001F3E95"/>
    <w:rsid w:val="001F42A9"/>
    <w:rsid w:val="001F44DC"/>
    <w:rsid w:val="001F4D7D"/>
    <w:rsid w:val="001F5009"/>
    <w:rsid w:val="001F56CC"/>
    <w:rsid w:val="001F61A2"/>
    <w:rsid w:val="001F6454"/>
    <w:rsid w:val="001F6E4B"/>
    <w:rsid w:val="001F77C2"/>
    <w:rsid w:val="001F797C"/>
    <w:rsid w:val="001F7CB3"/>
    <w:rsid w:val="0020018E"/>
    <w:rsid w:val="0020028F"/>
    <w:rsid w:val="0020062E"/>
    <w:rsid w:val="00200665"/>
    <w:rsid w:val="00200F67"/>
    <w:rsid w:val="0020100E"/>
    <w:rsid w:val="00201706"/>
    <w:rsid w:val="00203155"/>
    <w:rsid w:val="002036C0"/>
    <w:rsid w:val="002043F9"/>
    <w:rsid w:val="00205172"/>
    <w:rsid w:val="00205CD6"/>
    <w:rsid w:val="00205F33"/>
    <w:rsid w:val="002060B6"/>
    <w:rsid w:val="00206394"/>
    <w:rsid w:val="002065DB"/>
    <w:rsid w:val="00206D01"/>
    <w:rsid w:val="00207035"/>
    <w:rsid w:val="00207B0E"/>
    <w:rsid w:val="00211486"/>
    <w:rsid w:val="002114A3"/>
    <w:rsid w:val="00211C5B"/>
    <w:rsid w:val="002129B6"/>
    <w:rsid w:val="0021336F"/>
    <w:rsid w:val="00213647"/>
    <w:rsid w:val="002139EB"/>
    <w:rsid w:val="00213A73"/>
    <w:rsid w:val="00213F1B"/>
    <w:rsid w:val="00214828"/>
    <w:rsid w:val="002148D3"/>
    <w:rsid w:val="00214E85"/>
    <w:rsid w:val="002150A8"/>
    <w:rsid w:val="002159B0"/>
    <w:rsid w:val="00215B9A"/>
    <w:rsid w:val="00215CA9"/>
    <w:rsid w:val="00215E67"/>
    <w:rsid w:val="002165C1"/>
    <w:rsid w:val="002168E1"/>
    <w:rsid w:val="0021699F"/>
    <w:rsid w:val="00216AC0"/>
    <w:rsid w:val="00216BA5"/>
    <w:rsid w:val="00216C5B"/>
    <w:rsid w:val="002173C9"/>
    <w:rsid w:val="0021763E"/>
    <w:rsid w:val="00217D8D"/>
    <w:rsid w:val="00220FAC"/>
    <w:rsid w:val="0022151A"/>
    <w:rsid w:val="00221718"/>
    <w:rsid w:val="002220E1"/>
    <w:rsid w:val="002225E6"/>
    <w:rsid w:val="0022289C"/>
    <w:rsid w:val="002242C7"/>
    <w:rsid w:val="00224540"/>
    <w:rsid w:val="00224A8D"/>
    <w:rsid w:val="00224AF6"/>
    <w:rsid w:val="00224CD1"/>
    <w:rsid w:val="00224E2B"/>
    <w:rsid w:val="0022503A"/>
    <w:rsid w:val="0022697B"/>
    <w:rsid w:val="00226DF8"/>
    <w:rsid w:val="0022716A"/>
    <w:rsid w:val="00227187"/>
    <w:rsid w:val="00227875"/>
    <w:rsid w:val="00227DFD"/>
    <w:rsid w:val="0023031A"/>
    <w:rsid w:val="002305F2"/>
    <w:rsid w:val="00230944"/>
    <w:rsid w:val="00230957"/>
    <w:rsid w:val="00230AE5"/>
    <w:rsid w:val="00230BFF"/>
    <w:rsid w:val="002312EB"/>
    <w:rsid w:val="00231B51"/>
    <w:rsid w:val="00232C23"/>
    <w:rsid w:val="002330DA"/>
    <w:rsid w:val="00233A60"/>
    <w:rsid w:val="0023407D"/>
    <w:rsid w:val="0023488F"/>
    <w:rsid w:val="00234CFE"/>
    <w:rsid w:val="00234D4C"/>
    <w:rsid w:val="00235905"/>
    <w:rsid w:val="0023594E"/>
    <w:rsid w:val="002369C6"/>
    <w:rsid w:val="0023742F"/>
    <w:rsid w:val="0023755C"/>
    <w:rsid w:val="0023763A"/>
    <w:rsid w:val="00237C7A"/>
    <w:rsid w:val="002408A6"/>
    <w:rsid w:val="00240C87"/>
    <w:rsid w:val="002411AA"/>
    <w:rsid w:val="0024138C"/>
    <w:rsid w:val="002414EF"/>
    <w:rsid w:val="002420E8"/>
    <w:rsid w:val="00243660"/>
    <w:rsid w:val="00243B43"/>
    <w:rsid w:val="00243BDF"/>
    <w:rsid w:val="002447EB"/>
    <w:rsid w:val="0024493E"/>
    <w:rsid w:val="00244C65"/>
    <w:rsid w:val="002453ED"/>
    <w:rsid w:val="00247415"/>
    <w:rsid w:val="002474E5"/>
    <w:rsid w:val="00247D76"/>
    <w:rsid w:val="00250127"/>
    <w:rsid w:val="0025058E"/>
    <w:rsid w:val="002505A6"/>
    <w:rsid w:val="002509A0"/>
    <w:rsid w:val="00250DED"/>
    <w:rsid w:val="00250FAD"/>
    <w:rsid w:val="00251909"/>
    <w:rsid w:val="00251BE0"/>
    <w:rsid w:val="00252E73"/>
    <w:rsid w:val="0025337E"/>
    <w:rsid w:val="00253642"/>
    <w:rsid w:val="00254955"/>
    <w:rsid w:val="002552C7"/>
    <w:rsid w:val="002558FC"/>
    <w:rsid w:val="00255C71"/>
    <w:rsid w:val="0025651B"/>
    <w:rsid w:val="0025790D"/>
    <w:rsid w:val="00257DFB"/>
    <w:rsid w:val="002609E9"/>
    <w:rsid w:val="002622D7"/>
    <w:rsid w:val="00262407"/>
    <w:rsid w:val="0026292E"/>
    <w:rsid w:val="00262EBC"/>
    <w:rsid w:val="00262F86"/>
    <w:rsid w:val="002630EA"/>
    <w:rsid w:val="002632A0"/>
    <w:rsid w:val="0026349C"/>
    <w:rsid w:val="00263BE9"/>
    <w:rsid w:val="00263D3F"/>
    <w:rsid w:val="002640E0"/>
    <w:rsid w:val="002641A1"/>
    <w:rsid w:val="002643E4"/>
    <w:rsid w:val="00264408"/>
    <w:rsid w:val="002647A7"/>
    <w:rsid w:val="00264916"/>
    <w:rsid w:val="00264D75"/>
    <w:rsid w:val="0026519B"/>
    <w:rsid w:val="00265278"/>
    <w:rsid w:val="00265449"/>
    <w:rsid w:val="00266174"/>
    <w:rsid w:val="0026685F"/>
    <w:rsid w:val="00266C36"/>
    <w:rsid w:val="00266D5B"/>
    <w:rsid w:val="002671ED"/>
    <w:rsid w:val="00267797"/>
    <w:rsid w:val="00267EFE"/>
    <w:rsid w:val="0027109B"/>
    <w:rsid w:val="002716A8"/>
    <w:rsid w:val="002725E4"/>
    <w:rsid w:val="002734A0"/>
    <w:rsid w:val="00273685"/>
    <w:rsid w:val="00273CE1"/>
    <w:rsid w:val="00274587"/>
    <w:rsid w:val="0027486A"/>
    <w:rsid w:val="00274BC1"/>
    <w:rsid w:val="00274D06"/>
    <w:rsid w:val="002752DB"/>
    <w:rsid w:val="0027549C"/>
    <w:rsid w:val="00275513"/>
    <w:rsid w:val="00275594"/>
    <w:rsid w:val="002759ED"/>
    <w:rsid w:val="00276132"/>
    <w:rsid w:val="0027677D"/>
    <w:rsid w:val="00276F63"/>
    <w:rsid w:val="00276F65"/>
    <w:rsid w:val="00277383"/>
    <w:rsid w:val="0027747E"/>
    <w:rsid w:val="0027770D"/>
    <w:rsid w:val="00277949"/>
    <w:rsid w:val="00277BEF"/>
    <w:rsid w:val="00277C03"/>
    <w:rsid w:val="00277EF5"/>
    <w:rsid w:val="00280227"/>
    <w:rsid w:val="00280CC6"/>
    <w:rsid w:val="00281B9B"/>
    <w:rsid w:val="00281D7F"/>
    <w:rsid w:val="002820AA"/>
    <w:rsid w:val="002822C1"/>
    <w:rsid w:val="002823B5"/>
    <w:rsid w:val="00282682"/>
    <w:rsid w:val="00282B10"/>
    <w:rsid w:val="00282CD5"/>
    <w:rsid w:val="00282F88"/>
    <w:rsid w:val="00283339"/>
    <w:rsid w:val="002834DB"/>
    <w:rsid w:val="0028352A"/>
    <w:rsid w:val="002837B8"/>
    <w:rsid w:val="002837FC"/>
    <w:rsid w:val="002839CE"/>
    <w:rsid w:val="002844DA"/>
    <w:rsid w:val="002857F2"/>
    <w:rsid w:val="002859F5"/>
    <w:rsid w:val="0028691E"/>
    <w:rsid w:val="00286DF5"/>
    <w:rsid w:val="00286F0F"/>
    <w:rsid w:val="00287438"/>
    <w:rsid w:val="00287B02"/>
    <w:rsid w:val="00290BAC"/>
    <w:rsid w:val="002911D7"/>
    <w:rsid w:val="00291C42"/>
    <w:rsid w:val="00291E50"/>
    <w:rsid w:val="00291ED2"/>
    <w:rsid w:val="002923F3"/>
    <w:rsid w:val="0029252B"/>
    <w:rsid w:val="002928B4"/>
    <w:rsid w:val="00292D42"/>
    <w:rsid w:val="00292EBD"/>
    <w:rsid w:val="00292F0C"/>
    <w:rsid w:val="00292F71"/>
    <w:rsid w:val="00292FBF"/>
    <w:rsid w:val="0029328D"/>
    <w:rsid w:val="002937D9"/>
    <w:rsid w:val="00293C81"/>
    <w:rsid w:val="00293EF7"/>
    <w:rsid w:val="00293FAD"/>
    <w:rsid w:val="002940B2"/>
    <w:rsid w:val="00294BC5"/>
    <w:rsid w:val="00294DD0"/>
    <w:rsid w:val="002967B9"/>
    <w:rsid w:val="002979B3"/>
    <w:rsid w:val="00297B17"/>
    <w:rsid w:val="002A0746"/>
    <w:rsid w:val="002A0B4B"/>
    <w:rsid w:val="002A15C3"/>
    <w:rsid w:val="002A2277"/>
    <w:rsid w:val="002A315A"/>
    <w:rsid w:val="002A317B"/>
    <w:rsid w:val="002A4116"/>
    <w:rsid w:val="002A4153"/>
    <w:rsid w:val="002A41C8"/>
    <w:rsid w:val="002A5135"/>
    <w:rsid w:val="002A5B0D"/>
    <w:rsid w:val="002A5F92"/>
    <w:rsid w:val="002A6277"/>
    <w:rsid w:val="002A6B75"/>
    <w:rsid w:val="002A7B04"/>
    <w:rsid w:val="002A7B12"/>
    <w:rsid w:val="002A7DF1"/>
    <w:rsid w:val="002B04DE"/>
    <w:rsid w:val="002B0697"/>
    <w:rsid w:val="002B0B7C"/>
    <w:rsid w:val="002B0CF8"/>
    <w:rsid w:val="002B0D2D"/>
    <w:rsid w:val="002B1184"/>
    <w:rsid w:val="002B15CC"/>
    <w:rsid w:val="002B17CB"/>
    <w:rsid w:val="002B18F9"/>
    <w:rsid w:val="002B1B92"/>
    <w:rsid w:val="002B2C7F"/>
    <w:rsid w:val="002B2E7B"/>
    <w:rsid w:val="002B321E"/>
    <w:rsid w:val="002B322B"/>
    <w:rsid w:val="002B332D"/>
    <w:rsid w:val="002B3AB8"/>
    <w:rsid w:val="002B3C12"/>
    <w:rsid w:val="002B3FD3"/>
    <w:rsid w:val="002B40F3"/>
    <w:rsid w:val="002B41C7"/>
    <w:rsid w:val="002B5826"/>
    <w:rsid w:val="002B59F3"/>
    <w:rsid w:val="002B62D9"/>
    <w:rsid w:val="002B6683"/>
    <w:rsid w:val="002B67CB"/>
    <w:rsid w:val="002B6836"/>
    <w:rsid w:val="002B6D5A"/>
    <w:rsid w:val="002B70AC"/>
    <w:rsid w:val="002B72B6"/>
    <w:rsid w:val="002B7505"/>
    <w:rsid w:val="002B7670"/>
    <w:rsid w:val="002B76A6"/>
    <w:rsid w:val="002B7925"/>
    <w:rsid w:val="002B79DC"/>
    <w:rsid w:val="002B7DFE"/>
    <w:rsid w:val="002B7EDC"/>
    <w:rsid w:val="002C0121"/>
    <w:rsid w:val="002C0139"/>
    <w:rsid w:val="002C013C"/>
    <w:rsid w:val="002C0A47"/>
    <w:rsid w:val="002C0B81"/>
    <w:rsid w:val="002C190C"/>
    <w:rsid w:val="002C1F38"/>
    <w:rsid w:val="002C229D"/>
    <w:rsid w:val="002C28FC"/>
    <w:rsid w:val="002C2D56"/>
    <w:rsid w:val="002C2E44"/>
    <w:rsid w:val="002C2E84"/>
    <w:rsid w:val="002C34FE"/>
    <w:rsid w:val="002C37AC"/>
    <w:rsid w:val="002C38BB"/>
    <w:rsid w:val="002C3B44"/>
    <w:rsid w:val="002C3D49"/>
    <w:rsid w:val="002C3F83"/>
    <w:rsid w:val="002C4113"/>
    <w:rsid w:val="002C5551"/>
    <w:rsid w:val="002C5B94"/>
    <w:rsid w:val="002C646A"/>
    <w:rsid w:val="002C6532"/>
    <w:rsid w:val="002C659C"/>
    <w:rsid w:val="002C7055"/>
    <w:rsid w:val="002C710C"/>
    <w:rsid w:val="002C7E2F"/>
    <w:rsid w:val="002C7FF1"/>
    <w:rsid w:val="002D0177"/>
    <w:rsid w:val="002D0456"/>
    <w:rsid w:val="002D0501"/>
    <w:rsid w:val="002D0BDB"/>
    <w:rsid w:val="002D1878"/>
    <w:rsid w:val="002D21D0"/>
    <w:rsid w:val="002D2364"/>
    <w:rsid w:val="002D29EA"/>
    <w:rsid w:val="002D2D3F"/>
    <w:rsid w:val="002D3B29"/>
    <w:rsid w:val="002D460D"/>
    <w:rsid w:val="002D5DDB"/>
    <w:rsid w:val="002D5E18"/>
    <w:rsid w:val="002D60C1"/>
    <w:rsid w:val="002D63AA"/>
    <w:rsid w:val="002D6685"/>
    <w:rsid w:val="002D6AC4"/>
    <w:rsid w:val="002D6E7F"/>
    <w:rsid w:val="002D70B3"/>
    <w:rsid w:val="002E036B"/>
    <w:rsid w:val="002E0986"/>
    <w:rsid w:val="002E0A8F"/>
    <w:rsid w:val="002E0F7A"/>
    <w:rsid w:val="002E12FE"/>
    <w:rsid w:val="002E1347"/>
    <w:rsid w:val="002E19C8"/>
    <w:rsid w:val="002E1DAD"/>
    <w:rsid w:val="002E1F72"/>
    <w:rsid w:val="002E2192"/>
    <w:rsid w:val="002E224A"/>
    <w:rsid w:val="002E22A2"/>
    <w:rsid w:val="002E255E"/>
    <w:rsid w:val="002E44DF"/>
    <w:rsid w:val="002E499C"/>
    <w:rsid w:val="002E5BDA"/>
    <w:rsid w:val="002E5C08"/>
    <w:rsid w:val="002E63A1"/>
    <w:rsid w:val="002E6AA9"/>
    <w:rsid w:val="002E6C84"/>
    <w:rsid w:val="002E707C"/>
    <w:rsid w:val="002E7155"/>
    <w:rsid w:val="002E7253"/>
    <w:rsid w:val="002E725C"/>
    <w:rsid w:val="002F0176"/>
    <w:rsid w:val="002F08B6"/>
    <w:rsid w:val="002F0D5D"/>
    <w:rsid w:val="002F0EFB"/>
    <w:rsid w:val="002F1003"/>
    <w:rsid w:val="002F12A0"/>
    <w:rsid w:val="002F138D"/>
    <w:rsid w:val="002F1D01"/>
    <w:rsid w:val="002F2387"/>
    <w:rsid w:val="002F26C1"/>
    <w:rsid w:val="002F2767"/>
    <w:rsid w:val="002F4604"/>
    <w:rsid w:val="002F49EC"/>
    <w:rsid w:val="002F4E2E"/>
    <w:rsid w:val="002F4E7D"/>
    <w:rsid w:val="002F54D3"/>
    <w:rsid w:val="002F5510"/>
    <w:rsid w:val="002F554F"/>
    <w:rsid w:val="002F5766"/>
    <w:rsid w:val="002F5E2D"/>
    <w:rsid w:val="002F6075"/>
    <w:rsid w:val="002F6300"/>
    <w:rsid w:val="002F6A27"/>
    <w:rsid w:val="002F780D"/>
    <w:rsid w:val="002F7C13"/>
    <w:rsid w:val="002F7EF2"/>
    <w:rsid w:val="002F7FCE"/>
    <w:rsid w:val="00300182"/>
    <w:rsid w:val="0030059D"/>
    <w:rsid w:val="003015E5"/>
    <w:rsid w:val="00301AB0"/>
    <w:rsid w:val="00301C33"/>
    <w:rsid w:val="00301C60"/>
    <w:rsid w:val="003026E9"/>
    <w:rsid w:val="00302C31"/>
    <w:rsid w:val="0030316B"/>
    <w:rsid w:val="00303575"/>
    <w:rsid w:val="00303EC9"/>
    <w:rsid w:val="0030480D"/>
    <w:rsid w:val="003054E4"/>
    <w:rsid w:val="00305F33"/>
    <w:rsid w:val="00305F4E"/>
    <w:rsid w:val="00306708"/>
    <w:rsid w:val="0030695B"/>
    <w:rsid w:val="003071B8"/>
    <w:rsid w:val="00307330"/>
    <w:rsid w:val="003073C5"/>
    <w:rsid w:val="0031000D"/>
    <w:rsid w:val="003101BB"/>
    <w:rsid w:val="0031066D"/>
    <w:rsid w:val="003115CB"/>
    <w:rsid w:val="00311B40"/>
    <w:rsid w:val="003122FC"/>
    <w:rsid w:val="003124FF"/>
    <w:rsid w:val="003135C1"/>
    <w:rsid w:val="0031369C"/>
    <w:rsid w:val="003136B1"/>
    <w:rsid w:val="003136B3"/>
    <w:rsid w:val="00313EC7"/>
    <w:rsid w:val="00313FA6"/>
    <w:rsid w:val="00313FCE"/>
    <w:rsid w:val="00314259"/>
    <w:rsid w:val="0031486F"/>
    <w:rsid w:val="0031549D"/>
    <w:rsid w:val="00315687"/>
    <w:rsid w:val="00316646"/>
    <w:rsid w:val="00316F03"/>
    <w:rsid w:val="0031711E"/>
    <w:rsid w:val="00317724"/>
    <w:rsid w:val="003213D1"/>
    <w:rsid w:val="003218D7"/>
    <w:rsid w:val="00321C04"/>
    <w:rsid w:val="00321DC7"/>
    <w:rsid w:val="00321FE0"/>
    <w:rsid w:val="0032278D"/>
    <w:rsid w:val="00322DEF"/>
    <w:rsid w:val="00323A00"/>
    <w:rsid w:val="00323B27"/>
    <w:rsid w:val="00323DCE"/>
    <w:rsid w:val="0032407B"/>
    <w:rsid w:val="0032419F"/>
    <w:rsid w:val="0032540B"/>
    <w:rsid w:val="003254BC"/>
    <w:rsid w:val="003257A3"/>
    <w:rsid w:val="00325821"/>
    <w:rsid w:val="00325F0D"/>
    <w:rsid w:val="003264F9"/>
    <w:rsid w:val="00326B2A"/>
    <w:rsid w:val="00326C36"/>
    <w:rsid w:val="0032756A"/>
    <w:rsid w:val="003276A8"/>
    <w:rsid w:val="003277C7"/>
    <w:rsid w:val="003300D6"/>
    <w:rsid w:val="003302AC"/>
    <w:rsid w:val="003306B7"/>
    <w:rsid w:val="00330A95"/>
    <w:rsid w:val="0033150D"/>
    <w:rsid w:val="003316A0"/>
    <w:rsid w:val="0033171F"/>
    <w:rsid w:val="00331951"/>
    <w:rsid w:val="0033233C"/>
    <w:rsid w:val="00332934"/>
    <w:rsid w:val="00332FEF"/>
    <w:rsid w:val="00333D0B"/>
    <w:rsid w:val="003348B3"/>
    <w:rsid w:val="00335121"/>
    <w:rsid w:val="0033527C"/>
    <w:rsid w:val="003357B0"/>
    <w:rsid w:val="00335BDC"/>
    <w:rsid w:val="00337089"/>
    <w:rsid w:val="003376AE"/>
    <w:rsid w:val="00340B75"/>
    <w:rsid w:val="00340CDD"/>
    <w:rsid w:val="00341A70"/>
    <w:rsid w:val="00341FC9"/>
    <w:rsid w:val="00342356"/>
    <w:rsid w:val="00342550"/>
    <w:rsid w:val="00342DE8"/>
    <w:rsid w:val="00343387"/>
    <w:rsid w:val="0034448A"/>
    <w:rsid w:val="00344C88"/>
    <w:rsid w:val="00344CED"/>
    <w:rsid w:val="0034560E"/>
    <w:rsid w:val="00345A30"/>
    <w:rsid w:val="003460E8"/>
    <w:rsid w:val="003462DE"/>
    <w:rsid w:val="003466B5"/>
    <w:rsid w:val="00346863"/>
    <w:rsid w:val="00347110"/>
    <w:rsid w:val="0034733E"/>
    <w:rsid w:val="003477F6"/>
    <w:rsid w:val="0034786E"/>
    <w:rsid w:val="00347C2E"/>
    <w:rsid w:val="00350407"/>
    <w:rsid w:val="003507FB"/>
    <w:rsid w:val="00350D52"/>
    <w:rsid w:val="00351026"/>
    <w:rsid w:val="003510CA"/>
    <w:rsid w:val="00351C7B"/>
    <w:rsid w:val="0035212E"/>
    <w:rsid w:val="0035236D"/>
    <w:rsid w:val="003523E2"/>
    <w:rsid w:val="0035298B"/>
    <w:rsid w:val="003529E3"/>
    <w:rsid w:val="00352A17"/>
    <w:rsid w:val="00352EFB"/>
    <w:rsid w:val="00353043"/>
    <w:rsid w:val="00353AB1"/>
    <w:rsid w:val="00354258"/>
    <w:rsid w:val="00354341"/>
    <w:rsid w:val="00354424"/>
    <w:rsid w:val="00354583"/>
    <w:rsid w:val="00354950"/>
    <w:rsid w:val="00354C9E"/>
    <w:rsid w:val="00354CDA"/>
    <w:rsid w:val="00355BED"/>
    <w:rsid w:val="003562B3"/>
    <w:rsid w:val="003563A7"/>
    <w:rsid w:val="00356BBE"/>
    <w:rsid w:val="00356C11"/>
    <w:rsid w:val="00356E84"/>
    <w:rsid w:val="00360455"/>
    <w:rsid w:val="00360FB6"/>
    <w:rsid w:val="00361694"/>
    <w:rsid w:val="00361717"/>
    <w:rsid w:val="003619F2"/>
    <w:rsid w:val="00361F33"/>
    <w:rsid w:val="00362340"/>
    <w:rsid w:val="003631CC"/>
    <w:rsid w:val="003643BF"/>
    <w:rsid w:val="0036471E"/>
    <w:rsid w:val="00364AFB"/>
    <w:rsid w:val="00365297"/>
    <w:rsid w:val="003653EB"/>
    <w:rsid w:val="00365674"/>
    <w:rsid w:val="00365C02"/>
    <w:rsid w:val="00365DE3"/>
    <w:rsid w:val="00365E42"/>
    <w:rsid w:val="003667BA"/>
    <w:rsid w:val="003669A5"/>
    <w:rsid w:val="00366A6A"/>
    <w:rsid w:val="00367B52"/>
    <w:rsid w:val="00367BD4"/>
    <w:rsid w:val="00367CF9"/>
    <w:rsid w:val="003701FA"/>
    <w:rsid w:val="003705E2"/>
    <w:rsid w:val="00370847"/>
    <w:rsid w:val="00370A68"/>
    <w:rsid w:val="00371B88"/>
    <w:rsid w:val="00372181"/>
    <w:rsid w:val="003726C7"/>
    <w:rsid w:val="00372726"/>
    <w:rsid w:val="00372F22"/>
    <w:rsid w:val="00372F4D"/>
    <w:rsid w:val="0037301E"/>
    <w:rsid w:val="00373108"/>
    <w:rsid w:val="003731D7"/>
    <w:rsid w:val="00373280"/>
    <w:rsid w:val="003732FC"/>
    <w:rsid w:val="003734A2"/>
    <w:rsid w:val="00373980"/>
    <w:rsid w:val="00373D0A"/>
    <w:rsid w:val="00373D3F"/>
    <w:rsid w:val="003749D7"/>
    <w:rsid w:val="003749F2"/>
    <w:rsid w:val="00374FB4"/>
    <w:rsid w:val="00375B16"/>
    <w:rsid w:val="00375D9B"/>
    <w:rsid w:val="00375E8E"/>
    <w:rsid w:val="00376211"/>
    <w:rsid w:val="00376656"/>
    <w:rsid w:val="003766BF"/>
    <w:rsid w:val="00376A0E"/>
    <w:rsid w:val="00377417"/>
    <w:rsid w:val="003779A1"/>
    <w:rsid w:val="0038003E"/>
    <w:rsid w:val="0038049A"/>
    <w:rsid w:val="00380998"/>
    <w:rsid w:val="00380AB2"/>
    <w:rsid w:val="00380E5C"/>
    <w:rsid w:val="00380F05"/>
    <w:rsid w:val="00381716"/>
    <w:rsid w:val="0038190D"/>
    <w:rsid w:val="00381D65"/>
    <w:rsid w:val="00382128"/>
    <w:rsid w:val="0038250A"/>
    <w:rsid w:val="0038254F"/>
    <w:rsid w:val="003830C8"/>
    <w:rsid w:val="003834F7"/>
    <w:rsid w:val="00383950"/>
    <w:rsid w:val="00383C79"/>
    <w:rsid w:val="0038516C"/>
    <w:rsid w:val="003851DE"/>
    <w:rsid w:val="0038524A"/>
    <w:rsid w:val="00385AA7"/>
    <w:rsid w:val="00386322"/>
    <w:rsid w:val="0038682C"/>
    <w:rsid w:val="00386A93"/>
    <w:rsid w:val="00386D68"/>
    <w:rsid w:val="00390095"/>
    <w:rsid w:val="003903CA"/>
    <w:rsid w:val="003905E5"/>
    <w:rsid w:val="003905F4"/>
    <w:rsid w:val="00391B93"/>
    <w:rsid w:val="00392135"/>
    <w:rsid w:val="00392773"/>
    <w:rsid w:val="00392D9C"/>
    <w:rsid w:val="00393073"/>
    <w:rsid w:val="00393192"/>
    <w:rsid w:val="0039319E"/>
    <w:rsid w:val="00394A59"/>
    <w:rsid w:val="0039523F"/>
    <w:rsid w:val="00395DB7"/>
    <w:rsid w:val="00395FC9"/>
    <w:rsid w:val="00396041"/>
    <w:rsid w:val="0039645C"/>
    <w:rsid w:val="003964EC"/>
    <w:rsid w:val="003965B1"/>
    <w:rsid w:val="00397085"/>
    <w:rsid w:val="003971D0"/>
    <w:rsid w:val="003974D9"/>
    <w:rsid w:val="00397892"/>
    <w:rsid w:val="00397D23"/>
    <w:rsid w:val="003A03F3"/>
    <w:rsid w:val="003A0952"/>
    <w:rsid w:val="003A09B4"/>
    <w:rsid w:val="003A1923"/>
    <w:rsid w:val="003A2AFB"/>
    <w:rsid w:val="003A3470"/>
    <w:rsid w:val="003A34A9"/>
    <w:rsid w:val="003A3A12"/>
    <w:rsid w:val="003A3E58"/>
    <w:rsid w:val="003A410C"/>
    <w:rsid w:val="003A4C58"/>
    <w:rsid w:val="003A5724"/>
    <w:rsid w:val="003A5AC6"/>
    <w:rsid w:val="003A5DCD"/>
    <w:rsid w:val="003A62DC"/>
    <w:rsid w:val="003A6732"/>
    <w:rsid w:val="003A6D00"/>
    <w:rsid w:val="003A6D67"/>
    <w:rsid w:val="003A6DDE"/>
    <w:rsid w:val="003A7215"/>
    <w:rsid w:val="003A7E6F"/>
    <w:rsid w:val="003A7F47"/>
    <w:rsid w:val="003B0513"/>
    <w:rsid w:val="003B0FEC"/>
    <w:rsid w:val="003B18F3"/>
    <w:rsid w:val="003B1F72"/>
    <w:rsid w:val="003B2296"/>
    <w:rsid w:val="003B273D"/>
    <w:rsid w:val="003B2CA7"/>
    <w:rsid w:val="003B3210"/>
    <w:rsid w:val="003B37C9"/>
    <w:rsid w:val="003B3A01"/>
    <w:rsid w:val="003B41AE"/>
    <w:rsid w:val="003B4242"/>
    <w:rsid w:val="003B4327"/>
    <w:rsid w:val="003B49F5"/>
    <w:rsid w:val="003B49F9"/>
    <w:rsid w:val="003B4B3B"/>
    <w:rsid w:val="003B4F38"/>
    <w:rsid w:val="003B51C2"/>
    <w:rsid w:val="003B52A7"/>
    <w:rsid w:val="003B556C"/>
    <w:rsid w:val="003B5769"/>
    <w:rsid w:val="003B5A46"/>
    <w:rsid w:val="003B5EE3"/>
    <w:rsid w:val="003B61A7"/>
    <w:rsid w:val="003B7363"/>
    <w:rsid w:val="003B759F"/>
    <w:rsid w:val="003B7C3F"/>
    <w:rsid w:val="003B7C96"/>
    <w:rsid w:val="003C0180"/>
    <w:rsid w:val="003C02D4"/>
    <w:rsid w:val="003C045C"/>
    <w:rsid w:val="003C0468"/>
    <w:rsid w:val="003C0E68"/>
    <w:rsid w:val="003C115D"/>
    <w:rsid w:val="003C1B9C"/>
    <w:rsid w:val="003C1FB4"/>
    <w:rsid w:val="003C21F4"/>
    <w:rsid w:val="003C24A3"/>
    <w:rsid w:val="003C27DC"/>
    <w:rsid w:val="003C2AAC"/>
    <w:rsid w:val="003C3552"/>
    <w:rsid w:val="003C3700"/>
    <w:rsid w:val="003C4395"/>
    <w:rsid w:val="003C5101"/>
    <w:rsid w:val="003C5607"/>
    <w:rsid w:val="003C5652"/>
    <w:rsid w:val="003C5960"/>
    <w:rsid w:val="003C60B9"/>
    <w:rsid w:val="003C6214"/>
    <w:rsid w:val="003C6662"/>
    <w:rsid w:val="003C675F"/>
    <w:rsid w:val="003C6945"/>
    <w:rsid w:val="003C6D22"/>
    <w:rsid w:val="003D05A8"/>
    <w:rsid w:val="003D0985"/>
    <w:rsid w:val="003D0AC5"/>
    <w:rsid w:val="003D0FF6"/>
    <w:rsid w:val="003D1318"/>
    <w:rsid w:val="003D1B71"/>
    <w:rsid w:val="003D1EBF"/>
    <w:rsid w:val="003D215C"/>
    <w:rsid w:val="003D23B0"/>
    <w:rsid w:val="003D2590"/>
    <w:rsid w:val="003D2AFF"/>
    <w:rsid w:val="003D2BD0"/>
    <w:rsid w:val="003D341A"/>
    <w:rsid w:val="003D344F"/>
    <w:rsid w:val="003D35FD"/>
    <w:rsid w:val="003D3836"/>
    <w:rsid w:val="003D3C0D"/>
    <w:rsid w:val="003D4016"/>
    <w:rsid w:val="003D43A9"/>
    <w:rsid w:val="003D46BC"/>
    <w:rsid w:val="003D4EBC"/>
    <w:rsid w:val="003D52B7"/>
    <w:rsid w:val="003D5456"/>
    <w:rsid w:val="003D57A6"/>
    <w:rsid w:val="003D588C"/>
    <w:rsid w:val="003D6093"/>
    <w:rsid w:val="003D6132"/>
    <w:rsid w:val="003D65B4"/>
    <w:rsid w:val="003D6ABB"/>
    <w:rsid w:val="003E0453"/>
    <w:rsid w:val="003E05BA"/>
    <w:rsid w:val="003E11FA"/>
    <w:rsid w:val="003E13D0"/>
    <w:rsid w:val="003E14CD"/>
    <w:rsid w:val="003E1638"/>
    <w:rsid w:val="003E1693"/>
    <w:rsid w:val="003E19F6"/>
    <w:rsid w:val="003E1F0D"/>
    <w:rsid w:val="003E2215"/>
    <w:rsid w:val="003E2595"/>
    <w:rsid w:val="003E2F92"/>
    <w:rsid w:val="003E45E9"/>
    <w:rsid w:val="003E4DE5"/>
    <w:rsid w:val="003E506C"/>
    <w:rsid w:val="003E5070"/>
    <w:rsid w:val="003E575F"/>
    <w:rsid w:val="003E5B5F"/>
    <w:rsid w:val="003E5B67"/>
    <w:rsid w:val="003E68C2"/>
    <w:rsid w:val="003E69FC"/>
    <w:rsid w:val="003E6FF5"/>
    <w:rsid w:val="003E79B9"/>
    <w:rsid w:val="003E7F94"/>
    <w:rsid w:val="003F0521"/>
    <w:rsid w:val="003F05DB"/>
    <w:rsid w:val="003F06EE"/>
    <w:rsid w:val="003F0DC0"/>
    <w:rsid w:val="003F0F6F"/>
    <w:rsid w:val="003F110E"/>
    <w:rsid w:val="003F1135"/>
    <w:rsid w:val="003F1B84"/>
    <w:rsid w:val="003F1B99"/>
    <w:rsid w:val="003F26E8"/>
    <w:rsid w:val="003F2F0B"/>
    <w:rsid w:val="003F3066"/>
    <w:rsid w:val="003F3D66"/>
    <w:rsid w:val="003F466D"/>
    <w:rsid w:val="003F5496"/>
    <w:rsid w:val="003F55FE"/>
    <w:rsid w:val="003F5747"/>
    <w:rsid w:val="003F6A63"/>
    <w:rsid w:val="003F6CAF"/>
    <w:rsid w:val="003F792E"/>
    <w:rsid w:val="00400FE5"/>
    <w:rsid w:val="00401615"/>
    <w:rsid w:val="004016B7"/>
    <w:rsid w:val="00401970"/>
    <w:rsid w:val="00401E0F"/>
    <w:rsid w:val="004020A3"/>
    <w:rsid w:val="004026C5"/>
    <w:rsid w:val="0040284A"/>
    <w:rsid w:val="004028A5"/>
    <w:rsid w:val="004028F7"/>
    <w:rsid w:val="00403334"/>
    <w:rsid w:val="0040360F"/>
    <w:rsid w:val="00404003"/>
    <w:rsid w:val="004040F2"/>
    <w:rsid w:val="00404105"/>
    <w:rsid w:val="00404887"/>
    <w:rsid w:val="004051E6"/>
    <w:rsid w:val="00405EAD"/>
    <w:rsid w:val="00406183"/>
    <w:rsid w:val="00406750"/>
    <w:rsid w:val="00406DF5"/>
    <w:rsid w:val="00406E8B"/>
    <w:rsid w:val="0040705D"/>
    <w:rsid w:val="00407B79"/>
    <w:rsid w:val="004100A6"/>
    <w:rsid w:val="00410236"/>
    <w:rsid w:val="00410393"/>
    <w:rsid w:val="00410476"/>
    <w:rsid w:val="00410959"/>
    <w:rsid w:val="00410A23"/>
    <w:rsid w:val="00410C3F"/>
    <w:rsid w:val="00410EF4"/>
    <w:rsid w:val="004113B6"/>
    <w:rsid w:val="0041152D"/>
    <w:rsid w:val="004119DB"/>
    <w:rsid w:val="00411B2B"/>
    <w:rsid w:val="00411EF3"/>
    <w:rsid w:val="00411F25"/>
    <w:rsid w:val="004120FC"/>
    <w:rsid w:val="0041215C"/>
    <w:rsid w:val="00412D2C"/>
    <w:rsid w:val="00412E02"/>
    <w:rsid w:val="00412E2C"/>
    <w:rsid w:val="004136D0"/>
    <w:rsid w:val="00413C53"/>
    <w:rsid w:val="00413CB7"/>
    <w:rsid w:val="00413E92"/>
    <w:rsid w:val="0041414D"/>
    <w:rsid w:val="004145CE"/>
    <w:rsid w:val="0041463F"/>
    <w:rsid w:val="00414906"/>
    <w:rsid w:val="00414C5A"/>
    <w:rsid w:val="00414D9C"/>
    <w:rsid w:val="0041512A"/>
    <w:rsid w:val="0041636F"/>
    <w:rsid w:val="004165C5"/>
    <w:rsid w:val="00416A76"/>
    <w:rsid w:val="004173F2"/>
    <w:rsid w:val="00417AF7"/>
    <w:rsid w:val="0042041E"/>
    <w:rsid w:val="00420688"/>
    <w:rsid w:val="0042086C"/>
    <w:rsid w:val="00420BBC"/>
    <w:rsid w:val="00421304"/>
    <w:rsid w:val="004216B2"/>
    <w:rsid w:val="00421DE6"/>
    <w:rsid w:val="0042304C"/>
    <w:rsid w:val="00423A14"/>
    <w:rsid w:val="00423B06"/>
    <w:rsid w:val="00423D90"/>
    <w:rsid w:val="00423F7C"/>
    <w:rsid w:val="004241C9"/>
    <w:rsid w:val="00424345"/>
    <w:rsid w:val="004248ED"/>
    <w:rsid w:val="004248F3"/>
    <w:rsid w:val="00424CDF"/>
    <w:rsid w:val="0042515F"/>
    <w:rsid w:val="004256D2"/>
    <w:rsid w:val="004257D5"/>
    <w:rsid w:val="00425F7B"/>
    <w:rsid w:val="00426998"/>
    <w:rsid w:val="00426B70"/>
    <w:rsid w:val="00426CA4"/>
    <w:rsid w:val="004272CD"/>
    <w:rsid w:val="0042785E"/>
    <w:rsid w:val="00430CA4"/>
    <w:rsid w:val="00430F3E"/>
    <w:rsid w:val="004312D4"/>
    <w:rsid w:val="0043150C"/>
    <w:rsid w:val="004317DD"/>
    <w:rsid w:val="00431E5A"/>
    <w:rsid w:val="0043227D"/>
    <w:rsid w:val="00432303"/>
    <w:rsid w:val="00432D5A"/>
    <w:rsid w:val="00432E1C"/>
    <w:rsid w:val="00433FBB"/>
    <w:rsid w:val="00434589"/>
    <w:rsid w:val="00434735"/>
    <w:rsid w:val="004348D5"/>
    <w:rsid w:val="00434CF1"/>
    <w:rsid w:val="00434EFA"/>
    <w:rsid w:val="004354FA"/>
    <w:rsid w:val="0043596E"/>
    <w:rsid w:val="00435C4D"/>
    <w:rsid w:val="00435CFB"/>
    <w:rsid w:val="00435EA1"/>
    <w:rsid w:val="00436227"/>
    <w:rsid w:val="0043646F"/>
    <w:rsid w:val="00436AA1"/>
    <w:rsid w:val="00437612"/>
    <w:rsid w:val="00437F98"/>
    <w:rsid w:val="004405F1"/>
    <w:rsid w:val="004413ED"/>
    <w:rsid w:val="0044245E"/>
    <w:rsid w:val="00442532"/>
    <w:rsid w:val="00442B2E"/>
    <w:rsid w:val="004434C1"/>
    <w:rsid w:val="00444144"/>
    <w:rsid w:val="004441B8"/>
    <w:rsid w:val="0044535E"/>
    <w:rsid w:val="00446C0C"/>
    <w:rsid w:val="00447F44"/>
    <w:rsid w:val="0045067C"/>
    <w:rsid w:val="0045087B"/>
    <w:rsid w:val="004509A1"/>
    <w:rsid w:val="00450B92"/>
    <w:rsid w:val="004514AB"/>
    <w:rsid w:val="0045150B"/>
    <w:rsid w:val="004515CF"/>
    <w:rsid w:val="00453888"/>
    <w:rsid w:val="004544FC"/>
    <w:rsid w:val="0045484A"/>
    <w:rsid w:val="004550F3"/>
    <w:rsid w:val="004558C3"/>
    <w:rsid w:val="00456218"/>
    <w:rsid w:val="00456346"/>
    <w:rsid w:val="0045651C"/>
    <w:rsid w:val="00456EA5"/>
    <w:rsid w:val="004571C5"/>
    <w:rsid w:val="00457296"/>
    <w:rsid w:val="004573AC"/>
    <w:rsid w:val="004574BC"/>
    <w:rsid w:val="004578C3"/>
    <w:rsid w:val="00457F11"/>
    <w:rsid w:val="00460062"/>
    <w:rsid w:val="0046066A"/>
    <w:rsid w:val="0046162E"/>
    <w:rsid w:val="004627CD"/>
    <w:rsid w:val="00462B4D"/>
    <w:rsid w:val="00462F39"/>
    <w:rsid w:val="00463D47"/>
    <w:rsid w:val="00463E85"/>
    <w:rsid w:val="0046468F"/>
    <w:rsid w:val="00464AFC"/>
    <w:rsid w:val="00465877"/>
    <w:rsid w:val="00465B5C"/>
    <w:rsid w:val="0046674B"/>
    <w:rsid w:val="00466B0C"/>
    <w:rsid w:val="00466EFA"/>
    <w:rsid w:val="0046722D"/>
    <w:rsid w:val="0046743A"/>
    <w:rsid w:val="00467536"/>
    <w:rsid w:val="00467D57"/>
    <w:rsid w:val="00470172"/>
    <w:rsid w:val="004706EE"/>
    <w:rsid w:val="004706F8"/>
    <w:rsid w:val="00470D2E"/>
    <w:rsid w:val="00470EF9"/>
    <w:rsid w:val="00471661"/>
    <w:rsid w:val="004722F4"/>
    <w:rsid w:val="0047238F"/>
    <w:rsid w:val="0047255E"/>
    <w:rsid w:val="00472DE6"/>
    <w:rsid w:val="00472E18"/>
    <w:rsid w:val="004732F0"/>
    <w:rsid w:val="004737A3"/>
    <w:rsid w:val="0047380E"/>
    <w:rsid w:val="0047395F"/>
    <w:rsid w:val="00473AB5"/>
    <w:rsid w:val="00473BA6"/>
    <w:rsid w:val="0047469D"/>
    <w:rsid w:val="00474981"/>
    <w:rsid w:val="00474B3D"/>
    <w:rsid w:val="004750C4"/>
    <w:rsid w:val="00475474"/>
    <w:rsid w:val="0047548E"/>
    <w:rsid w:val="00475A70"/>
    <w:rsid w:val="00475DB2"/>
    <w:rsid w:val="00475EF0"/>
    <w:rsid w:val="00475F43"/>
    <w:rsid w:val="0047617B"/>
    <w:rsid w:val="004765F1"/>
    <w:rsid w:val="00476767"/>
    <w:rsid w:val="00476CA9"/>
    <w:rsid w:val="00477F7E"/>
    <w:rsid w:val="00480966"/>
    <w:rsid w:val="00480A90"/>
    <w:rsid w:val="004810FE"/>
    <w:rsid w:val="0048144A"/>
    <w:rsid w:val="004818A7"/>
    <w:rsid w:val="004822FE"/>
    <w:rsid w:val="0048244C"/>
    <w:rsid w:val="0048248B"/>
    <w:rsid w:val="00482536"/>
    <w:rsid w:val="004827D9"/>
    <w:rsid w:val="0048282D"/>
    <w:rsid w:val="00482C33"/>
    <w:rsid w:val="004832D4"/>
    <w:rsid w:val="0048379C"/>
    <w:rsid w:val="00483EBC"/>
    <w:rsid w:val="00483FDF"/>
    <w:rsid w:val="0048484C"/>
    <w:rsid w:val="004849D6"/>
    <w:rsid w:val="00484B7D"/>
    <w:rsid w:val="00484EE9"/>
    <w:rsid w:val="004853D1"/>
    <w:rsid w:val="00485A89"/>
    <w:rsid w:val="00485C8A"/>
    <w:rsid w:val="004860A1"/>
    <w:rsid w:val="004864D6"/>
    <w:rsid w:val="00486591"/>
    <w:rsid w:val="004865E3"/>
    <w:rsid w:val="00486688"/>
    <w:rsid w:val="00486796"/>
    <w:rsid w:val="00487767"/>
    <w:rsid w:val="00487883"/>
    <w:rsid w:val="00487B06"/>
    <w:rsid w:val="004908C5"/>
    <w:rsid w:val="00490915"/>
    <w:rsid w:val="00490C39"/>
    <w:rsid w:val="00490FD8"/>
    <w:rsid w:val="0049183A"/>
    <w:rsid w:val="0049194F"/>
    <w:rsid w:val="0049291E"/>
    <w:rsid w:val="00492954"/>
    <w:rsid w:val="00492DBD"/>
    <w:rsid w:val="0049361C"/>
    <w:rsid w:val="004945BA"/>
    <w:rsid w:val="00494D08"/>
    <w:rsid w:val="004951C0"/>
    <w:rsid w:val="00495291"/>
    <w:rsid w:val="00495421"/>
    <w:rsid w:val="004959C0"/>
    <w:rsid w:val="00495C26"/>
    <w:rsid w:val="00496352"/>
    <w:rsid w:val="004963BD"/>
    <w:rsid w:val="00496EC8"/>
    <w:rsid w:val="004972EF"/>
    <w:rsid w:val="004A00D9"/>
    <w:rsid w:val="004A0308"/>
    <w:rsid w:val="004A10CD"/>
    <w:rsid w:val="004A1581"/>
    <w:rsid w:val="004A2E57"/>
    <w:rsid w:val="004A36D6"/>
    <w:rsid w:val="004A39FC"/>
    <w:rsid w:val="004A3B04"/>
    <w:rsid w:val="004A3BA3"/>
    <w:rsid w:val="004A3D3F"/>
    <w:rsid w:val="004A4302"/>
    <w:rsid w:val="004A4D56"/>
    <w:rsid w:val="004A4F25"/>
    <w:rsid w:val="004A4F82"/>
    <w:rsid w:val="004A5C5D"/>
    <w:rsid w:val="004A5D0F"/>
    <w:rsid w:val="004A5EBC"/>
    <w:rsid w:val="004A64AC"/>
    <w:rsid w:val="004A6DE9"/>
    <w:rsid w:val="004A70EB"/>
    <w:rsid w:val="004A71E5"/>
    <w:rsid w:val="004A7881"/>
    <w:rsid w:val="004B0465"/>
    <w:rsid w:val="004B067B"/>
    <w:rsid w:val="004B0C48"/>
    <w:rsid w:val="004B0CA7"/>
    <w:rsid w:val="004B22C3"/>
    <w:rsid w:val="004B317C"/>
    <w:rsid w:val="004B32CD"/>
    <w:rsid w:val="004B390D"/>
    <w:rsid w:val="004B45BD"/>
    <w:rsid w:val="004B4AD4"/>
    <w:rsid w:val="004B4DAC"/>
    <w:rsid w:val="004B562E"/>
    <w:rsid w:val="004B59C4"/>
    <w:rsid w:val="004B607A"/>
    <w:rsid w:val="004B621A"/>
    <w:rsid w:val="004B6597"/>
    <w:rsid w:val="004B68AE"/>
    <w:rsid w:val="004B68DD"/>
    <w:rsid w:val="004B6DEB"/>
    <w:rsid w:val="004B71DA"/>
    <w:rsid w:val="004B738C"/>
    <w:rsid w:val="004B78B7"/>
    <w:rsid w:val="004C01A6"/>
    <w:rsid w:val="004C0814"/>
    <w:rsid w:val="004C086F"/>
    <w:rsid w:val="004C0CF1"/>
    <w:rsid w:val="004C10B5"/>
    <w:rsid w:val="004C15D6"/>
    <w:rsid w:val="004C1859"/>
    <w:rsid w:val="004C1B47"/>
    <w:rsid w:val="004C1EC8"/>
    <w:rsid w:val="004C2EB0"/>
    <w:rsid w:val="004C32C0"/>
    <w:rsid w:val="004C32E5"/>
    <w:rsid w:val="004C362A"/>
    <w:rsid w:val="004C398D"/>
    <w:rsid w:val="004C42ED"/>
    <w:rsid w:val="004C4759"/>
    <w:rsid w:val="004C4878"/>
    <w:rsid w:val="004C4EED"/>
    <w:rsid w:val="004C5D8D"/>
    <w:rsid w:val="004C5F32"/>
    <w:rsid w:val="004C62AD"/>
    <w:rsid w:val="004C62FB"/>
    <w:rsid w:val="004C66E4"/>
    <w:rsid w:val="004C687A"/>
    <w:rsid w:val="004C6AFC"/>
    <w:rsid w:val="004C72A5"/>
    <w:rsid w:val="004C7360"/>
    <w:rsid w:val="004C7576"/>
    <w:rsid w:val="004C7760"/>
    <w:rsid w:val="004D03EA"/>
    <w:rsid w:val="004D04ED"/>
    <w:rsid w:val="004D059A"/>
    <w:rsid w:val="004D0BA0"/>
    <w:rsid w:val="004D0DD6"/>
    <w:rsid w:val="004D0EB0"/>
    <w:rsid w:val="004D1336"/>
    <w:rsid w:val="004D1BEE"/>
    <w:rsid w:val="004D1C29"/>
    <w:rsid w:val="004D2239"/>
    <w:rsid w:val="004D230B"/>
    <w:rsid w:val="004D23B6"/>
    <w:rsid w:val="004D33D7"/>
    <w:rsid w:val="004D37B7"/>
    <w:rsid w:val="004D4719"/>
    <w:rsid w:val="004D47A3"/>
    <w:rsid w:val="004D48B7"/>
    <w:rsid w:val="004D4AF2"/>
    <w:rsid w:val="004D4E55"/>
    <w:rsid w:val="004D4F3C"/>
    <w:rsid w:val="004D5B05"/>
    <w:rsid w:val="004D5F74"/>
    <w:rsid w:val="004D601C"/>
    <w:rsid w:val="004D667E"/>
    <w:rsid w:val="004D6778"/>
    <w:rsid w:val="004D688E"/>
    <w:rsid w:val="004D68B5"/>
    <w:rsid w:val="004D6C60"/>
    <w:rsid w:val="004D7000"/>
    <w:rsid w:val="004D7116"/>
    <w:rsid w:val="004D7E2A"/>
    <w:rsid w:val="004E000B"/>
    <w:rsid w:val="004E045C"/>
    <w:rsid w:val="004E04E4"/>
    <w:rsid w:val="004E0528"/>
    <w:rsid w:val="004E08B9"/>
    <w:rsid w:val="004E0CF0"/>
    <w:rsid w:val="004E1BD9"/>
    <w:rsid w:val="004E1C94"/>
    <w:rsid w:val="004E2301"/>
    <w:rsid w:val="004E23BE"/>
    <w:rsid w:val="004E2DDC"/>
    <w:rsid w:val="004E3368"/>
    <w:rsid w:val="004E35E6"/>
    <w:rsid w:val="004E3D21"/>
    <w:rsid w:val="004E3EE8"/>
    <w:rsid w:val="004E458B"/>
    <w:rsid w:val="004E4B3A"/>
    <w:rsid w:val="004E50D3"/>
    <w:rsid w:val="004E52CA"/>
    <w:rsid w:val="004E557E"/>
    <w:rsid w:val="004E5EDE"/>
    <w:rsid w:val="004E6488"/>
    <w:rsid w:val="004E68B3"/>
    <w:rsid w:val="004E71FB"/>
    <w:rsid w:val="004E76C1"/>
    <w:rsid w:val="004E793E"/>
    <w:rsid w:val="004E7AE0"/>
    <w:rsid w:val="004F0189"/>
    <w:rsid w:val="004F0561"/>
    <w:rsid w:val="004F162F"/>
    <w:rsid w:val="004F1A3D"/>
    <w:rsid w:val="004F20EB"/>
    <w:rsid w:val="004F2C28"/>
    <w:rsid w:val="004F303C"/>
    <w:rsid w:val="004F32CD"/>
    <w:rsid w:val="004F340A"/>
    <w:rsid w:val="004F465C"/>
    <w:rsid w:val="004F50D4"/>
    <w:rsid w:val="004F5537"/>
    <w:rsid w:val="004F5C8A"/>
    <w:rsid w:val="004F6188"/>
    <w:rsid w:val="004F6902"/>
    <w:rsid w:val="004F69F4"/>
    <w:rsid w:val="004F6CB5"/>
    <w:rsid w:val="004F73AB"/>
    <w:rsid w:val="004F7A26"/>
    <w:rsid w:val="004F7B2C"/>
    <w:rsid w:val="004F7E68"/>
    <w:rsid w:val="00500168"/>
    <w:rsid w:val="00500271"/>
    <w:rsid w:val="00500751"/>
    <w:rsid w:val="00500D98"/>
    <w:rsid w:val="00501652"/>
    <w:rsid w:val="00501940"/>
    <w:rsid w:val="00501982"/>
    <w:rsid w:val="00501E9B"/>
    <w:rsid w:val="005024F1"/>
    <w:rsid w:val="00502ABB"/>
    <w:rsid w:val="00502B69"/>
    <w:rsid w:val="00502F31"/>
    <w:rsid w:val="00503CE7"/>
    <w:rsid w:val="00503E99"/>
    <w:rsid w:val="005043F0"/>
    <w:rsid w:val="0050469D"/>
    <w:rsid w:val="005046BF"/>
    <w:rsid w:val="00504764"/>
    <w:rsid w:val="00504A5D"/>
    <w:rsid w:val="00504B23"/>
    <w:rsid w:val="00504CC3"/>
    <w:rsid w:val="00504EE0"/>
    <w:rsid w:val="005050EC"/>
    <w:rsid w:val="0050510B"/>
    <w:rsid w:val="005056D9"/>
    <w:rsid w:val="00505CB3"/>
    <w:rsid w:val="00505E6B"/>
    <w:rsid w:val="00506BFA"/>
    <w:rsid w:val="00506D51"/>
    <w:rsid w:val="00507603"/>
    <w:rsid w:val="0050769B"/>
    <w:rsid w:val="00507D4C"/>
    <w:rsid w:val="00510039"/>
    <w:rsid w:val="005112BD"/>
    <w:rsid w:val="00511426"/>
    <w:rsid w:val="005115B6"/>
    <w:rsid w:val="005116B3"/>
    <w:rsid w:val="0051213E"/>
    <w:rsid w:val="00512D5D"/>
    <w:rsid w:val="0051363C"/>
    <w:rsid w:val="00513C0F"/>
    <w:rsid w:val="0051400B"/>
    <w:rsid w:val="005140B2"/>
    <w:rsid w:val="00514A3C"/>
    <w:rsid w:val="00514DD6"/>
    <w:rsid w:val="00515B6D"/>
    <w:rsid w:val="00515CBA"/>
    <w:rsid w:val="0051715B"/>
    <w:rsid w:val="005173BC"/>
    <w:rsid w:val="00517550"/>
    <w:rsid w:val="00517868"/>
    <w:rsid w:val="00517984"/>
    <w:rsid w:val="00517DAC"/>
    <w:rsid w:val="00520319"/>
    <w:rsid w:val="005203F7"/>
    <w:rsid w:val="005210E9"/>
    <w:rsid w:val="005215A7"/>
    <w:rsid w:val="005226EB"/>
    <w:rsid w:val="00522747"/>
    <w:rsid w:val="005227E3"/>
    <w:rsid w:val="00522CD6"/>
    <w:rsid w:val="00522F99"/>
    <w:rsid w:val="00523179"/>
    <w:rsid w:val="005233FB"/>
    <w:rsid w:val="00523C15"/>
    <w:rsid w:val="0052419C"/>
    <w:rsid w:val="00524EB0"/>
    <w:rsid w:val="00525C98"/>
    <w:rsid w:val="00525D1C"/>
    <w:rsid w:val="00525E6F"/>
    <w:rsid w:val="0052600E"/>
    <w:rsid w:val="005261C4"/>
    <w:rsid w:val="00526D1B"/>
    <w:rsid w:val="00527980"/>
    <w:rsid w:val="00527C21"/>
    <w:rsid w:val="00530AA7"/>
    <w:rsid w:val="00531157"/>
    <w:rsid w:val="005311AF"/>
    <w:rsid w:val="00532000"/>
    <w:rsid w:val="00532082"/>
    <w:rsid w:val="0053298E"/>
    <w:rsid w:val="00532B3C"/>
    <w:rsid w:val="00532E7A"/>
    <w:rsid w:val="0053333E"/>
    <w:rsid w:val="00533661"/>
    <w:rsid w:val="00533759"/>
    <w:rsid w:val="00533C10"/>
    <w:rsid w:val="00534293"/>
    <w:rsid w:val="0053492C"/>
    <w:rsid w:val="00534CC8"/>
    <w:rsid w:val="0053548D"/>
    <w:rsid w:val="00536043"/>
    <w:rsid w:val="00536B11"/>
    <w:rsid w:val="005372A7"/>
    <w:rsid w:val="005373EF"/>
    <w:rsid w:val="0053796A"/>
    <w:rsid w:val="00537B0D"/>
    <w:rsid w:val="00537D0C"/>
    <w:rsid w:val="005402C8"/>
    <w:rsid w:val="005403F1"/>
    <w:rsid w:val="005409D7"/>
    <w:rsid w:val="00540A58"/>
    <w:rsid w:val="00540B2A"/>
    <w:rsid w:val="00540C11"/>
    <w:rsid w:val="00540E10"/>
    <w:rsid w:val="005414D6"/>
    <w:rsid w:val="00543412"/>
    <w:rsid w:val="005438DD"/>
    <w:rsid w:val="00543A92"/>
    <w:rsid w:val="00543AE8"/>
    <w:rsid w:val="00544149"/>
    <w:rsid w:val="0054419E"/>
    <w:rsid w:val="00544389"/>
    <w:rsid w:val="005448B3"/>
    <w:rsid w:val="0054494D"/>
    <w:rsid w:val="00544DAE"/>
    <w:rsid w:val="00544E1F"/>
    <w:rsid w:val="00545496"/>
    <w:rsid w:val="0054588D"/>
    <w:rsid w:val="0054634F"/>
    <w:rsid w:val="005469AA"/>
    <w:rsid w:val="00546AB2"/>
    <w:rsid w:val="0054700E"/>
    <w:rsid w:val="00550B87"/>
    <w:rsid w:val="00550BC1"/>
    <w:rsid w:val="0055164F"/>
    <w:rsid w:val="00551F8B"/>
    <w:rsid w:val="0055209B"/>
    <w:rsid w:val="005526A3"/>
    <w:rsid w:val="0055326F"/>
    <w:rsid w:val="005534C7"/>
    <w:rsid w:val="00553685"/>
    <w:rsid w:val="00553BBA"/>
    <w:rsid w:val="00554067"/>
    <w:rsid w:val="0055441C"/>
    <w:rsid w:val="005554A3"/>
    <w:rsid w:val="005554F6"/>
    <w:rsid w:val="0055583A"/>
    <w:rsid w:val="00556568"/>
    <w:rsid w:val="005567D4"/>
    <w:rsid w:val="00556C02"/>
    <w:rsid w:val="00556C52"/>
    <w:rsid w:val="00556FA5"/>
    <w:rsid w:val="00557157"/>
    <w:rsid w:val="00557D92"/>
    <w:rsid w:val="00557DF2"/>
    <w:rsid w:val="00560F25"/>
    <w:rsid w:val="005610C3"/>
    <w:rsid w:val="0056176B"/>
    <w:rsid w:val="00561E69"/>
    <w:rsid w:val="00561EEE"/>
    <w:rsid w:val="005621EA"/>
    <w:rsid w:val="0056277B"/>
    <w:rsid w:val="00562CCC"/>
    <w:rsid w:val="00562D58"/>
    <w:rsid w:val="00562E85"/>
    <w:rsid w:val="00563044"/>
    <w:rsid w:val="00563192"/>
    <w:rsid w:val="005632B7"/>
    <w:rsid w:val="005634DC"/>
    <w:rsid w:val="0056374D"/>
    <w:rsid w:val="00563BC1"/>
    <w:rsid w:val="00563C82"/>
    <w:rsid w:val="00564035"/>
    <w:rsid w:val="00564B7A"/>
    <w:rsid w:val="00564DCC"/>
    <w:rsid w:val="00564FB8"/>
    <w:rsid w:val="005652AD"/>
    <w:rsid w:val="0056539C"/>
    <w:rsid w:val="0056646E"/>
    <w:rsid w:val="005668C0"/>
    <w:rsid w:val="005668E7"/>
    <w:rsid w:val="005671A4"/>
    <w:rsid w:val="0056793A"/>
    <w:rsid w:val="0057016B"/>
    <w:rsid w:val="00570642"/>
    <w:rsid w:val="005707B4"/>
    <w:rsid w:val="005719F7"/>
    <w:rsid w:val="00571BAA"/>
    <w:rsid w:val="00571F49"/>
    <w:rsid w:val="00572239"/>
    <w:rsid w:val="00572712"/>
    <w:rsid w:val="00572F3B"/>
    <w:rsid w:val="005731D7"/>
    <w:rsid w:val="005733FE"/>
    <w:rsid w:val="00573718"/>
    <w:rsid w:val="00574DDD"/>
    <w:rsid w:val="00575071"/>
    <w:rsid w:val="00575A3C"/>
    <w:rsid w:val="00575A94"/>
    <w:rsid w:val="0057610D"/>
    <w:rsid w:val="005761A9"/>
    <w:rsid w:val="00576AC3"/>
    <w:rsid w:val="00576B35"/>
    <w:rsid w:val="00576E11"/>
    <w:rsid w:val="00576E65"/>
    <w:rsid w:val="005772C7"/>
    <w:rsid w:val="00577A25"/>
    <w:rsid w:val="00577D06"/>
    <w:rsid w:val="005800ED"/>
    <w:rsid w:val="00580156"/>
    <w:rsid w:val="005801F0"/>
    <w:rsid w:val="005804A2"/>
    <w:rsid w:val="0058164E"/>
    <w:rsid w:val="00581723"/>
    <w:rsid w:val="00581751"/>
    <w:rsid w:val="005818A5"/>
    <w:rsid w:val="00581A2F"/>
    <w:rsid w:val="0058236D"/>
    <w:rsid w:val="005825C4"/>
    <w:rsid w:val="005827D5"/>
    <w:rsid w:val="00582A9A"/>
    <w:rsid w:val="00582C08"/>
    <w:rsid w:val="00582EED"/>
    <w:rsid w:val="005831B1"/>
    <w:rsid w:val="00583283"/>
    <w:rsid w:val="005835B2"/>
    <w:rsid w:val="00583762"/>
    <w:rsid w:val="005838F2"/>
    <w:rsid w:val="00583A4B"/>
    <w:rsid w:val="0058480B"/>
    <w:rsid w:val="005849B4"/>
    <w:rsid w:val="005849D8"/>
    <w:rsid w:val="005851A5"/>
    <w:rsid w:val="005851DF"/>
    <w:rsid w:val="005855DE"/>
    <w:rsid w:val="00585783"/>
    <w:rsid w:val="0058582A"/>
    <w:rsid w:val="00585A41"/>
    <w:rsid w:val="005868FB"/>
    <w:rsid w:val="00587E48"/>
    <w:rsid w:val="0059013F"/>
    <w:rsid w:val="00590AD2"/>
    <w:rsid w:val="00590D13"/>
    <w:rsid w:val="00590F4B"/>
    <w:rsid w:val="0059113D"/>
    <w:rsid w:val="005917E0"/>
    <w:rsid w:val="00591BA1"/>
    <w:rsid w:val="00592957"/>
    <w:rsid w:val="00592D9F"/>
    <w:rsid w:val="00592EED"/>
    <w:rsid w:val="0059360E"/>
    <w:rsid w:val="00593929"/>
    <w:rsid w:val="00594219"/>
    <w:rsid w:val="005943A1"/>
    <w:rsid w:val="005949F0"/>
    <w:rsid w:val="00594CE5"/>
    <w:rsid w:val="00595248"/>
    <w:rsid w:val="0059550C"/>
    <w:rsid w:val="00595770"/>
    <w:rsid w:val="00596060"/>
    <w:rsid w:val="00596098"/>
    <w:rsid w:val="005971A2"/>
    <w:rsid w:val="005974A6"/>
    <w:rsid w:val="00597B0D"/>
    <w:rsid w:val="00597B19"/>
    <w:rsid w:val="005A01EF"/>
    <w:rsid w:val="005A0410"/>
    <w:rsid w:val="005A0882"/>
    <w:rsid w:val="005A0902"/>
    <w:rsid w:val="005A0B42"/>
    <w:rsid w:val="005A22C2"/>
    <w:rsid w:val="005A2B45"/>
    <w:rsid w:val="005A3013"/>
    <w:rsid w:val="005A3132"/>
    <w:rsid w:val="005A321E"/>
    <w:rsid w:val="005A3AA3"/>
    <w:rsid w:val="005A415A"/>
    <w:rsid w:val="005A42FB"/>
    <w:rsid w:val="005A4AB5"/>
    <w:rsid w:val="005A4F66"/>
    <w:rsid w:val="005A534F"/>
    <w:rsid w:val="005A593B"/>
    <w:rsid w:val="005A6313"/>
    <w:rsid w:val="005A7423"/>
    <w:rsid w:val="005A74FA"/>
    <w:rsid w:val="005A755C"/>
    <w:rsid w:val="005A7799"/>
    <w:rsid w:val="005B05DF"/>
    <w:rsid w:val="005B0766"/>
    <w:rsid w:val="005B078F"/>
    <w:rsid w:val="005B0B10"/>
    <w:rsid w:val="005B11D9"/>
    <w:rsid w:val="005B1F17"/>
    <w:rsid w:val="005B221C"/>
    <w:rsid w:val="005B234A"/>
    <w:rsid w:val="005B2D19"/>
    <w:rsid w:val="005B2E64"/>
    <w:rsid w:val="005B310E"/>
    <w:rsid w:val="005B321D"/>
    <w:rsid w:val="005B3D0F"/>
    <w:rsid w:val="005B4D8B"/>
    <w:rsid w:val="005B5184"/>
    <w:rsid w:val="005B5200"/>
    <w:rsid w:val="005B5B72"/>
    <w:rsid w:val="005B5F2A"/>
    <w:rsid w:val="005B661A"/>
    <w:rsid w:val="005B6808"/>
    <w:rsid w:val="005B720D"/>
    <w:rsid w:val="005B780C"/>
    <w:rsid w:val="005B78E3"/>
    <w:rsid w:val="005C01B5"/>
    <w:rsid w:val="005C0D26"/>
    <w:rsid w:val="005C0FFB"/>
    <w:rsid w:val="005C1CD7"/>
    <w:rsid w:val="005C1DF7"/>
    <w:rsid w:val="005C3498"/>
    <w:rsid w:val="005C3E0F"/>
    <w:rsid w:val="005C4220"/>
    <w:rsid w:val="005C4439"/>
    <w:rsid w:val="005C4806"/>
    <w:rsid w:val="005C4BBE"/>
    <w:rsid w:val="005C553D"/>
    <w:rsid w:val="005C5555"/>
    <w:rsid w:val="005C5D30"/>
    <w:rsid w:val="005C60C5"/>
    <w:rsid w:val="005C6404"/>
    <w:rsid w:val="005C6732"/>
    <w:rsid w:val="005C6E16"/>
    <w:rsid w:val="005C6F94"/>
    <w:rsid w:val="005C780A"/>
    <w:rsid w:val="005C7915"/>
    <w:rsid w:val="005C7AA1"/>
    <w:rsid w:val="005C7D29"/>
    <w:rsid w:val="005C7DF1"/>
    <w:rsid w:val="005D0318"/>
    <w:rsid w:val="005D03DF"/>
    <w:rsid w:val="005D054E"/>
    <w:rsid w:val="005D0DC8"/>
    <w:rsid w:val="005D0E8B"/>
    <w:rsid w:val="005D145D"/>
    <w:rsid w:val="005D1DB0"/>
    <w:rsid w:val="005D24F3"/>
    <w:rsid w:val="005D2CAE"/>
    <w:rsid w:val="005D2D62"/>
    <w:rsid w:val="005D31B2"/>
    <w:rsid w:val="005D3582"/>
    <w:rsid w:val="005D39FC"/>
    <w:rsid w:val="005D403D"/>
    <w:rsid w:val="005D40AF"/>
    <w:rsid w:val="005D4112"/>
    <w:rsid w:val="005D4391"/>
    <w:rsid w:val="005D53DC"/>
    <w:rsid w:val="005D5D28"/>
    <w:rsid w:val="005D626E"/>
    <w:rsid w:val="005D651E"/>
    <w:rsid w:val="005D65FA"/>
    <w:rsid w:val="005D70ED"/>
    <w:rsid w:val="005D7CB5"/>
    <w:rsid w:val="005D7D41"/>
    <w:rsid w:val="005D7E02"/>
    <w:rsid w:val="005D7E9F"/>
    <w:rsid w:val="005D7F48"/>
    <w:rsid w:val="005D7FF2"/>
    <w:rsid w:val="005D7FF9"/>
    <w:rsid w:val="005E0860"/>
    <w:rsid w:val="005E0AB9"/>
    <w:rsid w:val="005E0EC4"/>
    <w:rsid w:val="005E10F1"/>
    <w:rsid w:val="005E136A"/>
    <w:rsid w:val="005E1987"/>
    <w:rsid w:val="005E1A13"/>
    <w:rsid w:val="005E2235"/>
    <w:rsid w:val="005E248F"/>
    <w:rsid w:val="005E2836"/>
    <w:rsid w:val="005E2A4A"/>
    <w:rsid w:val="005E2B53"/>
    <w:rsid w:val="005E2C1F"/>
    <w:rsid w:val="005E3107"/>
    <w:rsid w:val="005E3142"/>
    <w:rsid w:val="005E3199"/>
    <w:rsid w:val="005E3496"/>
    <w:rsid w:val="005E3AF1"/>
    <w:rsid w:val="005E3B85"/>
    <w:rsid w:val="005E426E"/>
    <w:rsid w:val="005E44D8"/>
    <w:rsid w:val="005E469B"/>
    <w:rsid w:val="005E49CB"/>
    <w:rsid w:val="005E4A25"/>
    <w:rsid w:val="005E4A3A"/>
    <w:rsid w:val="005E5491"/>
    <w:rsid w:val="005E571B"/>
    <w:rsid w:val="005E6437"/>
    <w:rsid w:val="005E6700"/>
    <w:rsid w:val="005E6877"/>
    <w:rsid w:val="005E711F"/>
    <w:rsid w:val="005E71D9"/>
    <w:rsid w:val="005E770E"/>
    <w:rsid w:val="005E7912"/>
    <w:rsid w:val="005E7E46"/>
    <w:rsid w:val="005E7F0D"/>
    <w:rsid w:val="005E7F61"/>
    <w:rsid w:val="005F025E"/>
    <w:rsid w:val="005F05B5"/>
    <w:rsid w:val="005F1195"/>
    <w:rsid w:val="005F16C3"/>
    <w:rsid w:val="005F1911"/>
    <w:rsid w:val="005F2374"/>
    <w:rsid w:val="005F2C81"/>
    <w:rsid w:val="005F2CDD"/>
    <w:rsid w:val="005F2E32"/>
    <w:rsid w:val="005F3832"/>
    <w:rsid w:val="005F395D"/>
    <w:rsid w:val="005F39AE"/>
    <w:rsid w:val="005F41DF"/>
    <w:rsid w:val="005F46E9"/>
    <w:rsid w:val="005F50D5"/>
    <w:rsid w:val="005F5198"/>
    <w:rsid w:val="005F5892"/>
    <w:rsid w:val="005F6369"/>
    <w:rsid w:val="005F6747"/>
    <w:rsid w:val="005F68EF"/>
    <w:rsid w:val="005F6C79"/>
    <w:rsid w:val="005F7C7B"/>
    <w:rsid w:val="00600043"/>
    <w:rsid w:val="0060059A"/>
    <w:rsid w:val="00600AD7"/>
    <w:rsid w:val="00600AF7"/>
    <w:rsid w:val="00600B8B"/>
    <w:rsid w:val="00600E94"/>
    <w:rsid w:val="00600F76"/>
    <w:rsid w:val="0060130B"/>
    <w:rsid w:val="00601925"/>
    <w:rsid w:val="00601D93"/>
    <w:rsid w:val="00602E7E"/>
    <w:rsid w:val="00603724"/>
    <w:rsid w:val="00603BA2"/>
    <w:rsid w:val="00604C8C"/>
    <w:rsid w:val="00604E7E"/>
    <w:rsid w:val="00605348"/>
    <w:rsid w:val="00605D94"/>
    <w:rsid w:val="006062B8"/>
    <w:rsid w:val="00606449"/>
    <w:rsid w:val="0060657C"/>
    <w:rsid w:val="006065FF"/>
    <w:rsid w:val="0060708C"/>
    <w:rsid w:val="006076EF"/>
    <w:rsid w:val="00607CD7"/>
    <w:rsid w:val="006104C0"/>
    <w:rsid w:val="00610540"/>
    <w:rsid w:val="00610724"/>
    <w:rsid w:val="0061121F"/>
    <w:rsid w:val="00611234"/>
    <w:rsid w:val="0061141A"/>
    <w:rsid w:val="006115AA"/>
    <w:rsid w:val="00611917"/>
    <w:rsid w:val="006120D5"/>
    <w:rsid w:val="0061242F"/>
    <w:rsid w:val="0061267C"/>
    <w:rsid w:val="0061271C"/>
    <w:rsid w:val="00612E6E"/>
    <w:rsid w:val="0061328A"/>
    <w:rsid w:val="0061418A"/>
    <w:rsid w:val="00614916"/>
    <w:rsid w:val="006157DC"/>
    <w:rsid w:val="00615A93"/>
    <w:rsid w:val="00615E82"/>
    <w:rsid w:val="006161B6"/>
    <w:rsid w:val="0061774B"/>
    <w:rsid w:val="006178D2"/>
    <w:rsid w:val="00617AFE"/>
    <w:rsid w:val="006200AF"/>
    <w:rsid w:val="00620387"/>
    <w:rsid w:val="006206C5"/>
    <w:rsid w:val="006209AD"/>
    <w:rsid w:val="00621111"/>
    <w:rsid w:val="00621184"/>
    <w:rsid w:val="006215B8"/>
    <w:rsid w:val="00621A2D"/>
    <w:rsid w:val="00621A80"/>
    <w:rsid w:val="00621C25"/>
    <w:rsid w:val="006220AB"/>
    <w:rsid w:val="0062240E"/>
    <w:rsid w:val="006228C8"/>
    <w:rsid w:val="00622D8D"/>
    <w:rsid w:val="0062373D"/>
    <w:rsid w:val="0062386F"/>
    <w:rsid w:val="00623879"/>
    <w:rsid w:val="00623964"/>
    <w:rsid w:val="00623DB8"/>
    <w:rsid w:val="0062462D"/>
    <w:rsid w:val="00624A1D"/>
    <w:rsid w:val="00624AAA"/>
    <w:rsid w:val="00624B4D"/>
    <w:rsid w:val="00624D18"/>
    <w:rsid w:val="0062501E"/>
    <w:rsid w:val="0062526D"/>
    <w:rsid w:val="0062545A"/>
    <w:rsid w:val="00625A6A"/>
    <w:rsid w:val="00625F90"/>
    <w:rsid w:val="00626164"/>
    <w:rsid w:val="0062645E"/>
    <w:rsid w:val="00626709"/>
    <w:rsid w:val="00626AC1"/>
    <w:rsid w:val="00626B38"/>
    <w:rsid w:val="00626DBD"/>
    <w:rsid w:val="0062771C"/>
    <w:rsid w:val="006277B6"/>
    <w:rsid w:val="006277FF"/>
    <w:rsid w:val="00627F53"/>
    <w:rsid w:val="0063039E"/>
    <w:rsid w:val="006303EA"/>
    <w:rsid w:val="00630421"/>
    <w:rsid w:val="00630AC3"/>
    <w:rsid w:val="00630ACF"/>
    <w:rsid w:val="00630B7D"/>
    <w:rsid w:val="00630C32"/>
    <w:rsid w:val="00631682"/>
    <w:rsid w:val="00631902"/>
    <w:rsid w:val="00631AE2"/>
    <w:rsid w:val="00632811"/>
    <w:rsid w:val="00632AE2"/>
    <w:rsid w:val="006331B0"/>
    <w:rsid w:val="00633893"/>
    <w:rsid w:val="00633993"/>
    <w:rsid w:val="00633C63"/>
    <w:rsid w:val="00633E82"/>
    <w:rsid w:val="006343A2"/>
    <w:rsid w:val="006347A1"/>
    <w:rsid w:val="00634C93"/>
    <w:rsid w:val="006355E5"/>
    <w:rsid w:val="00635878"/>
    <w:rsid w:val="00635E01"/>
    <w:rsid w:val="006360FF"/>
    <w:rsid w:val="00636148"/>
    <w:rsid w:val="006361F8"/>
    <w:rsid w:val="0063631E"/>
    <w:rsid w:val="006366B7"/>
    <w:rsid w:val="00637392"/>
    <w:rsid w:val="00637FA8"/>
    <w:rsid w:val="00640AB7"/>
    <w:rsid w:val="00640E8D"/>
    <w:rsid w:val="00641A0B"/>
    <w:rsid w:val="0064279A"/>
    <w:rsid w:val="00642935"/>
    <w:rsid w:val="0064297E"/>
    <w:rsid w:val="0064311E"/>
    <w:rsid w:val="006437F1"/>
    <w:rsid w:val="00644433"/>
    <w:rsid w:val="00644B9C"/>
    <w:rsid w:val="00644C70"/>
    <w:rsid w:val="006451CD"/>
    <w:rsid w:val="006452DB"/>
    <w:rsid w:val="00645553"/>
    <w:rsid w:val="00646C06"/>
    <w:rsid w:val="00647633"/>
    <w:rsid w:val="006509CB"/>
    <w:rsid w:val="006509D4"/>
    <w:rsid w:val="00651210"/>
    <w:rsid w:val="0065139A"/>
    <w:rsid w:val="00651687"/>
    <w:rsid w:val="00652499"/>
    <w:rsid w:val="0065256E"/>
    <w:rsid w:val="0065256F"/>
    <w:rsid w:val="0065275F"/>
    <w:rsid w:val="00652772"/>
    <w:rsid w:val="00652866"/>
    <w:rsid w:val="0065299F"/>
    <w:rsid w:val="00652AA6"/>
    <w:rsid w:val="00652F1B"/>
    <w:rsid w:val="00653249"/>
    <w:rsid w:val="0065386A"/>
    <w:rsid w:val="00653AF7"/>
    <w:rsid w:val="00653F7F"/>
    <w:rsid w:val="00653F9B"/>
    <w:rsid w:val="006540CA"/>
    <w:rsid w:val="00654568"/>
    <w:rsid w:val="006548C2"/>
    <w:rsid w:val="00654979"/>
    <w:rsid w:val="00654A01"/>
    <w:rsid w:val="00655177"/>
    <w:rsid w:val="0065535C"/>
    <w:rsid w:val="0065549A"/>
    <w:rsid w:val="006556DB"/>
    <w:rsid w:val="00656770"/>
    <w:rsid w:val="00656EE4"/>
    <w:rsid w:val="006570F8"/>
    <w:rsid w:val="006574BF"/>
    <w:rsid w:val="0065762A"/>
    <w:rsid w:val="006577C1"/>
    <w:rsid w:val="00657BC1"/>
    <w:rsid w:val="006601A9"/>
    <w:rsid w:val="00660242"/>
    <w:rsid w:val="00660554"/>
    <w:rsid w:val="00661016"/>
    <w:rsid w:val="006611DC"/>
    <w:rsid w:val="0066199E"/>
    <w:rsid w:val="00661AE7"/>
    <w:rsid w:val="00661FC9"/>
    <w:rsid w:val="0066290B"/>
    <w:rsid w:val="006635D0"/>
    <w:rsid w:val="00663A97"/>
    <w:rsid w:val="00663D58"/>
    <w:rsid w:val="00663D5E"/>
    <w:rsid w:val="00663E97"/>
    <w:rsid w:val="00664278"/>
    <w:rsid w:val="0066432C"/>
    <w:rsid w:val="0066479D"/>
    <w:rsid w:val="00664F87"/>
    <w:rsid w:val="00665FCB"/>
    <w:rsid w:val="006660E2"/>
    <w:rsid w:val="006670D7"/>
    <w:rsid w:val="0066739C"/>
    <w:rsid w:val="00667419"/>
    <w:rsid w:val="00667535"/>
    <w:rsid w:val="006700D2"/>
    <w:rsid w:val="00670AED"/>
    <w:rsid w:val="006710DD"/>
    <w:rsid w:val="00671FF1"/>
    <w:rsid w:val="00672A42"/>
    <w:rsid w:val="00673800"/>
    <w:rsid w:val="00673FC4"/>
    <w:rsid w:val="006750CC"/>
    <w:rsid w:val="0067539D"/>
    <w:rsid w:val="006754FA"/>
    <w:rsid w:val="00675758"/>
    <w:rsid w:val="00675DF4"/>
    <w:rsid w:val="00675F8E"/>
    <w:rsid w:val="00676674"/>
    <w:rsid w:val="00676D86"/>
    <w:rsid w:val="0068023A"/>
    <w:rsid w:val="0068094D"/>
    <w:rsid w:val="00680B21"/>
    <w:rsid w:val="006812EB"/>
    <w:rsid w:val="0068147A"/>
    <w:rsid w:val="006817F0"/>
    <w:rsid w:val="00681D77"/>
    <w:rsid w:val="00681E33"/>
    <w:rsid w:val="006827DA"/>
    <w:rsid w:val="0068308C"/>
    <w:rsid w:val="00683769"/>
    <w:rsid w:val="00683B86"/>
    <w:rsid w:val="00684A9A"/>
    <w:rsid w:val="00685B0C"/>
    <w:rsid w:val="006878FA"/>
    <w:rsid w:val="00687D5C"/>
    <w:rsid w:val="00687E2D"/>
    <w:rsid w:val="00687FE8"/>
    <w:rsid w:val="006904BC"/>
    <w:rsid w:val="00690DE0"/>
    <w:rsid w:val="00690E24"/>
    <w:rsid w:val="00690E30"/>
    <w:rsid w:val="00690F59"/>
    <w:rsid w:val="00690FF0"/>
    <w:rsid w:val="0069100C"/>
    <w:rsid w:val="0069115C"/>
    <w:rsid w:val="0069148D"/>
    <w:rsid w:val="00691603"/>
    <w:rsid w:val="00691782"/>
    <w:rsid w:val="00692648"/>
    <w:rsid w:val="0069277A"/>
    <w:rsid w:val="006929FC"/>
    <w:rsid w:val="00692CFC"/>
    <w:rsid w:val="00692E9A"/>
    <w:rsid w:val="00693065"/>
    <w:rsid w:val="00693503"/>
    <w:rsid w:val="006936B7"/>
    <w:rsid w:val="006936E6"/>
    <w:rsid w:val="00694490"/>
    <w:rsid w:val="00694607"/>
    <w:rsid w:val="00694608"/>
    <w:rsid w:val="00695685"/>
    <w:rsid w:val="00695A1F"/>
    <w:rsid w:val="006966D9"/>
    <w:rsid w:val="006967DF"/>
    <w:rsid w:val="00696B62"/>
    <w:rsid w:val="0069718F"/>
    <w:rsid w:val="006971AE"/>
    <w:rsid w:val="00697DF6"/>
    <w:rsid w:val="00697FD6"/>
    <w:rsid w:val="006A0623"/>
    <w:rsid w:val="006A0B06"/>
    <w:rsid w:val="006A0B41"/>
    <w:rsid w:val="006A194C"/>
    <w:rsid w:val="006A2026"/>
    <w:rsid w:val="006A23AB"/>
    <w:rsid w:val="006A2C56"/>
    <w:rsid w:val="006A3030"/>
    <w:rsid w:val="006A367F"/>
    <w:rsid w:val="006A3B08"/>
    <w:rsid w:val="006A3C0B"/>
    <w:rsid w:val="006A3DC1"/>
    <w:rsid w:val="006A3F7C"/>
    <w:rsid w:val="006A41E5"/>
    <w:rsid w:val="006A4865"/>
    <w:rsid w:val="006A4B8D"/>
    <w:rsid w:val="006A5152"/>
    <w:rsid w:val="006A5857"/>
    <w:rsid w:val="006A667E"/>
    <w:rsid w:val="006A69B6"/>
    <w:rsid w:val="006B0194"/>
    <w:rsid w:val="006B02EC"/>
    <w:rsid w:val="006B07FA"/>
    <w:rsid w:val="006B08BA"/>
    <w:rsid w:val="006B257E"/>
    <w:rsid w:val="006B2912"/>
    <w:rsid w:val="006B2EFB"/>
    <w:rsid w:val="006B350A"/>
    <w:rsid w:val="006B44F2"/>
    <w:rsid w:val="006B467F"/>
    <w:rsid w:val="006B4E98"/>
    <w:rsid w:val="006B51BE"/>
    <w:rsid w:val="006B52DD"/>
    <w:rsid w:val="006B5392"/>
    <w:rsid w:val="006B697C"/>
    <w:rsid w:val="006B6AF5"/>
    <w:rsid w:val="006B7A7E"/>
    <w:rsid w:val="006C0266"/>
    <w:rsid w:val="006C0497"/>
    <w:rsid w:val="006C06D6"/>
    <w:rsid w:val="006C0C03"/>
    <w:rsid w:val="006C1E45"/>
    <w:rsid w:val="006C1FC4"/>
    <w:rsid w:val="006C2264"/>
    <w:rsid w:val="006C25AA"/>
    <w:rsid w:val="006C29D2"/>
    <w:rsid w:val="006C3047"/>
    <w:rsid w:val="006C37AE"/>
    <w:rsid w:val="006C3D33"/>
    <w:rsid w:val="006C4C89"/>
    <w:rsid w:val="006C518E"/>
    <w:rsid w:val="006C54EB"/>
    <w:rsid w:val="006C5731"/>
    <w:rsid w:val="006C5A61"/>
    <w:rsid w:val="006C619D"/>
    <w:rsid w:val="006C6214"/>
    <w:rsid w:val="006C64FF"/>
    <w:rsid w:val="006C6ADE"/>
    <w:rsid w:val="006C7275"/>
    <w:rsid w:val="006C7838"/>
    <w:rsid w:val="006D0004"/>
    <w:rsid w:val="006D0279"/>
    <w:rsid w:val="006D02D9"/>
    <w:rsid w:val="006D069C"/>
    <w:rsid w:val="006D0846"/>
    <w:rsid w:val="006D0C9D"/>
    <w:rsid w:val="006D10E8"/>
    <w:rsid w:val="006D132C"/>
    <w:rsid w:val="006D15A6"/>
    <w:rsid w:val="006D172E"/>
    <w:rsid w:val="006D1ACD"/>
    <w:rsid w:val="006D222B"/>
    <w:rsid w:val="006D2B28"/>
    <w:rsid w:val="006D2BE1"/>
    <w:rsid w:val="006D2DB8"/>
    <w:rsid w:val="006D325B"/>
    <w:rsid w:val="006D4003"/>
    <w:rsid w:val="006D45E5"/>
    <w:rsid w:val="006D4648"/>
    <w:rsid w:val="006D4AEB"/>
    <w:rsid w:val="006D4B5F"/>
    <w:rsid w:val="006D4CBD"/>
    <w:rsid w:val="006D50D4"/>
    <w:rsid w:val="006D540A"/>
    <w:rsid w:val="006D5A4A"/>
    <w:rsid w:val="006D643F"/>
    <w:rsid w:val="006D6E83"/>
    <w:rsid w:val="006D777C"/>
    <w:rsid w:val="006D7BBC"/>
    <w:rsid w:val="006E0177"/>
    <w:rsid w:val="006E0F60"/>
    <w:rsid w:val="006E2BA3"/>
    <w:rsid w:val="006E2C51"/>
    <w:rsid w:val="006E2D54"/>
    <w:rsid w:val="006E2EDC"/>
    <w:rsid w:val="006E3657"/>
    <w:rsid w:val="006E36C4"/>
    <w:rsid w:val="006E3894"/>
    <w:rsid w:val="006E44E0"/>
    <w:rsid w:val="006E4973"/>
    <w:rsid w:val="006E5A72"/>
    <w:rsid w:val="006E5D80"/>
    <w:rsid w:val="006E5F1D"/>
    <w:rsid w:val="006E63F2"/>
    <w:rsid w:val="006E66E3"/>
    <w:rsid w:val="006E678B"/>
    <w:rsid w:val="006E7016"/>
    <w:rsid w:val="006E7491"/>
    <w:rsid w:val="006E772A"/>
    <w:rsid w:val="006E775C"/>
    <w:rsid w:val="006E782E"/>
    <w:rsid w:val="006E7C68"/>
    <w:rsid w:val="006E7DC9"/>
    <w:rsid w:val="006F0311"/>
    <w:rsid w:val="006F1644"/>
    <w:rsid w:val="006F1721"/>
    <w:rsid w:val="006F2143"/>
    <w:rsid w:val="006F2343"/>
    <w:rsid w:val="006F2716"/>
    <w:rsid w:val="006F289E"/>
    <w:rsid w:val="006F3523"/>
    <w:rsid w:val="006F3DC4"/>
    <w:rsid w:val="006F4778"/>
    <w:rsid w:val="006F49DF"/>
    <w:rsid w:val="006F4D62"/>
    <w:rsid w:val="006F5797"/>
    <w:rsid w:val="006F58AF"/>
    <w:rsid w:val="006F5D37"/>
    <w:rsid w:val="006F5E04"/>
    <w:rsid w:val="006F5E5F"/>
    <w:rsid w:val="006F5EBC"/>
    <w:rsid w:val="006F651C"/>
    <w:rsid w:val="006F6E5F"/>
    <w:rsid w:val="006F71DF"/>
    <w:rsid w:val="006F73F4"/>
    <w:rsid w:val="006F774A"/>
    <w:rsid w:val="006F7A1A"/>
    <w:rsid w:val="00700EBD"/>
    <w:rsid w:val="00700FF5"/>
    <w:rsid w:val="007010DE"/>
    <w:rsid w:val="0070177E"/>
    <w:rsid w:val="00701FFF"/>
    <w:rsid w:val="0070245A"/>
    <w:rsid w:val="007027D6"/>
    <w:rsid w:val="00702F06"/>
    <w:rsid w:val="007039E0"/>
    <w:rsid w:val="00703C48"/>
    <w:rsid w:val="00703C77"/>
    <w:rsid w:val="00704221"/>
    <w:rsid w:val="00705114"/>
    <w:rsid w:val="007057A7"/>
    <w:rsid w:val="00705BCA"/>
    <w:rsid w:val="00705E7B"/>
    <w:rsid w:val="00706252"/>
    <w:rsid w:val="0070716D"/>
    <w:rsid w:val="00707E66"/>
    <w:rsid w:val="00711144"/>
    <w:rsid w:val="00711C6A"/>
    <w:rsid w:val="00711FA7"/>
    <w:rsid w:val="007122B1"/>
    <w:rsid w:val="00713278"/>
    <w:rsid w:val="0071424C"/>
    <w:rsid w:val="00714A1F"/>
    <w:rsid w:val="00714B73"/>
    <w:rsid w:val="00714D63"/>
    <w:rsid w:val="007162A2"/>
    <w:rsid w:val="00716345"/>
    <w:rsid w:val="007163C8"/>
    <w:rsid w:val="00716EC1"/>
    <w:rsid w:val="0071765D"/>
    <w:rsid w:val="00717DD8"/>
    <w:rsid w:val="0072063E"/>
    <w:rsid w:val="0072119C"/>
    <w:rsid w:val="00721B69"/>
    <w:rsid w:val="00722061"/>
    <w:rsid w:val="00722125"/>
    <w:rsid w:val="00722645"/>
    <w:rsid w:val="0072289A"/>
    <w:rsid w:val="00722E8E"/>
    <w:rsid w:val="00722FBB"/>
    <w:rsid w:val="00723302"/>
    <w:rsid w:val="007239B0"/>
    <w:rsid w:val="007239D8"/>
    <w:rsid w:val="00723BDA"/>
    <w:rsid w:val="00724659"/>
    <w:rsid w:val="00724F4B"/>
    <w:rsid w:val="00725D8F"/>
    <w:rsid w:val="00725FCB"/>
    <w:rsid w:val="00726574"/>
    <w:rsid w:val="00726739"/>
    <w:rsid w:val="00726C0D"/>
    <w:rsid w:val="00727101"/>
    <w:rsid w:val="00727714"/>
    <w:rsid w:val="00727EEB"/>
    <w:rsid w:val="007309E8"/>
    <w:rsid w:val="00730E43"/>
    <w:rsid w:val="00730F1F"/>
    <w:rsid w:val="00731E04"/>
    <w:rsid w:val="00731E27"/>
    <w:rsid w:val="00731E8C"/>
    <w:rsid w:val="00732358"/>
    <w:rsid w:val="00732BA6"/>
    <w:rsid w:val="00732F02"/>
    <w:rsid w:val="00733562"/>
    <w:rsid w:val="007335D4"/>
    <w:rsid w:val="007335E7"/>
    <w:rsid w:val="00733A2C"/>
    <w:rsid w:val="0073435C"/>
    <w:rsid w:val="0073489D"/>
    <w:rsid w:val="00735014"/>
    <w:rsid w:val="00735074"/>
    <w:rsid w:val="00735184"/>
    <w:rsid w:val="00735188"/>
    <w:rsid w:val="007355D7"/>
    <w:rsid w:val="00735658"/>
    <w:rsid w:val="00735C71"/>
    <w:rsid w:val="00736941"/>
    <w:rsid w:val="00736A37"/>
    <w:rsid w:val="007374CB"/>
    <w:rsid w:val="0073783E"/>
    <w:rsid w:val="00737961"/>
    <w:rsid w:val="00740784"/>
    <w:rsid w:val="00740EEA"/>
    <w:rsid w:val="00741418"/>
    <w:rsid w:val="00741496"/>
    <w:rsid w:val="0074180D"/>
    <w:rsid w:val="00741966"/>
    <w:rsid w:val="00741E5F"/>
    <w:rsid w:val="00742AC4"/>
    <w:rsid w:val="00742E3E"/>
    <w:rsid w:val="0074384E"/>
    <w:rsid w:val="00743965"/>
    <w:rsid w:val="00743BA6"/>
    <w:rsid w:val="007440E5"/>
    <w:rsid w:val="007442F0"/>
    <w:rsid w:val="00745075"/>
    <w:rsid w:val="007455C8"/>
    <w:rsid w:val="007457E6"/>
    <w:rsid w:val="007466FD"/>
    <w:rsid w:val="007470A5"/>
    <w:rsid w:val="0074719E"/>
    <w:rsid w:val="00747345"/>
    <w:rsid w:val="00747E65"/>
    <w:rsid w:val="00747EB4"/>
    <w:rsid w:val="00747FF8"/>
    <w:rsid w:val="0075048A"/>
    <w:rsid w:val="007511E2"/>
    <w:rsid w:val="00751B98"/>
    <w:rsid w:val="00752026"/>
    <w:rsid w:val="007539B1"/>
    <w:rsid w:val="00753BB9"/>
    <w:rsid w:val="00754548"/>
    <w:rsid w:val="007545A6"/>
    <w:rsid w:val="00754AB0"/>
    <w:rsid w:val="00755298"/>
    <w:rsid w:val="00755528"/>
    <w:rsid w:val="007555AE"/>
    <w:rsid w:val="00755F0C"/>
    <w:rsid w:val="0075631B"/>
    <w:rsid w:val="007565DA"/>
    <w:rsid w:val="00756EC0"/>
    <w:rsid w:val="0075715C"/>
    <w:rsid w:val="00757B04"/>
    <w:rsid w:val="00757C6A"/>
    <w:rsid w:val="00757DFC"/>
    <w:rsid w:val="00760015"/>
    <w:rsid w:val="00760087"/>
    <w:rsid w:val="007600E4"/>
    <w:rsid w:val="00760781"/>
    <w:rsid w:val="007621B4"/>
    <w:rsid w:val="007627D9"/>
    <w:rsid w:val="00762F96"/>
    <w:rsid w:val="00763875"/>
    <w:rsid w:val="00763A59"/>
    <w:rsid w:val="0076415A"/>
    <w:rsid w:val="00764318"/>
    <w:rsid w:val="00764556"/>
    <w:rsid w:val="007645FD"/>
    <w:rsid w:val="00764A59"/>
    <w:rsid w:val="00764FE9"/>
    <w:rsid w:val="00765661"/>
    <w:rsid w:val="00765A58"/>
    <w:rsid w:val="00765B59"/>
    <w:rsid w:val="00765C4C"/>
    <w:rsid w:val="00765E5B"/>
    <w:rsid w:val="00765F62"/>
    <w:rsid w:val="007661C6"/>
    <w:rsid w:val="00766914"/>
    <w:rsid w:val="00766EC1"/>
    <w:rsid w:val="007671B9"/>
    <w:rsid w:val="0076747A"/>
    <w:rsid w:val="007674A1"/>
    <w:rsid w:val="00767ADA"/>
    <w:rsid w:val="00767B0B"/>
    <w:rsid w:val="00767B30"/>
    <w:rsid w:val="00767B9F"/>
    <w:rsid w:val="00767C88"/>
    <w:rsid w:val="007700DF"/>
    <w:rsid w:val="007701D3"/>
    <w:rsid w:val="00770336"/>
    <w:rsid w:val="0077097F"/>
    <w:rsid w:val="00770AC7"/>
    <w:rsid w:val="00770C8D"/>
    <w:rsid w:val="00771B33"/>
    <w:rsid w:val="007720E3"/>
    <w:rsid w:val="00772DAE"/>
    <w:rsid w:val="00772EBB"/>
    <w:rsid w:val="007730B9"/>
    <w:rsid w:val="00773306"/>
    <w:rsid w:val="00773520"/>
    <w:rsid w:val="0077377C"/>
    <w:rsid w:val="007741A3"/>
    <w:rsid w:val="0077421E"/>
    <w:rsid w:val="00774C7E"/>
    <w:rsid w:val="00775388"/>
    <w:rsid w:val="00775450"/>
    <w:rsid w:val="00775656"/>
    <w:rsid w:val="007760CF"/>
    <w:rsid w:val="00776BAC"/>
    <w:rsid w:val="00776ECE"/>
    <w:rsid w:val="007771F9"/>
    <w:rsid w:val="0077752C"/>
    <w:rsid w:val="00777713"/>
    <w:rsid w:val="00780367"/>
    <w:rsid w:val="007804BA"/>
    <w:rsid w:val="007807A4"/>
    <w:rsid w:val="00780AE2"/>
    <w:rsid w:val="007814CA"/>
    <w:rsid w:val="00781771"/>
    <w:rsid w:val="00781829"/>
    <w:rsid w:val="007821F7"/>
    <w:rsid w:val="007825FB"/>
    <w:rsid w:val="00782A3A"/>
    <w:rsid w:val="00782BED"/>
    <w:rsid w:val="007832BB"/>
    <w:rsid w:val="00783672"/>
    <w:rsid w:val="007849E6"/>
    <w:rsid w:val="00784C84"/>
    <w:rsid w:val="007851A8"/>
    <w:rsid w:val="0078523E"/>
    <w:rsid w:val="0078553D"/>
    <w:rsid w:val="00786556"/>
    <w:rsid w:val="00786AA4"/>
    <w:rsid w:val="00787B7F"/>
    <w:rsid w:val="00787F16"/>
    <w:rsid w:val="0079076B"/>
    <w:rsid w:val="00790B7C"/>
    <w:rsid w:val="00790BB9"/>
    <w:rsid w:val="00790C03"/>
    <w:rsid w:val="007910EC"/>
    <w:rsid w:val="00791358"/>
    <w:rsid w:val="007913F6"/>
    <w:rsid w:val="00791E45"/>
    <w:rsid w:val="00792A39"/>
    <w:rsid w:val="00793A9F"/>
    <w:rsid w:val="00793B6E"/>
    <w:rsid w:val="00794023"/>
    <w:rsid w:val="00794049"/>
    <w:rsid w:val="00794435"/>
    <w:rsid w:val="007949A7"/>
    <w:rsid w:val="00795572"/>
    <w:rsid w:val="00795793"/>
    <w:rsid w:val="00795A76"/>
    <w:rsid w:val="00795D24"/>
    <w:rsid w:val="00795E96"/>
    <w:rsid w:val="00795EEC"/>
    <w:rsid w:val="00795F57"/>
    <w:rsid w:val="007965D0"/>
    <w:rsid w:val="00797152"/>
    <w:rsid w:val="00797F6E"/>
    <w:rsid w:val="007A0CF1"/>
    <w:rsid w:val="007A1706"/>
    <w:rsid w:val="007A2083"/>
    <w:rsid w:val="007A2C7B"/>
    <w:rsid w:val="007A2DBB"/>
    <w:rsid w:val="007A31BF"/>
    <w:rsid w:val="007A39D6"/>
    <w:rsid w:val="007A47DE"/>
    <w:rsid w:val="007A4CFC"/>
    <w:rsid w:val="007A4E50"/>
    <w:rsid w:val="007A5016"/>
    <w:rsid w:val="007A55F2"/>
    <w:rsid w:val="007A58D5"/>
    <w:rsid w:val="007A5AA8"/>
    <w:rsid w:val="007A5B32"/>
    <w:rsid w:val="007A60F8"/>
    <w:rsid w:val="007A67D1"/>
    <w:rsid w:val="007A68BF"/>
    <w:rsid w:val="007A6CBB"/>
    <w:rsid w:val="007A70A7"/>
    <w:rsid w:val="007A70B4"/>
    <w:rsid w:val="007A71E8"/>
    <w:rsid w:val="007A7262"/>
    <w:rsid w:val="007A7498"/>
    <w:rsid w:val="007A7BAD"/>
    <w:rsid w:val="007B0047"/>
    <w:rsid w:val="007B04A3"/>
    <w:rsid w:val="007B0807"/>
    <w:rsid w:val="007B0A03"/>
    <w:rsid w:val="007B0DF8"/>
    <w:rsid w:val="007B0F22"/>
    <w:rsid w:val="007B1A1F"/>
    <w:rsid w:val="007B206C"/>
    <w:rsid w:val="007B208A"/>
    <w:rsid w:val="007B2110"/>
    <w:rsid w:val="007B2460"/>
    <w:rsid w:val="007B2BC7"/>
    <w:rsid w:val="007B2DBF"/>
    <w:rsid w:val="007B2F73"/>
    <w:rsid w:val="007B311F"/>
    <w:rsid w:val="007B4311"/>
    <w:rsid w:val="007B46A9"/>
    <w:rsid w:val="007B4B9E"/>
    <w:rsid w:val="007B53C1"/>
    <w:rsid w:val="007B53D3"/>
    <w:rsid w:val="007B5E4E"/>
    <w:rsid w:val="007B6A14"/>
    <w:rsid w:val="007B7BAF"/>
    <w:rsid w:val="007C101D"/>
    <w:rsid w:val="007C1329"/>
    <w:rsid w:val="007C16B5"/>
    <w:rsid w:val="007C1C1A"/>
    <w:rsid w:val="007C1CA8"/>
    <w:rsid w:val="007C2279"/>
    <w:rsid w:val="007C2A9F"/>
    <w:rsid w:val="007C3308"/>
    <w:rsid w:val="007C3496"/>
    <w:rsid w:val="007C3A56"/>
    <w:rsid w:val="007C3B41"/>
    <w:rsid w:val="007C410B"/>
    <w:rsid w:val="007C4D38"/>
    <w:rsid w:val="007C5391"/>
    <w:rsid w:val="007C539A"/>
    <w:rsid w:val="007C54A1"/>
    <w:rsid w:val="007C5882"/>
    <w:rsid w:val="007C5A43"/>
    <w:rsid w:val="007C65D9"/>
    <w:rsid w:val="007C6A9A"/>
    <w:rsid w:val="007C79F8"/>
    <w:rsid w:val="007C7AD5"/>
    <w:rsid w:val="007D01A7"/>
    <w:rsid w:val="007D0235"/>
    <w:rsid w:val="007D0A6D"/>
    <w:rsid w:val="007D198D"/>
    <w:rsid w:val="007D1B7F"/>
    <w:rsid w:val="007D3070"/>
    <w:rsid w:val="007D36A2"/>
    <w:rsid w:val="007D4E63"/>
    <w:rsid w:val="007D548C"/>
    <w:rsid w:val="007D60B3"/>
    <w:rsid w:val="007D686D"/>
    <w:rsid w:val="007D6A11"/>
    <w:rsid w:val="007D6C58"/>
    <w:rsid w:val="007D793E"/>
    <w:rsid w:val="007E0874"/>
    <w:rsid w:val="007E0C3C"/>
    <w:rsid w:val="007E0E19"/>
    <w:rsid w:val="007E0EF5"/>
    <w:rsid w:val="007E145F"/>
    <w:rsid w:val="007E1C0C"/>
    <w:rsid w:val="007E21D0"/>
    <w:rsid w:val="007E2BC2"/>
    <w:rsid w:val="007E3900"/>
    <w:rsid w:val="007E39C4"/>
    <w:rsid w:val="007E3C23"/>
    <w:rsid w:val="007E452C"/>
    <w:rsid w:val="007E4828"/>
    <w:rsid w:val="007E5443"/>
    <w:rsid w:val="007E551F"/>
    <w:rsid w:val="007E5A50"/>
    <w:rsid w:val="007E5BC2"/>
    <w:rsid w:val="007E5DF6"/>
    <w:rsid w:val="007E6379"/>
    <w:rsid w:val="007E68CE"/>
    <w:rsid w:val="007E70E8"/>
    <w:rsid w:val="007E7736"/>
    <w:rsid w:val="007F0360"/>
    <w:rsid w:val="007F0957"/>
    <w:rsid w:val="007F0BAF"/>
    <w:rsid w:val="007F0DC0"/>
    <w:rsid w:val="007F1122"/>
    <w:rsid w:val="007F184E"/>
    <w:rsid w:val="007F187D"/>
    <w:rsid w:val="007F1A19"/>
    <w:rsid w:val="007F1A7E"/>
    <w:rsid w:val="007F2D88"/>
    <w:rsid w:val="007F2E55"/>
    <w:rsid w:val="007F339D"/>
    <w:rsid w:val="007F39B4"/>
    <w:rsid w:val="007F3B46"/>
    <w:rsid w:val="007F3C24"/>
    <w:rsid w:val="007F4124"/>
    <w:rsid w:val="007F4449"/>
    <w:rsid w:val="007F4865"/>
    <w:rsid w:val="007F52B6"/>
    <w:rsid w:val="007F543D"/>
    <w:rsid w:val="007F5640"/>
    <w:rsid w:val="007F57A3"/>
    <w:rsid w:val="007F60B3"/>
    <w:rsid w:val="007F620C"/>
    <w:rsid w:val="007F631C"/>
    <w:rsid w:val="007F6792"/>
    <w:rsid w:val="007F67D1"/>
    <w:rsid w:val="007F7134"/>
    <w:rsid w:val="007F741C"/>
    <w:rsid w:val="007F74D6"/>
    <w:rsid w:val="007F7810"/>
    <w:rsid w:val="007F7E24"/>
    <w:rsid w:val="007F7E84"/>
    <w:rsid w:val="00800862"/>
    <w:rsid w:val="00800CD8"/>
    <w:rsid w:val="00800F24"/>
    <w:rsid w:val="008022FE"/>
    <w:rsid w:val="008024B0"/>
    <w:rsid w:val="00802CA8"/>
    <w:rsid w:val="008030A2"/>
    <w:rsid w:val="008038DF"/>
    <w:rsid w:val="00803F0C"/>
    <w:rsid w:val="00803FFE"/>
    <w:rsid w:val="00804063"/>
    <w:rsid w:val="0080427B"/>
    <w:rsid w:val="00804FAD"/>
    <w:rsid w:val="008052C3"/>
    <w:rsid w:val="00805CBC"/>
    <w:rsid w:val="00805D1F"/>
    <w:rsid w:val="008064D3"/>
    <w:rsid w:val="008065B3"/>
    <w:rsid w:val="00806D18"/>
    <w:rsid w:val="00807276"/>
    <w:rsid w:val="00807355"/>
    <w:rsid w:val="0080770E"/>
    <w:rsid w:val="00807967"/>
    <w:rsid w:val="008109F4"/>
    <w:rsid w:val="00811CFD"/>
    <w:rsid w:val="00812799"/>
    <w:rsid w:val="00812D8B"/>
    <w:rsid w:val="00812E77"/>
    <w:rsid w:val="008133A7"/>
    <w:rsid w:val="008138FB"/>
    <w:rsid w:val="00813A6E"/>
    <w:rsid w:val="00814451"/>
    <w:rsid w:val="008145D2"/>
    <w:rsid w:val="00814AB8"/>
    <w:rsid w:val="00814C59"/>
    <w:rsid w:val="00814ED4"/>
    <w:rsid w:val="008154C0"/>
    <w:rsid w:val="00815525"/>
    <w:rsid w:val="00815B6F"/>
    <w:rsid w:val="00816E8D"/>
    <w:rsid w:val="00817658"/>
    <w:rsid w:val="008203C2"/>
    <w:rsid w:val="00820688"/>
    <w:rsid w:val="008208CE"/>
    <w:rsid w:val="00820A0A"/>
    <w:rsid w:val="0082105A"/>
    <w:rsid w:val="008212A5"/>
    <w:rsid w:val="00821614"/>
    <w:rsid w:val="00821B08"/>
    <w:rsid w:val="00821EA0"/>
    <w:rsid w:val="00821FE3"/>
    <w:rsid w:val="00822BC1"/>
    <w:rsid w:val="00822C91"/>
    <w:rsid w:val="00822EFC"/>
    <w:rsid w:val="008233B8"/>
    <w:rsid w:val="008235D5"/>
    <w:rsid w:val="00823848"/>
    <w:rsid w:val="00823B5C"/>
    <w:rsid w:val="00823C28"/>
    <w:rsid w:val="008248B3"/>
    <w:rsid w:val="00824AE0"/>
    <w:rsid w:val="00824C16"/>
    <w:rsid w:val="00824C55"/>
    <w:rsid w:val="00825799"/>
    <w:rsid w:val="008265C6"/>
    <w:rsid w:val="008266D2"/>
    <w:rsid w:val="0082760C"/>
    <w:rsid w:val="00827DE4"/>
    <w:rsid w:val="008302B4"/>
    <w:rsid w:val="008306AE"/>
    <w:rsid w:val="00830785"/>
    <w:rsid w:val="008307EB"/>
    <w:rsid w:val="00830FD5"/>
    <w:rsid w:val="0083157B"/>
    <w:rsid w:val="00831760"/>
    <w:rsid w:val="008317F7"/>
    <w:rsid w:val="00831D9E"/>
    <w:rsid w:val="008322F3"/>
    <w:rsid w:val="008329AF"/>
    <w:rsid w:val="00832A6E"/>
    <w:rsid w:val="00832DD0"/>
    <w:rsid w:val="0083353F"/>
    <w:rsid w:val="008336B0"/>
    <w:rsid w:val="00833F85"/>
    <w:rsid w:val="008346B6"/>
    <w:rsid w:val="008347DB"/>
    <w:rsid w:val="008348E4"/>
    <w:rsid w:val="00834BC1"/>
    <w:rsid w:val="00834D66"/>
    <w:rsid w:val="00834FCC"/>
    <w:rsid w:val="008354E2"/>
    <w:rsid w:val="00835616"/>
    <w:rsid w:val="0083603C"/>
    <w:rsid w:val="008361C7"/>
    <w:rsid w:val="00836D67"/>
    <w:rsid w:val="00837656"/>
    <w:rsid w:val="008377D4"/>
    <w:rsid w:val="0084023F"/>
    <w:rsid w:val="00840891"/>
    <w:rsid w:val="00840935"/>
    <w:rsid w:val="00840FD2"/>
    <w:rsid w:val="0084147D"/>
    <w:rsid w:val="008415B6"/>
    <w:rsid w:val="00841A56"/>
    <w:rsid w:val="008424A7"/>
    <w:rsid w:val="00842835"/>
    <w:rsid w:val="00842BDA"/>
    <w:rsid w:val="008433D6"/>
    <w:rsid w:val="00843689"/>
    <w:rsid w:val="00843907"/>
    <w:rsid w:val="00843A06"/>
    <w:rsid w:val="00843AC4"/>
    <w:rsid w:val="00843B81"/>
    <w:rsid w:val="00843CF3"/>
    <w:rsid w:val="00843F09"/>
    <w:rsid w:val="00843FB3"/>
    <w:rsid w:val="00844225"/>
    <w:rsid w:val="00845007"/>
    <w:rsid w:val="00845789"/>
    <w:rsid w:val="00845F39"/>
    <w:rsid w:val="008463BD"/>
    <w:rsid w:val="008465EE"/>
    <w:rsid w:val="00846B3E"/>
    <w:rsid w:val="00846C5D"/>
    <w:rsid w:val="00846C8B"/>
    <w:rsid w:val="00847302"/>
    <w:rsid w:val="0084748A"/>
    <w:rsid w:val="00847587"/>
    <w:rsid w:val="00847914"/>
    <w:rsid w:val="00850BB7"/>
    <w:rsid w:val="00850CC5"/>
    <w:rsid w:val="0085141B"/>
    <w:rsid w:val="0085234F"/>
    <w:rsid w:val="00853E1D"/>
    <w:rsid w:val="008540D9"/>
    <w:rsid w:val="00854D04"/>
    <w:rsid w:val="00854F54"/>
    <w:rsid w:val="008556A4"/>
    <w:rsid w:val="008568DC"/>
    <w:rsid w:val="008569BA"/>
    <w:rsid w:val="00856AF8"/>
    <w:rsid w:val="008576C6"/>
    <w:rsid w:val="008578B0"/>
    <w:rsid w:val="00857B55"/>
    <w:rsid w:val="00857E85"/>
    <w:rsid w:val="00857EA5"/>
    <w:rsid w:val="00860A1A"/>
    <w:rsid w:val="00860BA0"/>
    <w:rsid w:val="008610A1"/>
    <w:rsid w:val="00861408"/>
    <w:rsid w:val="008618D8"/>
    <w:rsid w:val="00861B19"/>
    <w:rsid w:val="00861F16"/>
    <w:rsid w:val="008621F6"/>
    <w:rsid w:val="00862662"/>
    <w:rsid w:val="00862BC2"/>
    <w:rsid w:val="0086318F"/>
    <w:rsid w:val="008631C9"/>
    <w:rsid w:val="008632B2"/>
    <w:rsid w:val="0086336D"/>
    <w:rsid w:val="00863440"/>
    <w:rsid w:val="008636EE"/>
    <w:rsid w:val="008637CB"/>
    <w:rsid w:val="00863EA4"/>
    <w:rsid w:val="008646E9"/>
    <w:rsid w:val="00864A68"/>
    <w:rsid w:val="00864F46"/>
    <w:rsid w:val="008653AA"/>
    <w:rsid w:val="00865A1B"/>
    <w:rsid w:val="00866BB6"/>
    <w:rsid w:val="00866CE6"/>
    <w:rsid w:val="0086702C"/>
    <w:rsid w:val="008670FE"/>
    <w:rsid w:val="00867D1F"/>
    <w:rsid w:val="00867DC8"/>
    <w:rsid w:val="00870226"/>
    <w:rsid w:val="008709E0"/>
    <w:rsid w:val="00870A81"/>
    <w:rsid w:val="00870F00"/>
    <w:rsid w:val="00870FBC"/>
    <w:rsid w:val="008712E1"/>
    <w:rsid w:val="008713D1"/>
    <w:rsid w:val="0087146A"/>
    <w:rsid w:val="00871670"/>
    <w:rsid w:val="00871CE8"/>
    <w:rsid w:val="00871E49"/>
    <w:rsid w:val="00871FF4"/>
    <w:rsid w:val="008724C6"/>
    <w:rsid w:val="00872682"/>
    <w:rsid w:val="00872976"/>
    <w:rsid w:val="008729E4"/>
    <w:rsid w:val="00872AAC"/>
    <w:rsid w:val="00872E3F"/>
    <w:rsid w:val="00873534"/>
    <w:rsid w:val="00873880"/>
    <w:rsid w:val="0087436C"/>
    <w:rsid w:val="008749BC"/>
    <w:rsid w:val="00874E6B"/>
    <w:rsid w:val="00875588"/>
    <w:rsid w:val="008757E3"/>
    <w:rsid w:val="00876DAE"/>
    <w:rsid w:val="0087717F"/>
    <w:rsid w:val="008771A0"/>
    <w:rsid w:val="008772F0"/>
    <w:rsid w:val="00880128"/>
    <w:rsid w:val="00880150"/>
    <w:rsid w:val="00880259"/>
    <w:rsid w:val="0088037A"/>
    <w:rsid w:val="00880388"/>
    <w:rsid w:val="00880695"/>
    <w:rsid w:val="008806B4"/>
    <w:rsid w:val="00880763"/>
    <w:rsid w:val="00880C42"/>
    <w:rsid w:val="00880DA1"/>
    <w:rsid w:val="00881124"/>
    <w:rsid w:val="0088129A"/>
    <w:rsid w:val="008815EB"/>
    <w:rsid w:val="00881989"/>
    <w:rsid w:val="00882288"/>
    <w:rsid w:val="008822A4"/>
    <w:rsid w:val="00882464"/>
    <w:rsid w:val="00882BED"/>
    <w:rsid w:val="00882D12"/>
    <w:rsid w:val="00882E4F"/>
    <w:rsid w:val="008830E6"/>
    <w:rsid w:val="008834D0"/>
    <w:rsid w:val="00883FC3"/>
    <w:rsid w:val="0088423E"/>
    <w:rsid w:val="00884265"/>
    <w:rsid w:val="00884DC2"/>
    <w:rsid w:val="0088508E"/>
    <w:rsid w:val="008859DF"/>
    <w:rsid w:val="0088610C"/>
    <w:rsid w:val="0088650F"/>
    <w:rsid w:val="00886738"/>
    <w:rsid w:val="00886B62"/>
    <w:rsid w:val="00886E2B"/>
    <w:rsid w:val="00887230"/>
    <w:rsid w:val="00887594"/>
    <w:rsid w:val="00887957"/>
    <w:rsid w:val="0088798F"/>
    <w:rsid w:val="00887B1E"/>
    <w:rsid w:val="00887B70"/>
    <w:rsid w:val="00887FD3"/>
    <w:rsid w:val="00890EE7"/>
    <w:rsid w:val="00891136"/>
    <w:rsid w:val="00891226"/>
    <w:rsid w:val="00891251"/>
    <w:rsid w:val="008918AA"/>
    <w:rsid w:val="00891C0D"/>
    <w:rsid w:val="00892405"/>
    <w:rsid w:val="00892A6A"/>
    <w:rsid w:val="00893419"/>
    <w:rsid w:val="00893DFB"/>
    <w:rsid w:val="0089503D"/>
    <w:rsid w:val="008950C1"/>
    <w:rsid w:val="00895138"/>
    <w:rsid w:val="00895537"/>
    <w:rsid w:val="00896595"/>
    <w:rsid w:val="008965BB"/>
    <w:rsid w:val="008972A3"/>
    <w:rsid w:val="008975C9"/>
    <w:rsid w:val="00897906"/>
    <w:rsid w:val="00897C4B"/>
    <w:rsid w:val="00897DEE"/>
    <w:rsid w:val="00897F54"/>
    <w:rsid w:val="008A0970"/>
    <w:rsid w:val="008A149A"/>
    <w:rsid w:val="008A1C1F"/>
    <w:rsid w:val="008A1E74"/>
    <w:rsid w:val="008A219C"/>
    <w:rsid w:val="008A2429"/>
    <w:rsid w:val="008A2486"/>
    <w:rsid w:val="008A24E0"/>
    <w:rsid w:val="008A2B60"/>
    <w:rsid w:val="008A2D37"/>
    <w:rsid w:val="008A2E4E"/>
    <w:rsid w:val="008A2EF3"/>
    <w:rsid w:val="008A2FA3"/>
    <w:rsid w:val="008A3EDA"/>
    <w:rsid w:val="008A4341"/>
    <w:rsid w:val="008A447A"/>
    <w:rsid w:val="008A4754"/>
    <w:rsid w:val="008A4887"/>
    <w:rsid w:val="008A4CDF"/>
    <w:rsid w:val="008A57FF"/>
    <w:rsid w:val="008A67F4"/>
    <w:rsid w:val="008A6C01"/>
    <w:rsid w:val="008A6E86"/>
    <w:rsid w:val="008A7AFC"/>
    <w:rsid w:val="008B0520"/>
    <w:rsid w:val="008B0C3D"/>
    <w:rsid w:val="008B1585"/>
    <w:rsid w:val="008B17D3"/>
    <w:rsid w:val="008B1CF2"/>
    <w:rsid w:val="008B1E8B"/>
    <w:rsid w:val="008B2003"/>
    <w:rsid w:val="008B2ED3"/>
    <w:rsid w:val="008B2FED"/>
    <w:rsid w:val="008B3817"/>
    <w:rsid w:val="008B4431"/>
    <w:rsid w:val="008B49C8"/>
    <w:rsid w:val="008B4AA8"/>
    <w:rsid w:val="008B5596"/>
    <w:rsid w:val="008B5641"/>
    <w:rsid w:val="008B5A4B"/>
    <w:rsid w:val="008B5F21"/>
    <w:rsid w:val="008B5F62"/>
    <w:rsid w:val="008B5FDF"/>
    <w:rsid w:val="008B667B"/>
    <w:rsid w:val="008B6AB3"/>
    <w:rsid w:val="008B70FE"/>
    <w:rsid w:val="008B76CD"/>
    <w:rsid w:val="008B7CC9"/>
    <w:rsid w:val="008B7F7B"/>
    <w:rsid w:val="008C0007"/>
    <w:rsid w:val="008C0136"/>
    <w:rsid w:val="008C0626"/>
    <w:rsid w:val="008C0912"/>
    <w:rsid w:val="008C15A8"/>
    <w:rsid w:val="008C177D"/>
    <w:rsid w:val="008C1B93"/>
    <w:rsid w:val="008C1FDA"/>
    <w:rsid w:val="008C2BD3"/>
    <w:rsid w:val="008C2D1A"/>
    <w:rsid w:val="008C3078"/>
    <w:rsid w:val="008C4046"/>
    <w:rsid w:val="008C4186"/>
    <w:rsid w:val="008C426A"/>
    <w:rsid w:val="008C47F0"/>
    <w:rsid w:val="008C490F"/>
    <w:rsid w:val="008C49A7"/>
    <w:rsid w:val="008C5D91"/>
    <w:rsid w:val="008C6A13"/>
    <w:rsid w:val="008C7140"/>
    <w:rsid w:val="008C71BF"/>
    <w:rsid w:val="008C7262"/>
    <w:rsid w:val="008D0041"/>
    <w:rsid w:val="008D018F"/>
    <w:rsid w:val="008D0ACB"/>
    <w:rsid w:val="008D0EC3"/>
    <w:rsid w:val="008D10F9"/>
    <w:rsid w:val="008D11F1"/>
    <w:rsid w:val="008D19CB"/>
    <w:rsid w:val="008D1AE4"/>
    <w:rsid w:val="008D1DF2"/>
    <w:rsid w:val="008D250E"/>
    <w:rsid w:val="008D2C2F"/>
    <w:rsid w:val="008D3237"/>
    <w:rsid w:val="008D33D8"/>
    <w:rsid w:val="008D34C0"/>
    <w:rsid w:val="008D37D6"/>
    <w:rsid w:val="008D3AA2"/>
    <w:rsid w:val="008D4441"/>
    <w:rsid w:val="008D4EA5"/>
    <w:rsid w:val="008D5D19"/>
    <w:rsid w:val="008D6736"/>
    <w:rsid w:val="008D6E6A"/>
    <w:rsid w:val="008D7DAC"/>
    <w:rsid w:val="008E0070"/>
    <w:rsid w:val="008E0BBE"/>
    <w:rsid w:val="008E0F29"/>
    <w:rsid w:val="008E102E"/>
    <w:rsid w:val="008E1579"/>
    <w:rsid w:val="008E171A"/>
    <w:rsid w:val="008E1788"/>
    <w:rsid w:val="008E2709"/>
    <w:rsid w:val="008E3624"/>
    <w:rsid w:val="008E36A4"/>
    <w:rsid w:val="008E3A6A"/>
    <w:rsid w:val="008E3B2F"/>
    <w:rsid w:val="008E48F9"/>
    <w:rsid w:val="008E49B7"/>
    <w:rsid w:val="008E4A49"/>
    <w:rsid w:val="008E4B80"/>
    <w:rsid w:val="008E4D3F"/>
    <w:rsid w:val="008E4DF4"/>
    <w:rsid w:val="008E6015"/>
    <w:rsid w:val="008E69ED"/>
    <w:rsid w:val="008E6AEA"/>
    <w:rsid w:val="008E735F"/>
    <w:rsid w:val="008E75DD"/>
    <w:rsid w:val="008E7A34"/>
    <w:rsid w:val="008F04B6"/>
    <w:rsid w:val="008F0B9F"/>
    <w:rsid w:val="008F0F43"/>
    <w:rsid w:val="008F1352"/>
    <w:rsid w:val="008F15DB"/>
    <w:rsid w:val="008F1BEC"/>
    <w:rsid w:val="008F1F04"/>
    <w:rsid w:val="008F243E"/>
    <w:rsid w:val="008F2C3F"/>
    <w:rsid w:val="008F334D"/>
    <w:rsid w:val="008F39C3"/>
    <w:rsid w:val="008F3D27"/>
    <w:rsid w:val="008F3E75"/>
    <w:rsid w:val="008F452E"/>
    <w:rsid w:val="008F48A3"/>
    <w:rsid w:val="008F4EDC"/>
    <w:rsid w:val="008F54E3"/>
    <w:rsid w:val="008F630F"/>
    <w:rsid w:val="008F641B"/>
    <w:rsid w:val="008F6B38"/>
    <w:rsid w:val="008F6E4D"/>
    <w:rsid w:val="008F719A"/>
    <w:rsid w:val="008F78F9"/>
    <w:rsid w:val="009002CD"/>
    <w:rsid w:val="00901079"/>
    <w:rsid w:val="009015B5"/>
    <w:rsid w:val="009015DE"/>
    <w:rsid w:val="00901916"/>
    <w:rsid w:val="00901D8F"/>
    <w:rsid w:val="0090297C"/>
    <w:rsid w:val="00902BF2"/>
    <w:rsid w:val="00902FB8"/>
    <w:rsid w:val="00903A2F"/>
    <w:rsid w:val="00903CAF"/>
    <w:rsid w:val="009041EC"/>
    <w:rsid w:val="009042FE"/>
    <w:rsid w:val="009048EA"/>
    <w:rsid w:val="00904C00"/>
    <w:rsid w:val="009055A0"/>
    <w:rsid w:val="00905F47"/>
    <w:rsid w:val="009061E1"/>
    <w:rsid w:val="00906492"/>
    <w:rsid w:val="009065EF"/>
    <w:rsid w:val="009077FE"/>
    <w:rsid w:val="00910318"/>
    <w:rsid w:val="00910726"/>
    <w:rsid w:val="0091191B"/>
    <w:rsid w:val="00911D79"/>
    <w:rsid w:val="009121D6"/>
    <w:rsid w:val="009123D1"/>
    <w:rsid w:val="009125DB"/>
    <w:rsid w:val="00912C59"/>
    <w:rsid w:val="00913097"/>
    <w:rsid w:val="0091320E"/>
    <w:rsid w:val="00913FD5"/>
    <w:rsid w:val="00914064"/>
    <w:rsid w:val="00914227"/>
    <w:rsid w:val="009142DD"/>
    <w:rsid w:val="00914554"/>
    <w:rsid w:val="009145B3"/>
    <w:rsid w:val="00914740"/>
    <w:rsid w:val="0091485F"/>
    <w:rsid w:val="00914DD5"/>
    <w:rsid w:val="00914FA7"/>
    <w:rsid w:val="0091544C"/>
    <w:rsid w:val="00915500"/>
    <w:rsid w:val="009155DE"/>
    <w:rsid w:val="00915A84"/>
    <w:rsid w:val="00915C00"/>
    <w:rsid w:val="00915C28"/>
    <w:rsid w:val="00915FF7"/>
    <w:rsid w:val="009160FE"/>
    <w:rsid w:val="009164FD"/>
    <w:rsid w:val="00916CC6"/>
    <w:rsid w:val="0092025E"/>
    <w:rsid w:val="00921103"/>
    <w:rsid w:val="00921A90"/>
    <w:rsid w:val="00921CE8"/>
    <w:rsid w:val="00922063"/>
    <w:rsid w:val="0092232E"/>
    <w:rsid w:val="00922464"/>
    <w:rsid w:val="0092319F"/>
    <w:rsid w:val="0092334E"/>
    <w:rsid w:val="00923556"/>
    <w:rsid w:val="00923E98"/>
    <w:rsid w:val="00924285"/>
    <w:rsid w:val="0092436B"/>
    <w:rsid w:val="009243AF"/>
    <w:rsid w:val="00924A3B"/>
    <w:rsid w:val="00924A8C"/>
    <w:rsid w:val="00925272"/>
    <w:rsid w:val="00925756"/>
    <w:rsid w:val="009259BC"/>
    <w:rsid w:val="00925B0C"/>
    <w:rsid w:val="00926F69"/>
    <w:rsid w:val="009270ED"/>
    <w:rsid w:val="00927544"/>
    <w:rsid w:val="0092754E"/>
    <w:rsid w:val="00927BCC"/>
    <w:rsid w:val="00927D85"/>
    <w:rsid w:val="009303B4"/>
    <w:rsid w:val="009303E3"/>
    <w:rsid w:val="009306F1"/>
    <w:rsid w:val="00930F83"/>
    <w:rsid w:val="0093111C"/>
    <w:rsid w:val="009312E6"/>
    <w:rsid w:val="009317C1"/>
    <w:rsid w:val="00932118"/>
    <w:rsid w:val="00932568"/>
    <w:rsid w:val="009326C7"/>
    <w:rsid w:val="00932FAE"/>
    <w:rsid w:val="00933909"/>
    <w:rsid w:val="00933F66"/>
    <w:rsid w:val="00933FD7"/>
    <w:rsid w:val="0093438F"/>
    <w:rsid w:val="009345CB"/>
    <w:rsid w:val="00934CB7"/>
    <w:rsid w:val="00935078"/>
    <w:rsid w:val="00935D5B"/>
    <w:rsid w:val="0093622F"/>
    <w:rsid w:val="009369FE"/>
    <w:rsid w:val="00936CDA"/>
    <w:rsid w:val="009373C3"/>
    <w:rsid w:val="00940025"/>
    <w:rsid w:val="009400DE"/>
    <w:rsid w:val="009407AF"/>
    <w:rsid w:val="00940E68"/>
    <w:rsid w:val="00941272"/>
    <w:rsid w:val="0094191F"/>
    <w:rsid w:val="0094210B"/>
    <w:rsid w:val="00942128"/>
    <w:rsid w:val="00942432"/>
    <w:rsid w:val="009427AF"/>
    <w:rsid w:val="0094291D"/>
    <w:rsid w:val="0094395B"/>
    <w:rsid w:val="00943B7E"/>
    <w:rsid w:val="00944020"/>
    <w:rsid w:val="00944123"/>
    <w:rsid w:val="00945379"/>
    <w:rsid w:val="00945CE4"/>
    <w:rsid w:val="00946072"/>
    <w:rsid w:val="00946B45"/>
    <w:rsid w:val="00947448"/>
    <w:rsid w:val="009479D7"/>
    <w:rsid w:val="00947E19"/>
    <w:rsid w:val="0095155B"/>
    <w:rsid w:val="009516A2"/>
    <w:rsid w:val="00951C65"/>
    <w:rsid w:val="00951E95"/>
    <w:rsid w:val="00951EE5"/>
    <w:rsid w:val="0095208E"/>
    <w:rsid w:val="00952629"/>
    <w:rsid w:val="00952765"/>
    <w:rsid w:val="00952829"/>
    <w:rsid w:val="00953E86"/>
    <w:rsid w:val="00953E8B"/>
    <w:rsid w:val="0095429A"/>
    <w:rsid w:val="009545D3"/>
    <w:rsid w:val="00954860"/>
    <w:rsid w:val="0095529F"/>
    <w:rsid w:val="009555C9"/>
    <w:rsid w:val="00956028"/>
    <w:rsid w:val="00956816"/>
    <w:rsid w:val="009568FA"/>
    <w:rsid w:val="0095722C"/>
    <w:rsid w:val="009574EB"/>
    <w:rsid w:val="00957548"/>
    <w:rsid w:val="00957FEB"/>
    <w:rsid w:val="0096007E"/>
    <w:rsid w:val="009603B5"/>
    <w:rsid w:val="00960877"/>
    <w:rsid w:val="009609CF"/>
    <w:rsid w:val="0096178D"/>
    <w:rsid w:val="0096199A"/>
    <w:rsid w:val="00961D35"/>
    <w:rsid w:val="00961D8E"/>
    <w:rsid w:val="0096210A"/>
    <w:rsid w:val="009626C2"/>
    <w:rsid w:val="0096297D"/>
    <w:rsid w:val="00962D7A"/>
    <w:rsid w:val="00963AA5"/>
    <w:rsid w:val="00963F88"/>
    <w:rsid w:val="00964A8A"/>
    <w:rsid w:val="00964D3F"/>
    <w:rsid w:val="00964E3A"/>
    <w:rsid w:val="00964F12"/>
    <w:rsid w:val="009656D3"/>
    <w:rsid w:val="00965B5A"/>
    <w:rsid w:val="00965C52"/>
    <w:rsid w:val="00965C6D"/>
    <w:rsid w:val="00965E6C"/>
    <w:rsid w:val="0096621A"/>
    <w:rsid w:val="00966922"/>
    <w:rsid w:val="00966A3D"/>
    <w:rsid w:val="009670A2"/>
    <w:rsid w:val="00967447"/>
    <w:rsid w:val="009676A2"/>
    <w:rsid w:val="009677A0"/>
    <w:rsid w:val="00967C42"/>
    <w:rsid w:val="009703CB"/>
    <w:rsid w:val="009709A2"/>
    <w:rsid w:val="00970C86"/>
    <w:rsid w:val="00970DCE"/>
    <w:rsid w:val="00971226"/>
    <w:rsid w:val="009717F1"/>
    <w:rsid w:val="00971A4D"/>
    <w:rsid w:val="00971BEB"/>
    <w:rsid w:val="00971DB7"/>
    <w:rsid w:val="00971DE0"/>
    <w:rsid w:val="00972546"/>
    <w:rsid w:val="009727DC"/>
    <w:rsid w:val="00972B32"/>
    <w:rsid w:val="009734CA"/>
    <w:rsid w:val="009751B5"/>
    <w:rsid w:val="009754D6"/>
    <w:rsid w:val="00975D2A"/>
    <w:rsid w:val="00976379"/>
    <w:rsid w:val="009765FC"/>
    <w:rsid w:val="00976A74"/>
    <w:rsid w:val="00976E02"/>
    <w:rsid w:val="00976F1A"/>
    <w:rsid w:val="009770C9"/>
    <w:rsid w:val="00977B7C"/>
    <w:rsid w:val="00977C3E"/>
    <w:rsid w:val="00980166"/>
    <w:rsid w:val="00980297"/>
    <w:rsid w:val="0098032A"/>
    <w:rsid w:val="009810EA"/>
    <w:rsid w:val="0098171B"/>
    <w:rsid w:val="00981803"/>
    <w:rsid w:val="00981AD7"/>
    <w:rsid w:val="00981AF0"/>
    <w:rsid w:val="00981C83"/>
    <w:rsid w:val="00982069"/>
    <w:rsid w:val="00982854"/>
    <w:rsid w:val="00982899"/>
    <w:rsid w:val="009839AC"/>
    <w:rsid w:val="00983B5A"/>
    <w:rsid w:val="00983F97"/>
    <w:rsid w:val="0098497E"/>
    <w:rsid w:val="00984E90"/>
    <w:rsid w:val="0098528E"/>
    <w:rsid w:val="00985C40"/>
    <w:rsid w:val="00985F1F"/>
    <w:rsid w:val="00986A61"/>
    <w:rsid w:val="00987177"/>
    <w:rsid w:val="00987AEA"/>
    <w:rsid w:val="00990444"/>
    <w:rsid w:val="009905D4"/>
    <w:rsid w:val="00990AE9"/>
    <w:rsid w:val="00990EE4"/>
    <w:rsid w:val="00991563"/>
    <w:rsid w:val="0099206A"/>
    <w:rsid w:val="00992142"/>
    <w:rsid w:val="00992370"/>
    <w:rsid w:val="009925CA"/>
    <w:rsid w:val="00992738"/>
    <w:rsid w:val="00992870"/>
    <w:rsid w:val="00992970"/>
    <w:rsid w:val="00992A23"/>
    <w:rsid w:val="009937D5"/>
    <w:rsid w:val="0099382E"/>
    <w:rsid w:val="0099392A"/>
    <w:rsid w:val="00993D1D"/>
    <w:rsid w:val="00993F2C"/>
    <w:rsid w:val="00994A5A"/>
    <w:rsid w:val="00994EBB"/>
    <w:rsid w:val="009950EB"/>
    <w:rsid w:val="00995169"/>
    <w:rsid w:val="0099555B"/>
    <w:rsid w:val="0099566D"/>
    <w:rsid w:val="00995686"/>
    <w:rsid w:val="00995AB0"/>
    <w:rsid w:val="00995B63"/>
    <w:rsid w:val="00995BF4"/>
    <w:rsid w:val="0099606E"/>
    <w:rsid w:val="00996777"/>
    <w:rsid w:val="00996DCF"/>
    <w:rsid w:val="0099713A"/>
    <w:rsid w:val="009974B6"/>
    <w:rsid w:val="00997EE8"/>
    <w:rsid w:val="009A0311"/>
    <w:rsid w:val="009A04F2"/>
    <w:rsid w:val="009A1056"/>
    <w:rsid w:val="009A13A7"/>
    <w:rsid w:val="009A156C"/>
    <w:rsid w:val="009A1BAE"/>
    <w:rsid w:val="009A1EE7"/>
    <w:rsid w:val="009A24BA"/>
    <w:rsid w:val="009A2CD5"/>
    <w:rsid w:val="009A2D14"/>
    <w:rsid w:val="009A2E2D"/>
    <w:rsid w:val="009A394E"/>
    <w:rsid w:val="009A3B19"/>
    <w:rsid w:val="009A3D51"/>
    <w:rsid w:val="009A4392"/>
    <w:rsid w:val="009A4D66"/>
    <w:rsid w:val="009A4D98"/>
    <w:rsid w:val="009A509E"/>
    <w:rsid w:val="009A52D9"/>
    <w:rsid w:val="009A68E2"/>
    <w:rsid w:val="009A6C8E"/>
    <w:rsid w:val="009B076C"/>
    <w:rsid w:val="009B07EA"/>
    <w:rsid w:val="009B0C21"/>
    <w:rsid w:val="009B150C"/>
    <w:rsid w:val="009B154E"/>
    <w:rsid w:val="009B207B"/>
    <w:rsid w:val="009B29D8"/>
    <w:rsid w:val="009B2CCB"/>
    <w:rsid w:val="009B2EEB"/>
    <w:rsid w:val="009B32A5"/>
    <w:rsid w:val="009B33C7"/>
    <w:rsid w:val="009B3400"/>
    <w:rsid w:val="009B346C"/>
    <w:rsid w:val="009B3827"/>
    <w:rsid w:val="009B3DF4"/>
    <w:rsid w:val="009B493B"/>
    <w:rsid w:val="009B4D2E"/>
    <w:rsid w:val="009B4DE8"/>
    <w:rsid w:val="009B5070"/>
    <w:rsid w:val="009B54A5"/>
    <w:rsid w:val="009B5CF7"/>
    <w:rsid w:val="009B5F7D"/>
    <w:rsid w:val="009B6416"/>
    <w:rsid w:val="009B6E07"/>
    <w:rsid w:val="009B71E5"/>
    <w:rsid w:val="009B74DB"/>
    <w:rsid w:val="009C0050"/>
    <w:rsid w:val="009C0064"/>
    <w:rsid w:val="009C02B7"/>
    <w:rsid w:val="009C02E9"/>
    <w:rsid w:val="009C02F8"/>
    <w:rsid w:val="009C0447"/>
    <w:rsid w:val="009C156B"/>
    <w:rsid w:val="009C1738"/>
    <w:rsid w:val="009C19DD"/>
    <w:rsid w:val="009C1A75"/>
    <w:rsid w:val="009C2075"/>
    <w:rsid w:val="009C223B"/>
    <w:rsid w:val="009C22FA"/>
    <w:rsid w:val="009C233F"/>
    <w:rsid w:val="009C285C"/>
    <w:rsid w:val="009C2FD7"/>
    <w:rsid w:val="009C357C"/>
    <w:rsid w:val="009C37D1"/>
    <w:rsid w:val="009C4465"/>
    <w:rsid w:val="009C45F9"/>
    <w:rsid w:val="009C4781"/>
    <w:rsid w:val="009C5653"/>
    <w:rsid w:val="009C5C0C"/>
    <w:rsid w:val="009C60AD"/>
    <w:rsid w:val="009C62C2"/>
    <w:rsid w:val="009C69A5"/>
    <w:rsid w:val="009C70C6"/>
    <w:rsid w:val="009C72C7"/>
    <w:rsid w:val="009C751D"/>
    <w:rsid w:val="009C76EC"/>
    <w:rsid w:val="009C7742"/>
    <w:rsid w:val="009C7758"/>
    <w:rsid w:val="009C7D39"/>
    <w:rsid w:val="009C7FF3"/>
    <w:rsid w:val="009D0439"/>
    <w:rsid w:val="009D08CE"/>
    <w:rsid w:val="009D099D"/>
    <w:rsid w:val="009D0AF6"/>
    <w:rsid w:val="009D0C7A"/>
    <w:rsid w:val="009D182A"/>
    <w:rsid w:val="009D1BBC"/>
    <w:rsid w:val="009D1BD0"/>
    <w:rsid w:val="009D2294"/>
    <w:rsid w:val="009D3B23"/>
    <w:rsid w:val="009D46D7"/>
    <w:rsid w:val="009D48E6"/>
    <w:rsid w:val="009D51C4"/>
    <w:rsid w:val="009D5915"/>
    <w:rsid w:val="009D63C1"/>
    <w:rsid w:val="009D665F"/>
    <w:rsid w:val="009D6DA9"/>
    <w:rsid w:val="009D7045"/>
    <w:rsid w:val="009D705E"/>
    <w:rsid w:val="009D7749"/>
    <w:rsid w:val="009D77B3"/>
    <w:rsid w:val="009D7CC6"/>
    <w:rsid w:val="009E078A"/>
    <w:rsid w:val="009E0B70"/>
    <w:rsid w:val="009E0F95"/>
    <w:rsid w:val="009E11A1"/>
    <w:rsid w:val="009E1383"/>
    <w:rsid w:val="009E173A"/>
    <w:rsid w:val="009E1DCC"/>
    <w:rsid w:val="009E227E"/>
    <w:rsid w:val="009E2506"/>
    <w:rsid w:val="009E2DE6"/>
    <w:rsid w:val="009E351A"/>
    <w:rsid w:val="009E37D0"/>
    <w:rsid w:val="009E3A5B"/>
    <w:rsid w:val="009E450C"/>
    <w:rsid w:val="009E4AA5"/>
    <w:rsid w:val="009E4BB9"/>
    <w:rsid w:val="009E539E"/>
    <w:rsid w:val="009E59D6"/>
    <w:rsid w:val="009E5C14"/>
    <w:rsid w:val="009E631B"/>
    <w:rsid w:val="009E658E"/>
    <w:rsid w:val="009E70D0"/>
    <w:rsid w:val="009E7A1A"/>
    <w:rsid w:val="009F09DB"/>
    <w:rsid w:val="009F1427"/>
    <w:rsid w:val="009F1EA7"/>
    <w:rsid w:val="009F20EB"/>
    <w:rsid w:val="009F24EE"/>
    <w:rsid w:val="009F2A3E"/>
    <w:rsid w:val="009F2BEA"/>
    <w:rsid w:val="009F303B"/>
    <w:rsid w:val="009F356A"/>
    <w:rsid w:val="009F3622"/>
    <w:rsid w:val="009F3717"/>
    <w:rsid w:val="009F3D3C"/>
    <w:rsid w:val="009F40EB"/>
    <w:rsid w:val="009F44A0"/>
    <w:rsid w:val="009F4615"/>
    <w:rsid w:val="009F4AA9"/>
    <w:rsid w:val="009F4CEF"/>
    <w:rsid w:val="009F5806"/>
    <w:rsid w:val="009F5847"/>
    <w:rsid w:val="009F58C1"/>
    <w:rsid w:val="009F5A28"/>
    <w:rsid w:val="009F5B0E"/>
    <w:rsid w:val="009F68BA"/>
    <w:rsid w:val="009F6D51"/>
    <w:rsid w:val="009F6E1E"/>
    <w:rsid w:val="009F6FFF"/>
    <w:rsid w:val="009F7150"/>
    <w:rsid w:val="009F75CF"/>
    <w:rsid w:val="009F7A01"/>
    <w:rsid w:val="009F7FD6"/>
    <w:rsid w:val="00A0004D"/>
    <w:rsid w:val="00A0036E"/>
    <w:rsid w:val="00A00AAE"/>
    <w:rsid w:val="00A00FE3"/>
    <w:rsid w:val="00A0198E"/>
    <w:rsid w:val="00A019F8"/>
    <w:rsid w:val="00A01BE7"/>
    <w:rsid w:val="00A01E0D"/>
    <w:rsid w:val="00A026F3"/>
    <w:rsid w:val="00A029DD"/>
    <w:rsid w:val="00A02E5B"/>
    <w:rsid w:val="00A02ED1"/>
    <w:rsid w:val="00A03007"/>
    <w:rsid w:val="00A031B5"/>
    <w:rsid w:val="00A03220"/>
    <w:rsid w:val="00A03354"/>
    <w:rsid w:val="00A03A91"/>
    <w:rsid w:val="00A03BF9"/>
    <w:rsid w:val="00A03C07"/>
    <w:rsid w:val="00A03F0B"/>
    <w:rsid w:val="00A03FC5"/>
    <w:rsid w:val="00A0482F"/>
    <w:rsid w:val="00A04CD7"/>
    <w:rsid w:val="00A0506E"/>
    <w:rsid w:val="00A050BE"/>
    <w:rsid w:val="00A057EE"/>
    <w:rsid w:val="00A05C67"/>
    <w:rsid w:val="00A06D6D"/>
    <w:rsid w:val="00A10476"/>
    <w:rsid w:val="00A10A3E"/>
    <w:rsid w:val="00A1135D"/>
    <w:rsid w:val="00A11389"/>
    <w:rsid w:val="00A113E2"/>
    <w:rsid w:val="00A1160F"/>
    <w:rsid w:val="00A1162B"/>
    <w:rsid w:val="00A11957"/>
    <w:rsid w:val="00A11B3D"/>
    <w:rsid w:val="00A11F00"/>
    <w:rsid w:val="00A13101"/>
    <w:rsid w:val="00A132AE"/>
    <w:rsid w:val="00A1363E"/>
    <w:rsid w:val="00A13D3C"/>
    <w:rsid w:val="00A14268"/>
    <w:rsid w:val="00A14382"/>
    <w:rsid w:val="00A146C6"/>
    <w:rsid w:val="00A1479B"/>
    <w:rsid w:val="00A149AF"/>
    <w:rsid w:val="00A14CAB"/>
    <w:rsid w:val="00A159A9"/>
    <w:rsid w:val="00A161A6"/>
    <w:rsid w:val="00A16FF2"/>
    <w:rsid w:val="00A173F6"/>
    <w:rsid w:val="00A20338"/>
    <w:rsid w:val="00A209A7"/>
    <w:rsid w:val="00A20B09"/>
    <w:rsid w:val="00A20E55"/>
    <w:rsid w:val="00A21154"/>
    <w:rsid w:val="00A211C0"/>
    <w:rsid w:val="00A211DD"/>
    <w:rsid w:val="00A21284"/>
    <w:rsid w:val="00A21324"/>
    <w:rsid w:val="00A21378"/>
    <w:rsid w:val="00A213B5"/>
    <w:rsid w:val="00A2161B"/>
    <w:rsid w:val="00A21C2C"/>
    <w:rsid w:val="00A21C96"/>
    <w:rsid w:val="00A221D9"/>
    <w:rsid w:val="00A22A57"/>
    <w:rsid w:val="00A22C8A"/>
    <w:rsid w:val="00A22D20"/>
    <w:rsid w:val="00A23060"/>
    <w:rsid w:val="00A239B2"/>
    <w:rsid w:val="00A24099"/>
    <w:rsid w:val="00A2477D"/>
    <w:rsid w:val="00A24B6C"/>
    <w:rsid w:val="00A24F52"/>
    <w:rsid w:val="00A24FA1"/>
    <w:rsid w:val="00A25063"/>
    <w:rsid w:val="00A25560"/>
    <w:rsid w:val="00A25627"/>
    <w:rsid w:val="00A25A14"/>
    <w:rsid w:val="00A260C7"/>
    <w:rsid w:val="00A267AF"/>
    <w:rsid w:val="00A267E3"/>
    <w:rsid w:val="00A269E5"/>
    <w:rsid w:val="00A26B22"/>
    <w:rsid w:val="00A271EA"/>
    <w:rsid w:val="00A2759A"/>
    <w:rsid w:val="00A279E6"/>
    <w:rsid w:val="00A27AD1"/>
    <w:rsid w:val="00A27ADA"/>
    <w:rsid w:val="00A3022F"/>
    <w:rsid w:val="00A303EB"/>
    <w:rsid w:val="00A305C1"/>
    <w:rsid w:val="00A307E2"/>
    <w:rsid w:val="00A307F7"/>
    <w:rsid w:val="00A30991"/>
    <w:rsid w:val="00A309D9"/>
    <w:rsid w:val="00A30E46"/>
    <w:rsid w:val="00A315CD"/>
    <w:rsid w:val="00A31D0A"/>
    <w:rsid w:val="00A321AC"/>
    <w:rsid w:val="00A32380"/>
    <w:rsid w:val="00A324D2"/>
    <w:rsid w:val="00A327F2"/>
    <w:rsid w:val="00A32ACB"/>
    <w:rsid w:val="00A33001"/>
    <w:rsid w:val="00A3312D"/>
    <w:rsid w:val="00A3327B"/>
    <w:rsid w:val="00A337C1"/>
    <w:rsid w:val="00A34FC9"/>
    <w:rsid w:val="00A3618C"/>
    <w:rsid w:val="00A369CA"/>
    <w:rsid w:val="00A36B8B"/>
    <w:rsid w:val="00A37716"/>
    <w:rsid w:val="00A37A84"/>
    <w:rsid w:val="00A37D95"/>
    <w:rsid w:val="00A4035E"/>
    <w:rsid w:val="00A40645"/>
    <w:rsid w:val="00A40FCA"/>
    <w:rsid w:val="00A414C6"/>
    <w:rsid w:val="00A419C9"/>
    <w:rsid w:val="00A41A89"/>
    <w:rsid w:val="00A420CB"/>
    <w:rsid w:val="00A4210D"/>
    <w:rsid w:val="00A421EE"/>
    <w:rsid w:val="00A4271F"/>
    <w:rsid w:val="00A42F2F"/>
    <w:rsid w:val="00A43054"/>
    <w:rsid w:val="00A434C9"/>
    <w:rsid w:val="00A4356D"/>
    <w:rsid w:val="00A43E64"/>
    <w:rsid w:val="00A4454C"/>
    <w:rsid w:val="00A44592"/>
    <w:rsid w:val="00A4569A"/>
    <w:rsid w:val="00A4577A"/>
    <w:rsid w:val="00A45935"/>
    <w:rsid w:val="00A46233"/>
    <w:rsid w:val="00A466DC"/>
    <w:rsid w:val="00A4691B"/>
    <w:rsid w:val="00A46B4A"/>
    <w:rsid w:val="00A46EF6"/>
    <w:rsid w:val="00A47424"/>
    <w:rsid w:val="00A4759E"/>
    <w:rsid w:val="00A5064A"/>
    <w:rsid w:val="00A50E7E"/>
    <w:rsid w:val="00A51068"/>
    <w:rsid w:val="00A5113A"/>
    <w:rsid w:val="00A513A1"/>
    <w:rsid w:val="00A515E1"/>
    <w:rsid w:val="00A5190F"/>
    <w:rsid w:val="00A51C81"/>
    <w:rsid w:val="00A51F62"/>
    <w:rsid w:val="00A52AAC"/>
    <w:rsid w:val="00A52BC6"/>
    <w:rsid w:val="00A53360"/>
    <w:rsid w:val="00A53569"/>
    <w:rsid w:val="00A53BEE"/>
    <w:rsid w:val="00A53C20"/>
    <w:rsid w:val="00A540FF"/>
    <w:rsid w:val="00A541A1"/>
    <w:rsid w:val="00A543C3"/>
    <w:rsid w:val="00A5460E"/>
    <w:rsid w:val="00A549E3"/>
    <w:rsid w:val="00A550C9"/>
    <w:rsid w:val="00A550F2"/>
    <w:rsid w:val="00A55462"/>
    <w:rsid w:val="00A55DEB"/>
    <w:rsid w:val="00A55E4D"/>
    <w:rsid w:val="00A56BCC"/>
    <w:rsid w:val="00A56D06"/>
    <w:rsid w:val="00A56E4C"/>
    <w:rsid w:val="00A56F73"/>
    <w:rsid w:val="00A57447"/>
    <w:rsid w:val="00A575FB"/>
    <w:rsid w:val="00A579DC"/>
    <w:rsid w:val="00A57E07"/>
    <w:rsid w:val="00A57F89"/>
    <w:rsid w:val="00A601A6"/>
    <w:rsid w:val="00A603A8"/>
    <w:rsid w:val="00A60B49"/>
    <w:rsid w:val="00A60BC3"/>
    <w:rsid w:val="00A61018"/>
    <w:rsid w:val="00A613CC"/>
    <w:rsid w:val="00A61B12"/>
    <w:rsid w:val="00A62261"/>
    <w:rsid w:val="00A63368"/>
    <w:rsid w:val="00A634D3"/>
    <w:rsid w:val="00A6350E"/>
    <w:rsid w:val="00A6395E"/>
    <w:rsid w:val="00A64469"/>
    <w:rsid w:val="00A645E7"/>
    <w:rsid w:val="00A648C5"/>
    <w:rsid w:val="00A64FD0"/>
    <w:rsid w:val="00A65157"/>
    <w:rsid w:val="00A651F7"/>
    <w:rsid w:val="00A652A2"/>
    <w:rsid w:val="00A65C1E"/>
    <w:rsid w:val="00A66499"/>
    <w:rsid w:val="00A66515"/>
    <w:rsid w:val="00A66ADE"/>
    <w:rsid w:val="00A66B91"/>
    <w:rsid w:val="00A707FB"/>
    <w:rsid w:val="00A70938"/>
    <w:rsid w:val="00A70BAE"/>
    <w:rsid w:val="00A71026"/>
    <w:rsid w:val="00A712CB"/>
    <w:rsid w:val="00A71593"/>
    <w:rsid w:val="00A71E71"/>
    <w:rsid w:val="00A724C4"/>
    <w:rsid w:val="00A725AC"/>
    <w:rsid w:val="00A73457"/>
    <w:rsid w:val="00A736B2"/>
    <w:rsid w:val="00A73928"/>
    <w:rsid w:val="00A73DF0"/>
    <w:rsid w:val="00A73EF6"/>
    <w:rsid w:val="00A74F81"/>
    <w:rsid w:val="00A75488"/>
    <w:rsid w:val="00A75518"/>
    <w:rsid w:val="00A75964"/>
    <w:rsid w:val="00A763AA"/>
    <w:rsid w:val="00A76704"/>
    <w:rsid w:val="00A7705B"/>
    <w:rsid w:val="00A7753C"/>
    <w:rsid w:val="00A77F82"/>
    <w:rsid w:val="00A808C8"/>
    <w:rsid w:val="00A80AB8"/>
    <w:rsid w:val="00A80BB9"/>
    <w:rsid w:val="00A81B28"/>
    <w:rsid w:val="00A81C69"/>
    <w:rsid w:val="00A81E62"/>
    <w:rsid w:val="00A81ED1"/>
    <w:rsid w:val="00A81FD4"/>
    <w:rsid w:val="00A825A4"/>
    <w:rsid w:val="00A82DBA"/>
    <w:rsid w:val="00A830AD"/>
    <w:rsid w:val="00A83292"/>
    <w:rsid w:val="00A83CC8"/>
    <w:rsid w:val="00A83D13"/>
    <w:rsid w:val="00A84AF4"/>
    <w:rsid w:val="00A84DF0"/>
    <w:rsid w:val="00A858B1"/>
    <w:rsid w:val="00A85B7F"/>
    <w:rsid w:val="00A8647A"/>
    <w:rsid w:val="00A86E5C"/>
    <w:rsid w:val="00A875C7"/>
    <w:rsid w:val="00A87FE7"/>
    <w:rsid w:val="00A901AF"/>
    <w:rsid w:val="00A90351"/>
    <w:rsid w:val="00A90758"/>
    <w:rsid w:val="00A90812"/>
    <w:rsid w:val="00A90ACB"/>
    <w:rsid w:val="00A9108F"/>
    <w:rsid w:val="00A91315"/>
    <w:rsid w:val="00A918C3"/>
    <w:rsid w:val="00A91FF9"/>
    <w:rsid w:val="00A9217D"/>
    <w:rsid w:val="00A9237F"/>
    <w:rsid w:val="00A92E78"/>
    <w:rsid w:val="00A92FB4"/>
    <w:rsid w:val="00A936A0"/>
    <w:rsid w:val="00A93BFB"/>
    <w:rsid w:val="00A947BD"/>
    <w:rsid w:val="00A94859"/>
    <w:rsid w:val="00A9485E"/>
    <w:rsid w:val="00A94B0D"/>
    <w:rsid w:val="00A94C44"/>
    <w:rsid w:val="00A94F97"/>
    <w:rsid w:val="00A95B51"/>
    <w:rsid w:val="00A95F9F"/>
    <w:rsid w:val="00A96E1F"/>
    <w:rsid w:val="00A96E7F"/>
    <w:rsid w:val="00A97094"/>
    <w:rsid w:val="00A97885"/>
    <w:rsid w:val="00A97D91"/>
    <w:rsid w:val="00A97E3C"/>
    <w:rsid w:val="00AA02A7"/>
    <w:rsid w:val="00AA06EE"/>
    <w:rsid w:val="00AA0AB1"/>
    <w:rsid w:val="00AA0BC1"/>
    <w:rsid w:val="00AA0E66"/>
    <w:rsid w:val="00AA0FCD"/>
    <w:rsid w:val="00AA1132"/>
    <w:rsid w:val="00AA130F"/>
    <w:rsid w:val="00AA18BA"/>
    <w:rsid w:val="00AA2B54"/>
    <w:rsid w:val="00AA35E1"/>
    <w:rsid w:val="00AA3789"/>
    <w:rsid w:val="00AA3913"/>
    <w:rsid w:val="00AA3E06"/>
    <w:rsid w:val="00AA44F9"/>
    <w:rsid w:val="00AA4DFA"/>
    <w:rsid w:val="00AA4FC5"/>
    <w:rsid w:val="00AA5CE0"/>
    <w:rsid w:val="00AA61A1"/>
    <w:rsid w:val="00AA6551"/>
    <w:rsid w:val="00AA78C7"/>
    <w:rsid w:val="00AA79EC"/>
    <w:rsid w:val="00AA7CD6"/>
    <w:rsid w:val="00AB031C"/>
    <w:rsid w:val="00AB092D"/>
    <w:rsid w:val="00AB09D6"/>
    <w:rsid w:val="00AB0B06"/>
    <w:rsid w:val="00AB1371"/>
    <w:rsid w:val="00AB19D1"/>
    <w:rsid w:val="00AB1C71"/>
    <w:rsid w:val="00AB2096"/>
    <w:rsid w:val="00AB2735"/>
    <w:rsid w:val="00AB2FDF"/>
    <w:rsid w:val="00AB320F"/>
    <w:rsid w:val="00AB4382"/>
    <w:rsid w:val="00AB458E"/>
    <w:rsid w:val="00AB4AB3"/>
    <w:rsid w:val="00AB5637"/>
    <w:rsid w:val="00AB5BD7"/>
    <w:rsid w:val="00AB685F"/>
    <w:rsid w:val="00AB6926"/>
    <w:rsid w:val="00AB6D15"/>
    <w:rsid w:val="00AB6E52"/>
    <w:rsid w:val="00AC18BB"/>
    <w:rsid w:val="00AC1EBA"/>
    <w:rsid w:val="00AC2C57"/>
    <w:rsid w:val="00AC3475"/>
    <w:rsid w:val="00AC3F04"/>
    <w:rsid w:val="00AC3FA8"/>
    <w:rsid w:val="00AC46BA"/>
    <w:rsid w:val="00AC5627"/>
    <w:rsid w:val="00AC5694"/>
    <w:rsid w:val="00AC64FC"/>
    <w:rsid w:val="00AC70C1"/>
    <w:rsid w:val="00AC76E1"/>
    <w:rsid w:val="00AC78AB"/>
    <w:rsid w:val="00AC797D"/>
    <w:rsid w:val="00AC7A2D"/>
    <w:rsid w:val="00AC7C44"/>
    <w:rsid w:val="00AD00B9"/>
    <w:rsid w:val="00AD0CAF"/>
    <w:rsid w:val="00AD0D6F"/>
    <w:rsid w:val="00AD0FA0"/>
    <w:rsid w:val="00AD1101"/>
    <w:rsid w:val="00AD12E4"/>
    <w:rsid w:val="00AD1405"/>
    <w:rsid w:val="00AD1546"/>
    <w:rsid w:val="00AD175C"/>
    <w:rsid w:val="00AD1771"/>
    <w:rsid w:val="00AD1B68"/>
    <w:rsid w:val="00AD1C13"/>
    <w:rsid w:val="00AD1E5F"/>
    <w:rsid w:val="00AD1E94"/>
    <w:rsid w:val="00AD25E3"/>
    <w:rsid w:val="00AD2778"/>
    <w:rsid w:val="00AD2C7E"/>
    <w:rsid w:val="00AD377F"/>
    <w:rsid w:val="00AD3C38"/>
    <w:rsid w:val="00AD46E3"/>
    <w:rsid w:val="00AD4920"/>
    <w:rsid w:val="00AD4C59"/>
    <w:rsid w:val="00AD58DE"/>
    <w:rsid w:val="00AD66F6"/>
    <w:rsid w:val="00AD6747"/>
    <w:rsid w:val="00AD727C"/>
    <w:rsid w:val="00AD757E"/>
    <w:rsid w:val="00AD7602"/>
    <w:rsid w:val="00AD7C7E"/>
    <w:rsid w:val="00AD7DD8"/>
    <w:rsid w:val="00AE0042"/>
    <w:rsid w:val="00AE0663"/>
    <w:rsid w:val="00AE0730"/>
    <w:rsid w:val="00AE0F1C"/>
    <w:rsid w:val="00AE1732"/>
    <w:rsid w:val="00AE1892"/>
    <w:rsid w:val="00AE196B"/>
    <w:rsid w:val="00AE2AA9"/>
    <w:rsid w:val="00AE2BDC"/>
    <w:rsid w:val="00AE30D0"/>
    <w:rsid w:val="00AE3345"/>
    <w:rsid w:val="00AE4435"/>
    <w:rsid w:val="00AE453B"/>
    <w:rsid w:val="00AE4777"/>
    <w:rsid w:val="00AE4D25"/>
    <w:rsid w:val="00AE4FCC"/>
    <w:rsid w:val="00AE4FF7"/>
    <w:rsid w:val="00AE5328"/>
    <w:rsid w:val="00AE59DA"/>
    <w:rsid w:val="00AE5AF0"/>
    <w:rsid w:val="00AE5DBF"/>
    <w:rsid w:val="00AE6510"/>
    <w:rsid w:val="00AE66C3"/>
    <w:rsid w:val="00AE733A"/>
    <w:rsid w:val="00AE74E2"/>
    <w:rsid w:val="00AE75B9"/>
    <w:rsid w:val="00AE7E8A"/>
    <w:rsid w:val="00AF0B32"/>
    <w:rsid w:val="00AF0CB5"/>
    <w:rsid w:val="00AF13CF"/>
    <w:rsid w:val="00AF1B13"/>
    <w:rsid w:val="00AF201E"/>
    <w:rsid w:val="00AF28BF"/>
    <w:rsid w:val="00AF2B07"/>
    <w:rsid w:val="00AF2E35"/>
    <w:rsid w:val="00AF3686"/>
    <w:rsid w:val="00AF3958"/>
    <w:rsid w:val="00AF40C1"/>
    <w:rsid w:val="00AF466C"/>
    <w:rsid w:val="00AF536A"/>
    <w:rsid w:val="00AF5C6A"/>
    <w:rsid w:val="00AF66C7"/>
    <w:rsid w:val="00AF6AA3"/>
    <w:rsid w:val="00AF6B6B"/>
    <w:rsid w:val="00AF6EFD"/>
    <w:rsid w:val="00AF7607"/>
    <w:rsid w:val="00AF7A6B"/>
    <w:rsid w:val="00B00542"/>
    <w:rsid w:val="00B00B39"/>
    <w:rsid w:val="00B00C0F"/>
    <w:rsid w:val="00B0182E"/>
    <w:rsid w:val="00B01AFE"/>
    <w:rsid w:val="00B01CC4"/>
    <w:rsid w:val="00B02A94"/>
    <w:rsid w:val="00B02BB0"/>
    <w:rsid w:val="00B04036"/>
    <w:rsid w:val="00B042DE"/>
    <w:rsid w:val="00B0496A"/>
    <w:rsid w:val="00B04FD2"/>
    <w:rsid w:val="00B059ED"/>
    <w:rsid w:val="00B05A30"/>
    <w:rsid w:val="00B05A50"/>
    <w:rsid w:val="00B05F09"/>
    <w:rsid w:val="00B05F0D"/>
    <w:rsid w:val="00B0675A"/>
    <w:rsid w:val="00B068BA"/>
    <w:rsid w:val="00B069E4"/>
    <w:rsid w:val="00B06ACF"/>
    <w:rsid w:val="00B06D13"/>
    <w:rsid w:val="00B07813"/>
    <w:rsid w:val="00B07D24"/>
    <w:rsid w:val="00B07D2F"/>
    <w:rsid w:val="00B1019C"/>
    <w:rsid w:val="00B109F7"/>
    <w:rsid w:val="00B10B1A"/>
    <w:rsid w:val="00B10B88"/>
    <w:rsid w:val="00B10D77"/>
    <w:rsid w:val="00B11510"/>
    <w:rsid w:val="00B11C0B"/>
    <w:rsid w:val="00B11D8F"/>
    <w:rsid w:val="00B11FF6"/>
    <w:rsid w:val="00B1228B"/>
    <w:rsid w:val="00B12347"/>
    <w:rsid w:val="00B1235A"/>
    <w:rsid w:val="00B12731"/>
    <w:rsid w:val="00B12DD1"/>
    <w:rsid w:val="00B13316"/>
    <w:rsid w:val="00B1386A"/>
    <w:rsid w:val="00B1454A"/>
    <w:rsid w:val="00B15350"/>
    <w:rsid w:val="00B15AEC"/>
    <w:rsid w:val="00B15B57"/>
    <w:rsid w:val="00B15D2A"/>
    <w:rsid w:val="00B15FE2"/>
    <w:rsid w:val="00B15FF6"/>
    <w:rsid w:val="00B16091"/>
    <w:rsid w:val="00B164B4"/>
    <w:rsid w:val="00B16645"/>
    <w:rsid w:val="00B16BD3"/>
    <w:rsid w:val="00B17321"/>
    <w:rsid w:val="00B174F7"/>
    <w:rsid w:val="00B176BF"/>
    <w:rsid w:val="00B17BE0"/>
    <w:rsid w:val="00B208B1"/>
    <w:rsid w:val="00B217AF"/>
    <w:rsid w:val="00B21B32"/>
    <w:rsid w:val="00B21FA2"/>
    <w:rsid w:val="00B225F3"/>
    <w:rsid w:val="00B22785"/>
    <w:rsid w:val="00B22B01"/>
    <w:rsid w:val="00B22FFE"/>
    <w:rsid w:val="00B23292"/>
    <w:rsid w:val="00B23715"/>
    <w:rsid w:val="00B24424"/>
    <w:rsid w:val="00B2558B"/>
    <w:rsid w:val="00B25730"/>
    <w:rsid w:val="00B258CC"/>
    <w:rsid w:val="00B25918"/>
    <w:rsid w:val="00B25CBE"/>
    <w:rsid w:val="00B2636B"/>
    <w:rsid w:val="00B2694C"/>
    <w:rsid w:val="00B26C89"/>
    <w:rsid w:val="00B27F47"/>
    <w:rsid w:val="00B27FAE"/>
    <w:rsid w:val="00B30538"/>
    <w:rsid w:val="00B3079E"/>
    <w:rsid w:val="00B30CEE"/>
    <w:rsid w:val="00B30E5C"/>
    <w:rsid w:val="00B31081"/>
    <w:rsid w:val="00B3195B"/>
    <w:rsid w:val="00B320DB"/>
    <w:rsid w:val="00B3215F"/>
    <w:rsid w:val="00B32DA2"/>
    <w:rsid w:val="00B33215"/>
    <w:rsid w:val="00B33526"/>
    <w:rsid w:val="00B33E8C"/>
    <w:rsid w:val="00B33EA7"/>
    <w:rsid w:val="00B34537"/>
    <w:rsid w:val="00B34717"/>
    <w:rsid w:val="00B3483B"/>
    <w:rsid w:val="00B34CB3"/>
    <w:rsid w:val="00B35012"/>
    <w:rsid w:val="00B35DCB"/>
    <w:rsid w:val="00B35F64"/>
    <w:rsid w:val="00B36758"/>
    <w:rsid w:val="00B36F83"/>
    <w:rsid w:val="00B3766B"/>
    <w:rsid w:val="00B37802"/>
    <w:rsid w:val="00B4172A"/>
    <w:rsid w:val="00B428DB"/>
    <w:rsid w:val="00B42910"/>
    <w:rsid w:val="00B42DF6"/>
    <w:rsid w:val="00B42F0C"/>
    <w:rsid w:val="00B4326E"/>
    <w:rsid w:val="00B43A02"/>
    <w:rsid w:val="00B453AA"/>
    <w:rsid w:val="00B45818"/>
    <w:rsid w:val="00B46648"/>
    <w:rsid w:val="00B4739F"/>
    <w:rsid w:val="00B476D9"/>
    <w:rsid w:val="00B50480"/>
    <w:rsid w:val="00B506C4"/>
    <w:rsid w:val="00B510AF"/>
    <w:rsid w:val="00B512F8"/>
    <w:rsid w:val="00B51FEE"/>
    <w:rsid w:val="00B5207D"/>
    <w:rsid w:val="00B52500"/>
    <w:rsid w:val="00B53102"/>
    <w:rsid w:val="00B53161"/>
    <w:rsid w:val="00B5370D"/>
    <w:rsid w:val="00B537E1"/>
    <w:rsid w:val="00B53840"/>
    <w:rsid w:val="00B54226"/>
    <w:rsid w:val="00B54B76"/>
    <w:rsid w:val="00B559D4"/>
    <w:rsid w:val="00B55B05"/>
    <w:rsid w:val="00B55E6A"/>
    <w:rsid w:val="00B55EC4"/>
    <w:rsid w:val="00B5614E"/>
    <w:rsid w:val="00B57640"/>
    <w:rsid w:val="00B57734"/>
    <w:rsid w:val="00B57C08"/>
    <w:rsid w:val="00B60103"/>
    <w:rsid w:val="00B60427"/>
    <w:rsid w:val="00B60787"/>
    <w:rsid w:val="00B60DA9"/>
    <w:rsid w:val="00B612E7"/>
    <w:rsid w:val="00B61673"/>
    <w:rsid w:val="00B62DAE"/>
    <w:rsid w:val="00B6311D"/>
    <w:rsid w:val="00B632F4"/>
    <w:rsid w:val="00B63684"/>
    <w:rsid w:val="00B638F5"/>
    <w:rsid w:val="00B63B1C"/>
    <w:rsid w:val="00B63C97"/>
    <w:rsid w:val="00B63EA2"/>
    <w:rsid w:val="00B6439C"/>
    <w:rsid w:val="00B647C3"/>
    <w:rsid w:val="00B64A7C"/>
    <w:rsid w:val="00B64E37"/>
    <w:rsid w:val="00B66800"/>
    <w:rsid w:val="00B669BA"/>
    <w:rsid w:val="00B66A5C"/>
    <w:rsid w:val="00B66E24"/>
    <w:rsid w:val="00B66EC3"/>
    <w:rsid w:val="00B66EF7"/>
    <w:rsid w:val="00B67FAA"/>
    <w:rsid w:val="00B7051D"/>
    <w:rsid w:val="00B70682"/>
    <w:rsid w:val="00B70C1A"/>
    <w:rsid w:val="00B71207"/>
    <w:rsid w:val="00B712A4"/>
    <w:rsid w:val="00B7130B"/>
    <w:rsid w:val="00B71B89"/>
    <w:rsid w:val="00B7244E"/>
    <w:rsid w:val="00B726DF"/>
    <w:rsid w:val="00B72B5F"/>
    <w:rsid w:val="00B72D17"/>
    <w:rsid w:val="00B72EA0"/>
    <w:rsid w:val="00B733E9"/>
    <w:rsid w:val="00B737F1"/>
    <w:rsid w:val="00B73AD3"/>
    <w:rsid w:val="00B73AFC"/>
    <w:rsid w:val="00B7471D"/>
    <w:rsid w:val="00B7482E"/>
    <w:rsid w:val="00B7547D"/>
    <w:rsid w:val="00B75963"/>
    <w:rsid w:val="00B75A64"/>
    <w:rsid w:val="00B75DBE"/>
    <w:rsid w:val="00B75E0D"/>
    <w:rsid w:val="00B762AD"/>
    <w:rsid w:val="00B7651B"/>
    <w:rsid w:val="00B765A3"/>
    <w:rsid w:val="00B7660B"/>
    <w:rsid w:val="00B76D92"/>
    <w:rsid w:val="00B77CF1"/>
    <w:rsid w:val="00B802BC"/>
    <w:rsid w:val="00B8041C"/>
    <w:rsid w:val="00B808F8"/>
    <w:rsid w:val="00B80EC4"/>
    <w:rsid w:val="00B816B0"/>
    <w:rsid w:val="00B8182A"/>
    <w:rsid w:val="00B81E7B"/>
    <w:rsid w:val="00B81EE6"/>
    <w:rsid w:val="00B82904"/>
    <w:rsid w:val="00B82C5B"/>
    <w:rsid w:val="00B83AA8"/>
    <w:rsid w:val="00B83EC2"/>
    <w:rsid w:val="00B8400A"/>
    <w:rsid w:val="00B84429"/>
    <w:rsid w:val="00B845CC"/>
    <w:rsid w:val="00B84FE0"/>
    <w:rsid w:val="00B85241"/>
    <w:rsid w:val="00B85435"/>
    <w:rsid w:val="00B85C84"/>
    <w:rsid w:val="00B86031"/>
    <w:rsid w:val="00B86146"/>
    <w:rsid w:val="00B86299"/>
    <w:rsid w:val="00B862A0"/>
    <w:rsid w:val="00B8686A"/>
    <w:rsid w:val="00B8697D"/>
    <w:rsid w:val="00B86A46"/>
    <w:rsid w:val="00B86E48"/>
    <w:rsid w:val="00B87376"/>
    <w:rsid w:val="00B87F90"/>
    <w:rsid w:val="00B90A1C"/>
    <w:rsid w:val="00B90D41"/>
    <w:rsid w:val="00B914D9"/>
    <w:rsid w:val="00B9192E"/>
    <w:rsid w:val="00B919D2"/>
    <w:rsid w:val="00B91B09"/>
    <w:rsid w:val="00B92525"/>
    <w:rsid w:val="00B92B6C"/>
    <w:rsid w:val="00B92FE2"/>
    <w:rsid w:val="00B93684"/>
    <w:rsid w:val="00B937FE"/>
    <w:rsid w:val="00B943A0"/>
    <w:rsid w:val="00B94A6B"/>
    <w:rsid w:val="00B95036"/>
    <w:rsid w:val="00B950A9"/>
    <w:rsid w:val="00B95C28"/>
    <w:rsid w:val="00B95D85"/>
    <w:rsid w:val="00B96003"/>
    <w:rsid w:val="00B960F8"/>
    <w:rsid w:val="00B9681A"/>
    <w:rsid w:val="00B96999"/>
    <w:rsid w:val="00B97219"/>
    <w:rsid w:val="00B972DE"/>
    <w:rsid w:val="00B97348"/>
    <w:rsid w:val="00B97A02"/>
    <w:rsid w:val="00B97A49"/>
    <w:rsid w:val="00BA05EC"/>
    <w:rsid w:val="00BA0C88"/>
    <w:rsid w:val="00BA1108"/>
    <w:rsid w:val="00BA2012"/>
    <w:rsid w:val="00BA2048"/>
    <w:rsid w:val="00BA3BFF"/>
    <w:rsid w:val="00BA5452"/>
    <w:rsid w:val="00BA5634"/>
    <w:rsid w:val="00BA5C5B"/>
    <w:rsid w:val="00BA6F8E"/>
    <w:rsid w:val="00BA7053"/>
    <w:rsid w:val="00BA7769"/>
    <w:rsid w:val="00BB0367"/>
    <w:rsid w:val="00BB03E5"/>
    <w:rsid w:val="00BB0C01"/>
    <w:rsid w:val="00BB15F5"/>
    <w:rsid w:val="00BB1A36"/>
    <w:rsid w:val="00BB1BD1"/>
    <w:rsid w:val="00BB1C2A"/>
    <w:rsid w:val="00BB1DB9"/>
    <w:rsid w:val="00BB202E"/>
    <w:rsid w:val="00BB2142"/>
    <w:rsid w:val="00BB2CAF"/>
    <w:rsid w:val="00BB4352"/>
    <w:rsid w:val="00BB4463"/>
    <w:rsid w:val="00BB49EB"/>
    <w:rsid w:val="00BB5029"/>
    <w:rsid w:val="00BB50D5"/>
    <w:rsid w:val="00BB54F8"/>
    <w:rsid w:val="00BB594E"/>
    <w:rsid w:val="00BB59C5"/>
    <w:rsid w:val="00BB5C9B"/>
    <w:rsid w:val="00BB5F33"/>
    <w:rsid w:val="00BB6323"/>
    <w:rsid w:val="00BB6487"/>
    <w:rsid w:val="00BB651D"/>
    <w:rsid w:val="00BB67D2"/>
    <w:rsid w:val="00BB727C"/>
    <w:rsid w:val="00BB76BB"/>
    <w:rsid w:val="00BC09C0"/>
    <w:rsid w:val="00BC0BCA"/>
    <w:rsid w:val="00BC0C11"/>
    <w:rsid w:val="00BC1361"/>
    <w:rsid w:val="00BC19E6"/>
    <w:rsid w:val="00BC2930"/>
    <w:rsid w:val="00BC2A9A"/>
    <w:rsid w:val="00BC2BC7"/>
    <w:rsid w:val="00BC2FFB"/>
    <w:rsid w:val="00BC343A"/>
    <w:rsid w:val="00BC35E0"/>
    <w:rsid w:val="00BC3910"/>
    <w:rsid w:val="00BC3B1C"/>
    <w:rsid w:val="00BC3C4A"/>
    <w:rsid w:val="00BC3E4D"/>
    <w:rsid w:val="00BC3F1B"/>
    <w:rsid w:val="00BC44D8"/>
    <w:rsid w:val="00BC4D72"/>
    <w:rsid w:val="00BC4FA8"/>
    <w:rsid w:val="00BC561A"/>
    <w:rsid w:val="00BC6535"/>
    <w:rsid w:val="00BC6C24"/>
    <w:rsid w:val="00BC6FC6"/>
    <w:rsid w:val="00BC71DB"/>
    <w:rsid w:val="00BC76C0"/>
    <w:rsid w:val="00BC78D3"/>
    <w:rsid w:val="00BC7F37"/>
    <w:rsid w:val="00BC7F64"/>
    <w:rsid w:val="00BD03AC"/>
    <w:rsid w:val="00BD0445"/>
    <w:rsid w:val="00BD0D85"/>
    <w:rsid w:val="00BD10B6"/>
    <w:rsid w:val="00BD1E4B"/>
    <w:rsid w:val="00BD22B2"/>
    <w:rsid w:val="00BD23E7"/>
    <w:rsid w:val="00BD344A"/>
    <w:rsid w:val="00BD423C"/>
    <w:rsid w:val="00BD46DC"/>
    <w:rsid w:val="00BD52E7"/>
    <w:rsid w:val="00BD5622"/>
    <w:rsid w:val="00BD5AB6"/>
    <w:rsid w:val="00BD5C7C"/>
    <w:rsid w:val="00BD5FBB"/>
    <w:rsid w:val="00BD613E"/>
    <w:rsid w:val="00BD6173"/>
    <w:rsid w:val="00BD6261"/>
    <w:rsid w:val="00BD6522"/>
    <w:rsid w:val="00BD6571"/>
    <w:rsid w:val="00BD65CD"/>
    <w:rsid w:val="00BD66F5"/>
    <w:rsid w:val="00BD67E3"/>
    <w:rsid w:val="00BD68FE"/>
    <w:rsid w:val="00BD6DA9"/>
    <w:rsid w:val="00BD6E1B"/>
    <w:rsid w:val="00BD727F"/>
    <w:rsid w:val="00BD73E4"/>
    <w:rsid w:val="00BD743C"/>
    <w:rsid w:val="00BD76FD"/>
    <w:rsid w:val="00BD7A1C"/>
    <w:rsid w:val="00BD7F66"/>
    <w:rsid w:val="00BE0782"/>
    <w:rsid w:val="00BE2A4A"/>
    <w:rsid w:val="00BE2A69"/>
    <w:rsid w:val="00BE2E8E"/>
    <w:rsid w:val="00BE2F54"/>
    <w:rsid w:val="00BE360B"/>
    <w:rsid w:val="00BE3D82"/>
    <w:rsid w:val="00BE40BB"/>
    <w:rsid w:val="00BE4274"/>
    <w:rsid w:val="00BE42D5"/>
    <w:rsid w:val="00BE44D4"/>
    <w:rsid w:val="00BE50C4"/>
    <w:rsid w:val="00BE5BFB"/>
    <w:rsid w:val="00BE6044"/>
    <w:rsid w:val="00BE61B5"/>
    <w:rsid w:val="00BE6246"/>
    <w:rsid w:val="00BE6828"/>
    <w:rsid w:val="00BE6869"/>
    <w:rsid w:val="00BE6FC6"/>
    <w:rsid w:val="00BE711F"/>
    <w:rsid w:val="00BE73DA"/>
    <w:rsid w:val="00BE7B35"/>
    <w:rsid w:val="00BE7B6D"/>
    <w:rsid w:val="00BF00D6"/>
    <w:rsid w:val="00BF034F"/>
    <w:rsid w:val="00BF071F"/>
    <w:rsid w:val="00BF0C31"/>
    <w:rsid w:val="00BF0DC1"/>
    <w:rsid w:val="00BF10B1"/>
    <w:rsid w:val="00BF1147"/>
    <w:rsid w:val="00BF124C"/>
    <w:rsid w:val="00BF15AB"/>
    <w:rsid w:val="00BF20AF"/>
    <w:rsid w:val="00BF2253"/>
    <w:rsid w:val="00BF2DDC"/>
    <w:rsid w:val="00BF2F7F"/>
    <w:rsid w:val="00BF3109"/>
    <w:rsid w:val="00BF33F9"/>
    <w:rsid w:val="00BF3632"/>
    <w:rsid w:val="00BF3BED"/>
    <w:rsid w:val="00BF44EA"/>
    <w:rsid w:val="00BF4A08"/>
    <w:rsid w:val="00BF4E30"/>
    <w:rsid w:val="00BF53A1"/>
    <w:rsid w:val="00BF5853"/>
    <w:rsid w:val="00BF58DC"/>
    <w:rsid w:val="00BF5F3F"/>
    <w:rsid w:val="00BF6138"/>
    <w:rsid w:val="00BF720E"/>
    <w:rsid w:val="00BF78A4"/>
    <w:rsid w:val="00BF7CA8"/>
    <w:rsid w:val="00BF7F80"/>
    <w:rsid w:val="00C002F1"/>
    <w:rsid w:val="00C01040"/>
    <w:rsid w:val="00C01132"/>
    <w:rsid w:val="00C01153"/>
    <w:rsid w:val="00C013AF"/>
    <w:rsid w:val="00C0155F"/>
    <w:rsid w:val="00C02525"/>
    <w:rsid w:val="00C02754"/>
    <w:rsid w:val="00C027A1"/>
    <w:rsid w:val="00C02ADD"/>
    <w:rsid w:val="00C02BC0"/>
    <w:rsid w:val="00C03012"/>
    <w:rsid w:val="00C031FA"/>
    <w:rsid w:val="00C0323C"/>
    <w:rsid w:val="00C03691"/>
    <w:rsid w:val="00C03BA3"/>
    <w:rsid w:val="00C03F77"/>
    <w:rsid w:val="00C04222"/>
    <w:rsid w:val="00C04EC8"/>
    <w:rsid w:val="00C05368"/>
    <w:rsid w:val="00C059B8"/>
    <w:rsid w:val="00C059E1"/>
    <w:rsid w:val="00C06FB2"/>
    <w:rsid w:val="00C074F4"/>
    <w:rsid w:val="00C105E2"/>
    <w:rsid w:val="00C10C51"/>
    <w:rsid w:val="00C10C90"/>
    <w:rsid w:val="00C110C3"/>
    <w:rsid w:val="00C1112E"/>
    <w:rsid w:val="00C1114C"/>
    <w:rsid w:val="00C11327"/>
    <w:rsid w:val="00C11496"/>
    <w:rsid w:val="00C1175D"/>
    <w:rsid w:val="00C118AD"/>
    <w:rsid w:val="00C11BFA"/>
    <w:rsid w:val="00C11D66"/>
    <w:rsid w:val="00C12D5E"/>
    <w:rsid w:val="00C13250"/>
    <w:rsid w:val="00C13C56"/>
    <w:rsid w:val="00C13DF9"/>
    <w:rsid w:val="00C1437B"/>
    <w:rsid w:val="00C14BDC"/>
    <w:rsid w:val="00C14DA3"/>
    <w:rsid w:val="00C1549F"/>
    <w:rsid w:val="00C154C5"/>
    <w:rsid w:val="00C15518"/>
    <w:rsid w:val="00C16AA3"/>
    <w:rsid w:val="00C16B27"/>
    <w:rsid w:val="00C16C06"/>
    <w:rsid w:val="00C17433"/>
    <w:rsid w:val="00C17C84"/>
    <w:rsid w:val="00C208DB"/>
    <w:rsid w:val="00C20A69"/>
    <w:rsid w:val="00C20E0F"/>
    <w:rsid w:val="00C20F4D"/>
    <w:rsid w:val="00C21138"/>
    <w:rsid w:val="00C2148C"/>
    <w:rsid w:val="00C2160D"/>
    <w:rsid w:val="00C217F6"/>
    <w:rsid w:val="00C21DE7"/>
    <w:rsid w:val="00C21ED4"/>
    <w:rsid w:val="00C22809"/>
    <w:rsid w:val="00C23BC9"/>
    <w:rsid w:val="00C240DA"/>
    <w:rsid w:val="00C24D63"/>
    <w:rsid w:val="00C2516E"/>
    <w:rsid w:val="00C25D3A"/>
    <w:rsid w:val="00C25E0C"/>
    <w:rsid w:val="00C26282"/>
    <w:rsid w:val="00C26C41"/>
    <w:rsid w:val="00C2703E"/>
    <w:rsid w:val="00C272BF"/>
    <w:rsid w:val="00C273C5"/>
    <w:rsid w:val="00C27696"/>
    <w:rsid w:val="00C27C24"/>
    <w:rsid w:val="00C27EA2"/>
    <w:rsid w:val="00C301B6"/>
    <w:rsid w:val="00C301EF"/>
    <w:rsid w:val="00C30688"/>
    <w:rsid w:val="00C3075D"/>
    <w:rsid w:val="00C30B6E"/>
    <w:rsid w:val="00C30FC3"/>
    <w:rsid w:val="00C312D4"/>
    <w:rsid w:val="00C313AC"/>
    <w:rsid w:val="00C31AD4"/>
    <w:rsid w:val="00C31F03"/>
    <w:rsid w:val="00C3229E"/>
    <w:rsid w:val="00C32B1D"/>
    <w:rsid w:val="00C33440"/>
    <w:rsid w:val="00C3344C"/>
    <w:rsid w:val="00C3361D"/>
    <w:rsid w:val="00C339BD"/>
    <w:rsid w:val="00C33AFA"/>
    <w:rsid w:val="00C33DF0"/>
    <w:rsid w:val="00C33F4E"/>
    <w:rsid w:val="00C34BF6"/>
    <w:rsid w:val="00C35083"/>
    <w:rsid w:val="00C35C01"/>
    <w:rsid w:val="00C35F04"/>
    <w:rsid w:val="00C36154"/>
    <w:rsid w:val="00C3623E"/>
    <w:rsid w:val="00C3638D"/>
    <w:rsid w:val="00C368C0"/>
    <w:rsid w:val="00C3740E"/>
    <w:rsid w:val="00C3772D"/>
    <w:rsid w:val="00C37B22"/>
    <w:rsid w:val="00C37F85"/>
    <w:rsid w:val="00C40714"/>
    <w:rsid w:val="00C40A71"/>
    <w:rsid w:val="00C411DE"/>
    <w:rsid w:val="00C41236"/>
    <w:rsid w:val="00C41424"/>
    <w:rsid w:val="00C41820"/>
    <w:rsid w:val="00C4237F"/>
    <w:rsid w:val="00C424CC"/>
    <w:rsid w:val="00C4260A"/>
    <w:rsid w:val="00C426E5"/>
    <w:rsid w:val="00C42AB4"/>
    <w:rsid w:val="00C42EED"/>
    <w:rsid w:val="00C4307D"/>
    <w:rsid w:val="00C43185"/>
    <w:rsid w:val="00C43794"/>
    <w:rsid w:val="00C43AB0"/>
    <w:rsid w:val="00C445EC"/>
    <w:rsid w:val="00C4493C"/>
    <w:rsid w:val="00C44C96"/>
    <w:rsid w:val="00C44D19"/>
    <w:rsid w:val="00C44E12"/>
    <w:rsid w:val="00C44F0A"/>
    <w:rsid w:val="00C452ED"/>
    <w:rsid w:val="00C4533E"/>
    <w:rsid w:val="00C4678D"/>
    <w:rsid w:val="00C46B7A"/>
    <w:rsid w:val="00C46EE5"/>
    <w:rsid w:val="00C46FE0"/>
    <w:rsid w:val="00C47332"/>
    <w:rsid w:val="00C4792C"/>
    <w:rsid w:val="00C47ADD"/>
    <w:rsid w:val="00C47FF6"/>
    <w:rsid w:val="00C5023B"/>
    <w:rsid w:val="00C50679"/>
    <w:rsid w:val="00C50D91"/>
    <w:rsid w:val="00C5123D"/>
    <w:rsid w:val="00C512B2"/>
    <w:rsid w:val="00C51E6D"/>
    <w:rsid w:val="00C520C5"/>
    <w:rsid w:val="00C524F1"/>
    <w:rsid w:val="00C52B1B"/>
    <w:rsid w:val="00C5336A"/>
    <w:rsid w:val="00C53708"/>
    <w:rsid w:val="00C54BCA"/>
    <w:rsid w:val="00C54CD4"/>
    <w:rsid w:val="00C550C7"/>
    <w:rsid w:val="00C551D7"/>
    <w:rsid w:val="00C55C93"/>
    <w:rsid w:val="00C560B9"/>
    <w:rsid w:val="00C5614E"/>
    <w:rsid w:val="00C562F8"/>
    <w:rsid w:val="00C565A4"/>
    <w:rsid w:val="00C56B47"/>
    <w:rsid w:val="00C56B53"/>
    <w:rsid w:val="00C56E40"/>
    <w:rsid w:val="00C57052"/>
    <w:rsid w:val="00C601B0"/>
    <w:rsid w:val="00C6061C"/>
    <w:rsid w:val="00C60C7A"/>
    <w:rsid w:val="00C6151B"/>
    <w:rsid w:val="00C62FD6"/>
    <w:rsid w:val="00C631A0"/>
    <w:rsid w:val="00C631C1"/>
    <w:rsid w:val="00C63389"/>
    <w:rsid w:val="00C63E25"/>
    <w:rsid w:val="00C64008"/>
    <w:rsid w:val="00C64094"/>
    <w:rsid w:val="00C64877"/>
    <w:rsid w:val="00C6510A"/>
    <w:rsid w:val="00C654B7"/>
    <w:rsid w:val="00C6575A"/>
    <w:rsid w:val="00C6677D"/>
    <w:rsid w:val="00C66C97"/>
    <w:rsid w:val="00C67AB4"/>
    <w:rsid w:val="00C7011D"/>
    <w:rsid w:val="00C70673"/>
    <w:rsid w:val="00C70AAF"/>
    <w:rsid w:val="00C70D09"/>
    <w:rsid w:val="00C70E1A"/>
    <w:rsid w:val="00C7114A"/>
    <w:rsid w:val="00C7185B"/>
    <w:rsid w:val="00C7260C"/>
    <w:rsid w:val="00C72684"/>
    <w:rsid w:val="00C728F9"/>
    <w:rsid w:val="00C72C7E"/>
    <w:rsid w:val="00C72D9B"/>
    <w:rsid w:val="00C73405"/>
    <w:rsid w:val="00C73CA4"/>
    <w:rsid w:val="00C75387"/>
    <w:rsid w:val="00C75751"/>
    <w:rsid w:val="00C75754"/>
    <w:rsid w:val="00C75767"/>
    <w:rsid w:val="00C763C3"/>
    <w:rsid w:val="00C76765"/>
    <w:rsid w:val="00C76C89"/>
    <w:rsid w:val="00C77112"/>
    <w:rsid w:val="00C771F5"/>
    <w:rsid w:val="00C77378"/>
    <w:rsid w:val="00C774D5"/>
    <w:rsid w:val="00C77595"/>
    <w:rsid w:val="00C7763D"/>
    <w:rsid w:val="00C7781A"/>
    <w:rsid w:val="00C803F3"/>
    <w:rsid w:val="00C81097"/>
    <w:rsid w:val="00C814EC"/>
    <w:rsid w:val="00C816E3"/>
    <w:rsid w:val="00C818B8"/>
    <w:rsid w:val="00C81DAD"/>
    <w:rsid w:val="00C81EF5"/>
    <w:rsid w:val="00C82AEB"/>
    <w:rsid w:val="00C82BFB"/>
    <w:rsid w:val="00C82C3D"/>
    <w:rsid w:val="00C82D0A"/>
    <w:rsid w:val="00C82EE3"/>
    <w:rsid w:val="00C82F89"/>
    <w:rsid w:val="00C831E5"/>
    <w:rsid w:val="00C8348A"/>
    <w:rsid w:val="00C83809"/>
    <w:rsid w:val="00C83C39"/>
    <w:rsid w:val="00C84305"/>
    <w:rsid w:val="00C84A27"/>
    <w:rsid w:val="00C84ADF"/>
    <w:rsid w:val="00C85135"/>
    <w:rsid w:val="00C85E0E"/>
    <w:rsid w:val="00C85FBB"/>
    <w:rsid w:val="00C8638A"/>
    <w:rsid w:val="00C86644"/>
    <w:rsid w:val="00C866D2"/>
    <w:rsid w:val="00C869D9"/>
    <w:rsid w:val="00C86B64"/>
    <w:rsid w:val="00C87CEA"/>
    <w:rsid w:val="00C90245"/>
    <w:rsid w:val="00C90250"/>
    <w:rsid w:val="00C90A19"/>
    <w:rsid w:val="00C90A94"/>
    <w:rsid w:val="00C90BF7"/>
    <w:rsid w:val="00C90EEF"/>
    <w:rsid w:val="00C91002"/>
    <w:rsid w:val="00C918BD"/>
    <w:rsid w:val="00C9198A"/>
    <w:rsid w:val="00C91C5E"/>
    <w:rsid w:val="00C9237D"/>
    <w:rsid w:val="00C925AE"/>
    <w:rsid w:val="00C92CBA"/>
    <w:rsid w:val="00C930A1"/>
    <w:rsid w:val="00C93384"/>
    <w:rsid w:val="00C93509"/>
    <w:rsid w:val="00C93D57"/>
    <w:rsid w:val="00C93D94"/>
    <w:rsid w:val="00C94069"/>
    <w:rsid w:val="00C9412D"/>
    <w:rsid w:val="00C941C6"/>
    <w:rsid w:val="00C9448D"/>
    <w:rsid w:val="00C94595"/>
    <w:rsid w:val="00C9499A"/>
    <w:rsid w:val="00C94C75"/>
    <w:rsid w:val="00C95152"/>
    <w:rsid w:val="00C95154"/>
    <w:rsid w:val="00C95376"/>
    <w:rsid w:val="00C95A2F"/>
    <w:rsid w:val="00C95BA6"/>
    <w:rsid w:val="00C960E8"/>
    <w:rsid w:val="00C9633E"/>
    <w:rsid w:val="00C968D5"/>
    <w:rsid w:val="00C96D39"/>
    <w:rsid w:val="00C976EE"/>
    <w:rsid w:val="00CA09E2"/>
    <w:rsid w:val="00CA0BDB"/>
    <w:rsid w:val="00CA1046"/>
    <w:rsid w:val="00CA122A"/>
    <w:rsid w:val="00CA19C1"/>
    <w:rsid w:val="00CA2178"/>
    <w:rsid w:val="00CA2501"/>
    <w:rsid w:val="00CA25D2"/>
    <w:rsid w:val="00CA294A"/>
    <w:rsid w:val="00CA2A13"/>
    <w:rsid w:val="00CA2CA8"/>
    <w:rsid w:val="00CA3243"/>
    <w:rsid w:val="00CA3414"/>
    <w:rsid w:val="00CA3489"/>
    <w:rsid w:val="00CA3ACB"/>
    <w:rsid w:val="00CA3BC5"/>
    <w:rsid w:val="00CA45E7"/>
    <w:rsid w:val="00CA4BE7"/>
    <w:rsid w:val="00CA56D7"/>
    <w:rsid w:val="00CA58B8"/>
    <w:rsid w:val="00CA5A5C"/>
    <w:rsid w:val="00CA5B75"/>
    <w:rsid w:val="00CA5C52"/>
    <w:rsid w:val="00CA76ED"/>
    <w:rsid w:val="00CA7AAC"/>
    <w:rsid w:val="00CA7D09"/>
    <w:rsid w:val="00CB01FC"/>
    <w:rsid w:val="00CB0595"/>
    <w:rsid w:val="00CB0922"/>
    <w:rsid w:val="00CB0FF9"/>
    <w:rsid w:val="00CB103C"/>
    <w:rsid w:val="00CB157A"/>
    <w:rsid w:val="00CB1EFF"/>
    <w:rsid w:val="00CB1F9E"/>
    <w:rsid w:val="00CB2085"/>
    <w:rsid w:val="00CB2992"/>
    <w:rsid w:val="00CB29D6"/>
    <w:rsid w:val="00CB2BFA"/>
    <w:rsid w:val="00CB2DA4"/>
    <w:rsid w:val="00CB33E7"/>
    <w:rsid w:val="00CB37A6"/>
    <w:rsid w:val="00CB46E9"/>
    <w:rsid w:val="00CB4BE1"/>
    <w:rsid w:val="00CB5DE9"/>
    <w:rsid w:val="00CB5EC0"/>
    <w:rsid w:val="00CB6516"/>
    <w:rsid w:val="00CB6589"/>
    <w:rsid w:val="00CB6DFE"/>
    <w:rsid w:val="00CB7093"/>
    <w:rsid w:val="00CB713C"/>
    <w:rsid w:val="00CC0AFC"/>
    <w:rsid w:val="00CC0DAC"/>
    <w:rsid w:val="00CC1102"/>
    <w:rsid w:val="00CC157B"/>
    <w:rsid w:val="00CC1672"/>
    <w:rsid w:val="00CC16B0"/>
    <w:rsid w:val="00CC1ABB"/>
    <w:rsid w:val="00CC1BBA"/>
    <w:rsid w:val="00CC1CDF"/>
    <w:rsid w:val="00CC261D"/>
    <w:rsid w:val="00CC2740"/>
    <w:rsid w:val="00CC2761"/>
    <w:rsid w:val="00CC3463"/>
    <w:rsid w:val="00CC3624"/>
    <w:rsid w:val="00CC3C52"/>
    <w:rsid w:val="00CC3E90"/>
    <w:rsid w:val="00CC54DF"/>
    <w:rsid w:val="00CC664B"/>
    <w:rsid w:val="00CC69D8"/>
    <w:rsid w:val="00CC6B72"/>
    <w:rsid w:val="00CC6E88"/>
    <w:rsid w:val="00CC7061"/>
    <w:rsid w:val="00CC73D8"/>
    <w:rsid w:val="00CC7960"/>
    <w:rsid w:val="00CD05D7"/>
    <w:rsid w:val="00CD092D"/>
    <w:rsid w:val="00CD0B49"/>
    <w:rsid w:val="00CD1BE2"/>
    <w:rsid w:val="00CD1C93"/>
    <w:rsid w:val="00CD1FBE"/>
    <w:rsid w:val="00CD352F"/>
    <w:rsid w:val="00CD39F1"/>
    <w:rsid w:val="00CD3F78"/>
    <w:rsid w:val="00CD418B"/>
    <w:rsid w:val="00CD46EF"/>
    <w:rsid w:val="00CD50C9"/>
    <w:rsid w:val="00CD6249"/>
    <w:rsid w:val="00CD69A5"/>
    <w:rsid w:val="00CD6DC6"/>
    <w:rsid w:val="00CD70D0"/>
    <w:rsid w:val="00CD7387"/>
    <w:rsid w:val="00CD785D"/>
    <w:rsid w:val="00CD7AB9"/>
    <w:rsid w:val="00CD7EEE"/>
    <w:rsid w:val="00CE037F"/>
    <w:rsid w:val="00CE076E"/>
    <w:rsid w:val="00CE0952"/>
    <w:rsid w:val="00CE0ED4"/>
    <w:rsid w:val="00CE170A"/>
    <w:rsid w:val="00CE1D58"/>
    <w:rsid w:val="00CE1DE0"/>
    <w:rsid w:val="00CE21CB"/>
    <w:rsid w:val="00CE23CB"/>
    <w:rsid w:val="00CE290C"/>
    <w:rsid w:val="00CE2DAB"/>
    <w:rsid w:val="00CE3010"/>
    <w:rsid w:val="00CE47A7"/>
    <w:rsid w:val="00CE578A"/>
    <w:rsid w:val="00CE5AA4"/>
    <w:rsid w:val="00CE5B8B"/>
    <w:rsid w:val="00CE5F58"/>
    <w:rsid w:val="00CE60E3"/>
    <w:rsid w:val="00CE62E8"/>
    <w:rsid w:val="00CE6363"/>
    <w:rsid w:val="00CE683D"/>
    <w:rsid w:val="00CE6F17"/>
    <w:rsid w:val="00CE761E"/>
    <w:rsid w:val="00CE7B56"/>
    <w:rsid w:val="00CF0843"/>
    <w:rsid w:val="00CF0FB1"/>
    <w:rsid w:val="00CF1426"/>
    <w:rsid w:val="00CF1A54"/>
    <w:rsid w:val="00CF1E3B"/>
    <w:rsid w:val="00CF2CDF"/>
    <w:rsid w:val="00CF3203"/>
    <w:rsid w:val="00CF32DF"/>
    <w:rsid w:val="00CF376C"/>
    <w:rsid w:val="00CF39B6"/>
    <w:rsid w:val="00CF3A14"/>
    <w:rsid w:val="00CF3D54"/>
    <w:rsid w:val="00CF477A"/>
    <w:rsid w:val="00CF4C8E"/>
    <w:rsid w:val="00CF4DE4"/>
    <w:rsid w:val="00CF5063"/>
    <w:rsid w:val="00CF564F"/>
    <w:rsid w:val="00CF6368"/>
    <w:rsid w:val="00CF749C"/>
    <w:rsid w:val="00D00F92"/>
    <w:rsid w:val="00D0137E"/>
    <w:rsid w:val="00D013AC"/>
    <w:rsid w:val="00D01522"/>
    <w:rsid w:val="00D01A95"/>
    <w:rsid w:val="00D01B0C"/>
    <w:rsid w:val="00D01EBF"/>
    <w:rsid w:val="00D0200C"/>
    <w:rsid w:val="00D02487"/>
    <w:rsid w:val="00D02C0A"/>
    <w:rsid w:val="00D02D0D"/>
    <w:rsid w:val="00D02F78"/>
    <w:rsid w:val="00D03436"/>
    <w:rsid w:val="00D035C0"/>
    <w:rsid w:val="00D03A2A"/>
    <w:rsid w:val="00D040D0"/>
    <w:rsid w:val="00D04967"/>
    <w:rsid w:val="00D04AB4"/>
    <w:rsid w:val="00D05238"/>
    <w:rsid w:val="00D053D5"/>
    <w:rsid w:val="00D05D99"/>
    <w:rsid w:val="00D061A5"/>
    <w:rsid w:val="00D06ED4"/>
    <w:rsid w:val="00D074E6"/>
    <w:rsid w:val="00D07784"/>
    <w:rsid w:val="00D07B6B"/>
    <w:rsid w:val="00D07DF0"/>
    <w:rsid w:val="00D07E6D"/>
    <w:rsid w:val="00D10302"/>
    <w:rsid w:val="00D10409"/>
    <w:rsid w:val="00D105E3"/>
    <w:rsid w:val="00D11896"/>
    <w:rsid w:val="00D12003"/>
    <w:rsid w:val="00D127AA"/>
    <w:rsid w:val="00D12D1E"/>
    <w:rsid w:val="00D13315"/>
    <w:rsid w:val="00D136FF"/>
    <w:rsid w:val="00D13D9D"/>
    <w:rsid w:val="00D13FE5"/>
    <w:rsid w:val="00D14692"/>
    <w:rsid w:val="00D15265"/>
    <w:rsid w:val="00D1527B"/>
    <w:rsid w:val="00D153EC"/>
    <w:rsid w:val="00D157CD"/>
    <w:rsid w:val="00D15888"/>
    <w:rsid w:val="00D158A6"/>
    <w:rsid w:val="00D1590C"/>
    <w:rsid w:val="00D159C2"/>
    <w:rsid w:val="00D15E67"/>
    <w:rsid w:val="00D15FA0"/>
    <w:rsid w:val="00D1674A"/>
    <w:rsid w:val="00D16E5A"/>
    <w:rsid w:val="00D175FE"/>
    <w:rsid w:val="00D20A2D"/>
    <w:rsid w:val="00D20FD3"/>
    <w:rsid w:val="00D21478"/>
    <w:rsid w:val="00D21A6B"/>
    <w:rsid w:val="00D21EB7"/>
    <w:rsid w:val="00D224FB"/>
    <w:rsid w:val="00D22819"/>
    <w:rsid w:val="00D228EB"/>
    <w:rsid w:val="00D23E6C"/>
    <w:rsid w:val="00D2469F"/>
    <w:rsid w:val="00D24E77"/>
    <w:rsid w:val="00D251FA"/>
    <w:rsid w:val="00D2578F"/>
    <w:rsid w:val="00D26A5F"/>
    <w:rsid w:val="00D272FD"/>
    <w:rsid w:val="00D27CD3"/>
    <w:rsid w:val="00D30F32"/>
    <w:rsid w:val="00D313EB"/>
    <w:rsid w:val="00D31D96"/>
    <w:rsid w:val="00D339F6"/>
    <w:rsid w:val="00D342F2"/>
    <w:rsid w:val="00D342FC"/>
    <w:rsid w:val="00D34546"/>
    <w:rsid w:val="00D3472E"/>
    <w:rsid w:val="00D34C2A"/>
    <w:rsid w:val="00D355F2"/>
    <w:rsid w:val="00D35F9F"/>
    <w:rsid w:val="00D36221"/>
    <w:rsid w:val="00D3738D"/>
    <w:rsid w:val="00D37442"/>
    <w:rsid w:val="00D374AE"/>
    <w:rsid w:val="00D40300"/>
    <w:rsid w:val="00D4095F"/>
    <w:rsid w:val="00D4133A"/>
    <w:rsid w:val="00D4137B"/>
    <w:rsid w:val="00D41E7C"/>
    <w:rsid w:val="00D4207D"/>
    <w:rsid w:val="00D42175"/>
    <w:rsid w:val="00D4248C"/>
    <w:rsid w:val="00D42D3B"/>
    <w:rsid w:val="00D42F30"/>
    <w:rsid w:val="00D43AEA"/>
    <w:rsid w:val="00D43C6E"/>
    <w:rsid w:val="00D43F53"/>
    <w:rsid w:val="00D444CF"/>
    <w:rsid w:val="00D44A90"/>
    <w:rsid w:val="00D44B79"/>
    <w:rsid w:val="00D44BA8"/>
    <w:rsid w:val="00D44F68"/>
    <w:rsid w:val="00D4546D"/>
    <w:rsid w:val="00D454EE"/>
    <w:rsid w:val="00D45A53"/>
    <w:rsid w:val="00D464A8"/>
    <w:rsid w:val="00D4666F"/>
    <w:rsid w:val="00D46D7B"/>
    <w:rsid w:val="00D470A6"/>
    <w:rsid w:val="00D47544"/>
    <w:rsid w:val="00D50CA0"/>
    <w:rsid w:val="00D50D66"/>
    <w:rsid w:val="00D50EE0"/>
    <w:rsid w:val="00D51638"/>
    <w:rsid w:val="00D51F22"/>
    <w:rsid w:val="00D522B0"/>
    <w:rsid w:val="00D525CE"/>
    <w:rsid w:val="00D52769"/>
    <w:rsid w:val="00D53A2C"/>
    <w:rsid w:val="00D541BE"/>
    <w:rsid w:val="00D54228"/>
    <w:rsid w:val="00D5437B"/>
    <w:rsid w:val="00D5455A"/>
    <w:rsid w:val="00D54A47"/>
    <w:rsid w:val="00D54B18"/>
    <w:rsid w:val="00D5538D"/>
    <w:rsid w:val="00D55744"/>
    <w:rsid w:val="00D55F1E"/>
    <w:rsid w:val="00D56266"/>
    <w:rsid w:val="00D56944"/>
    <w:rsid w:val="00D569B4"/>
    <w:rsid w:val="00D57683"/>
    <w:rsid w:val="00D577D5"/>
    <w:rsid w:val="00D57AEA"/>
    <w:rsid w:val="00D57FB9"/>
    <w:rsid w:val="00D600CD"/>
    <w:rsid w:val="00D6029A"/>
    <w:rsid w:val="00D609FD"/>
    <w:rsid w:val="00D60BA9"/>
    <w:rsid w:val="00D60C6E"/>
    <w:rsid w:val="00D60EB8"/>
    <w:rsid w:val="00D62743"/>
    <w:rsid w:val="00D62851"/>
    <w:rsid w:val="00D62F7C"/>
    <w:rsid w:val="00D633F8"/>
    <w:rsid w:val="00D63518"/>
    <w:rsid w:val="00D636DD"/>
    <w:rsid w:val="00D63F78"/>
    <w:rsid w:val="00D63FDC"/>
    <w:rsid w:val="00D641C0"/>
    <w:rsid w:val="00D647C4"/>
    <w:rsid w:val="00D64A2F"/>
    <w:rsid w:val="00D656F8"/>
    <w:rsid w:val="00D65D14"/>
    <w:rsid w:val="00D66917"/>
    <w:rsid w:val="00D66BCF"/>
    <w:rsid w:val="00D705F1"/>
    <w:rsid w:val="00D70903"/>
    <w:rsid w:val="00D724F3"/>
    <w:rsid w:val="00D729DA"/>
    <w:rsid w:val="00D72B81"/>
    <w:rsid w:val="00D736F1"/>
    <w:rsid w:val="00D73A14"/>
    <w:rsid w:val="00D73D45"/>
    <w:rsid w:val="00D74099"/>
    <w:rsid w:val="00D744B5"/>
    <w:rsid w:val="00D745A1"/>
    <w:rsid w:val="00D759F3"/>
    <w:rsid w:val="00D75CF9"/>
    <w:rsid w:val="00D767EA"/>
    <w:rsid w:val="00D769F2"/>
    <w:rsid w:val="00D76C1D"/>
    <w:rsid w:val="00D772A6"/>
    <w:rsid w:val="00D774E1"/>
    <w:rsid w:val="00D7764C"/>
    <w:rsid w:val="00D7774A"/>
    <w:rsid w:val="00D80C7D"/>
    <w:rsid w:val="00D80D89"/>
    <w:rsid w:val="00D810F4"/>
    <w:rsid w:val="00D811AB"/>
    <w:rsid w:val="00D81772"/>
    <w:rsid w:val="00D82252"/>
    <w:rsid w:val="00D8298B"/>
    <w:rsid w:val="00D83408"/>
    <w:rsid w:val="00D838FD"/>
    <w:rsid w:val="00D83A15"/>
    <w:rsid w:val="00D8487B"/>
    <w:rsid w:val="00D84EDA"/>
    <w:rsid w:val="00D850B1"/>
    <w:rsid w:val="00D85B91"/>
    <w:rsid w:val="00D85DCF"/>
    <w:rsid w:val="00D85FD7"/>
    <w:rsid w:val="00D8605C"/>
    <w:rsid w:val="00D863F3"/>
    <w:rsid w:val="00D86890"/>
    <w:rsid w:val="00D86B35"/>
    <w:rsid w:val="00D86CF7"/>
    <w:rsid w:val="00D8781A"/>
    <w:rsid w:val="00D90E7B"/>
    <w:rsid w:val="00D90F04"/>
    <w:rsid w:val="00D910E0"/>
    <w:rsid w:val="00D91C21"/>
    <w:rsid w:val="00D921A6"/>
    <w:rsid w:val="00D92742"/>
    <w:rsid w:val="00D92A31"/>
    <w:rsid w:val="00D92E4A"/>
    <w:rsid w:val="00D93D1E"/>
    <w:rsid w:val="00D9464F"/>
    <w:rsid w:val="00D94AD4"/>
    <w:rsid w:val="00D94CD1"/>
    <w:rsid w:val="00D94E23"/>
    <w:rsid w:val="00D95012"/>
    <w:rsid w:val="00D9516F"/>
    <w:rsid w:val="00D9524F"/>
    <w:rsid w:val="00D9588A"/>
    <w:rsid w:val="00D95CD0"/>
    <w:rsid w:val="00D95E5B"/>
    <w:rsid w:val="00D96214"/>
    <w:rsid w:val="00D9624A"/>
    <w:rsid w:val="00D96608"/>
    <w:rsid w:val="00D96F3B"/>
    <w:rsid w:val="00D9748A"/>
    <w:rsid w:val="00D97531"/>
    <w:rsid w:val="00DA0598"/>
    <w:rsid w:val="00DA0948"/>
    <w:rsid w:val="00DA0C2D"/>
    <w:rsid w:val="00DA1503"/>
    <w:rsid w:val="00DA1921"/>
    <w:rsid w:val="00DA1A11"/>
    <w:rsid w:val="00DA2244"/>
    <w:rsid w:val="00DA2467"/>
    <w:rsid w:val="00DA2982"/>
    <w:rsid w:val="00DA2996"/>
    <w:rsid w:val="00DA2CC8"/>
    <w:rsid w:val="00DA334C"/>
    <w:rsid w:val="00DA3C89"/>
    <w:rsid w:val="00DA3E4C"/>
    <w:rsid w:val="00DA40F3"/>
    <w:rsid w:val="00DA4720"/>
    <w:rsid w:val="00DA6170"/>
    <w:rsid w:val="00DA6594"/>
    <w:rsid w:val="00DA69E3"/>
    <w:rsid w:val="00DA6B3D"/>
    <w:rsid w:val="00DA7132"/>
    <w:rsid w:val="00DA71D1"/>
    <w:rsid w:val="00DA72EE"/>
    <w:rsid w:val="00DA7B4F"/>
    <w:rsid w:val="00DB0489"/>
    <w:rsid w:val="00DB0DE5"/>
    <w:rsid w:val="00DB1840"/>
    <w:rsid w:val="00DB1993"/>
    <w:rsid w:val="00DB1A2B"/>
    <w:rsid w:val="00DB1F21"/>
    <w:rsid w:val="00DB22B5"/>
    <w:rsid w:val="00DB291C"/>
    <w:rsid w:val="00DB326D"/>
    <w:rsid w:val="00DB3F79"/>
    <w:rsid w:val="00DB3FE3"/>
    <w:rsid w:val="00DB44AB"/>
    <w:rsid w:val="00DB4503"/>
    <w:rsid w:val="00DB4BC8"/>
    <w:rsid w:val="00DB4F2A"/>
    <w:rsid w:val="00DB50E6"/>
    <w:rsid w:val="00DB515E"/>
    <w:rsid w:val="00DB5BCC"/>
    <w:rsid w:val="00DB5E50"/>
    <w:rsid w:val="00DB6201"/>
    <w:rsid w:val="00DB6364"/>
    <w:rsid w:val="00DB6A6C"/>
    <w:rsid w:val="00DB6F57"/>
    <w:rsid w:val="00DB761C"/>
    <w:rsid w:val="00DB76E4"/>
    <w:rsid w:val="00DB797C"/>
    <w:rsid w:val="00DC03A3"/>
    <w:rsid w:val="00DC0639"/>
    <w:rsid w:val="00DC0BEA"/>
    <w:rsid w:val="00DC0D0F"/>
    <w:rsid w:val="00DC178F"/>
    <w:rsid w:val="00DC1D88"/>
    <w:rsid w:val="00DC1D92"/>
    <w:rsid w:val="00DC231B"/>
    <w:rsid w:val="00DC27DA"/>
    <w:rsid w:val="00DC2959"/>
    <w:rsid w:val="00DC2F94"/>
    <w:rsid w:val="00DC2FC1"/>
    <w:rsid w:val="00DC37BD"/>
    <w:rsid w:val="00DC38B3"/>
    <w:rsid w:val="00DC3C30"/>
    <w:rsid w:val="00DC3E30"/>
    <w:rsid w:val="00DC50DF"/>
    <w:rsid w:val="00DC5134"/>
    <w:rsid w:val="00DC579A"/>
    <w:rsid w:val="00DC58DD"/>
    <w:rsid w:val="00DC5B54"/>
    <w:rsid w:val="00DC6547"/>
    <w:rsid w:val="00DC65D6"/>
    <w:rsid w:val="00DC6BD2"/>
    <w:rsid w:val="00DC6FD0"/>
    <w:rsid w:val="00DC742B"/>
    <w:rsid w:val="00DC7A72"/>
    <w:rsid w:val="00DC7B96"/>
    <w:rsid w:val="00DC7EC0"/>
    <w:rsid w:val="00DC7F8A"/>
    <w:rsid w:val="00DD00AF"/>
    <w:rsid w:val="00DD00E7"/>
    <w:rsid w:val="00DD07CD"/>
    <w:rsid w:val="00DD08A9"/>
    <w:rsid w:val="00DD1354"/>
    <w:rsid w:val="00DD137A"/>
    <w:rsid w:val="00DD14F8"/>
    <w:rsid w:val="00DD1859"/>
    <w:rsid w:val="00DD1D43"/>
    <w:rsid w:val="00DD227E"/>
    <w:rsid w:val="00DD2333"/>
    <w:rsid w:val="00DD28D6"/>
    <w:rsid w:val="00DD3138"/>
    <w:rsid w:val="00DD336A"/>
    <w:rsid w:val="00DD36F6"/>
    <w:rsid w:val="00DD38B2"/>
    <w:rsid w:val="00DD3C88"/>
    <w:rsid w:val="00DD4242"/>
    <w:rsid w:val="00DD42B8"/>
    <w:rsid w:val="00DD4BBF"/>
    <w:rsid w:val="00DD4BFF"/>
    <w:rsid w:val="00DD5383"/>
    <w:rsid w:val="00DD5ACA"/>
    <w:rsid w:val="00DD6643"/>
    <w:rsid w:val="00DD6E2A"/>
    <w:rsid w:val="00DD7A72"/>
    <w:rsid w:val="00DD7FD2"/>
    <w:rsid w:val="00DE0B8F"/>
    <w:rsid w:val="00DE150E"/>
    <w:rsid w:val="00DE1704"/>
    <w:rsid w:val="00DE1799"/>
    <w:rsid w:val="00DE19F3"/>
    <w:rsid w:val="00DE1BCF"/>
    <w:rsid w:val="00DE1F01"/>
    <w:rsid w:val="00DE2107"/>
    <w:rsid w:val="00DE2E16"/>
    <w:rsid w:val="00DE2F2A"/>
    <w:rsid w:val="00DE31F8"/>
    <w:rsid w:val="00DE3664"/>
    <w:rsid w:val="00DE3682"/>
    <w:rsid w:val="00DE3954"/>
    <w:rsid w:val="00DE41E4"/>
    <w:rsid w:val="00DE4C5D"/>
    <w:rsid w:val="00DE4EBB"/>
    <w:rsid w:val="00DE4F51"/>
    <w:rsid w:val="00DE53B4"/>
    <w:rsid w:val="00DE55AF"/>
    <w:rsid w:val="00DE684B"/>
    <w:rsid w:val="00DE6DE6"/>
    <w:rsid w:val="00DE7062"/>
    <w:rsid w:val="00DE750A"/>
    <w:rsid w:val="00DE76F0"/>
    <w:rsid w:val="00DE7A1C"/>
    <w:rsid w:val="00DE7DD8"/>
    <w:rsid w:val="00DF0238"/>
    <w:rsid w:val="00DF04D6"/>
    <w:rsid w:val="00DF0EE8"/>
    <w:rsid w:val="00DF0FCA"/>
    <w:rsid w:val="00DF12C8"/>
    <w:rsid w:val="00DF2154"/>
    <w:rsid w:val="00DF27EA"/>
    <w:rsid w:val="00DF299A"/>
    <w:rsid w:val="00DF3369"/>
    <w:rsid w:val="00DF33BC"/>
    <w:rsid w:val="00DF3FCB"/>
    <w:rsid w:val="00DF412F"/>
    <w:rsid w:val="00DF434F"/>
    <w:rsid w:val="00DF4FDE"/>
    <w:rsid w:val="00DF5398"/>
    <w:rsid w:val="00DF594E"/>
    <w:rsid w:val="00DF5DA9"/>
    <w:rsid w:val="00DF6235"/>
    <w:rsid w:val="00DF68C7"/>
    <w:rsid w:val="00DF7E95"/>
    <w:rsid w:val="00E00590"/>
    <w:rsid w:val="00E007C7"/>
    <w:rsid w:val="00E00976"/>
    <w:rsid w:val="00E012D6"/>
    <w:rsid w:val="00E01F83"/>
    <w:rsid w:val="00E02671"/>
    <w:rsid w:val="00E02870"/>
    <w:rsid w:val="00E0366C"/>
    <w:rsid w:val="00E03735"/>
    <w:rsid w:val="00E03A40"/>
    <w:rsid w:val="00E03AE2"/>
    <w:rsid w:val="00E03C9C"/>
    <w:rsid w:val="00E03ED7"/>
    <w:rsid w:val="00E0542B"/>
    <w:rsid w:val="00E055FC"/>
    <w:rsid w:val="00E05724"/>
    <w:rsid w:val="00E0614B"/>
    <w:rsid w:val="00E06226"/>
    <w:rsid w:val="00E06286"/>
    <w:rsid w:val="00E063F2"/>
    <w:rsid w:val="00E0650A"/>
    <w:rsid w:val="00E07312"/>
    <w:rsid w:val="00E074A8"/>
    <w:rsid w:val="00E075F1"/>
    <w:rsid w:val="00E0769F"/>
    <w:rsid w:val="00E07B0F"/>
    <w:rsid w:val="00E10A01"/>
    <w:rsid w:val="00E10F30"/>
    <w:rsid w:val="00E113FF"/>
    <w:rsid w:val="00E11767"/>
    <w:rsid w:val="00E11C13"/>
    <w:rsid w:val="00E125E1"/>
    <w:rsid w:val="00E128E0"/>
    <w:rsid w:val="00E12D43"/>
    <w:rsid w:val="00E12DB5"/>
    <w:rsid w:val="00E13397"/>
    <w:rsid w:val="00E13418"/>
    <w:rsid w:val="00E136AA"/>
    <w:rsid w:val="00E140C5"/>
    <w:rsid w:val="00E1436F"/>
    <w:rsid w:val="00E144B6"/>
    <w:rsid w:val="00E14AF4"/>
    <w:rsid w:val="00E14ECC"/>
    <w:rsid w:val="00E1544D"/>
    <w:rsid w:val="00E15EB7"/>
    <w:rsid w:val="00E16047"/>
    <w:rsid w:val="00E16641"/>
    <w:rsid w:val="00E1706A"/>
    <w:rsid w:val="00E172FC"/>
    <w:rsid w:val="00E178AE"/>
    <w:rsid w:val="00E17BF9"/>
    <w:rsid w:val="00E17C6D"/>
    <w:rsid w:val="00E20181"/>
    <w:rsid w:val="00E201D7"/>
    <w:rsid w:val="00E2037C"/>
    <w:rsid w:val="00E205C9"/>
    <w:rsid w:val="00E20AE7"/>
    <w:rsid w:val="00E212D5"/>
    <w:rsid w:val="00E2168F"/>
    <w:rsid w:val="00E21936"/>
    <w:rsid w:val="00E2203F"/>
    <w:rsid w:val="00E22141"/>
    <w:rsid w:val="00E22314"/>
    <w:rsid w:val="00E227F8"/>
    <w:rsid w:val="00E23D07"/>
    <w:rsid w:val="00E23D5B"/>
    <w:rsid w:val="00E24ABF"/>
    <w:rsid w:val="00E2504B"/>
    <w:rsid w:val="00E2640B"/>
    <w:rsid w:val="00E26848"/>
    <w:rsid w:val="00E269BB"/>
    <w:rsid w:val="00E27868"/>
    <w:rsid w:val="00E27B00"/>
    <w:rsid w:val="00E30340"/>
    <w:rsid w:val="00E30875"/>
    <w:rsid w:val="00E30AC5"/>
    <w:rsid w:val="00E30E04"/>
    <w:rsid w:val="00E3103B"/>
    <w:rsid w:val="00E31394"/>
    <w:rsid w:val="00E313E9"/>
    <w:rsid w:val="00E315E5"/>
    <w:rsid w:val="00E31F3D"/>
    <w:rsid w:val="00E323A5"/>
    <w:rsid w:val="00E32A3C"/>
    <w:rsid w:val="00E3365C"/>
    <w:rsid w:val="00E33F71"/>
    <w:rsid w:val="00E34615"/>
    <w:rsid w:val="00E34DA4"/>
    <w:rsid w:val="00E3502C"/>
    <w:rsid w:val="00E35186"/>
    <w:rsid w:val="00E35309"/>
    <w:rsid w:val="00E35BCD"/>
    <w:rsid w:val="00E36092"/>
    <w:rsid w:val="00E363EC"/>
    <w:rsid w:val="00E36443"/>
    <w:rsid w:val="00E3687F"/>
    <w:rsid w:val="00E36E5C"/>
    <w:rsid w:val="00E378A9"/>
    <w:rsid w:val="00E3793D"/>
    <w:rsid w:val="00E37E55"/>
    <w:rsid w:val="00E4144D"/>
    <w:rsid w:val="00E418DA"/>
    <w:rsid w:val="00E41966"/>
    <w:rsid w:val="00E425FE"/>
    <w:rsid w:val="00E42631"/>
    <w:rsid w:val="00E42699"/>
    <w:rsid w:val="00E426CA"/>
    <w:rsid w:val="00E427A4"/>
    <w:rsid w:val="00E427F0"/>
    <w:rsid w:val="00E42B79"/>
    <w:rsid w:val="00E42FE3"/>
    <w:rsid w:val="00E43526"/>
    <w:rsid w:val="00E43842"/>
    <w:rsid w:val="00E43843"/>
    <w:rsid w:val="00E43D59"/>
    <w:rsid w:val="00E443E1"/>
    <w:rsid w:val="00E449BB"/>
    <w:rsid w:val="00E44D24"/>
    <w:rsid w:val="00E45293"/>
    <w:rsid w:val="00E45931"/>
    <w:rsid w:val="00E45B49"/>
    <w:rsid w:val="00E46701"/>
    <w:rsid w:val="00E468F5"/>
    <w:rsid w:val="00E4699D"/>
    <w:rsid w:val="00E46BA8"/>
    <w:rsid w:val="00E4702A"/>
    <w:rsid w:val="00E4717D"/>
    <w:rsid w:val="00E474D2"/>
    <w:rsid w:val="00E47528"/>
    <w:rsid w:val="00E47AB1"/>
    <w:rsid w:val="00E47DD9"/>
    <w:rsid w:val="00E50106"/>
    <w:rsid w:val="00E50351"/>
    <w:rsid w:val="00E50F14"/>
    <w:rsid w:val="00E51BC4"/>
    <w:rsid w:val="00E51CFF"/>
    <w:rsid w:val="00E51F8E"/>
    <w:rsid w:val="00E52667"/>
    <w:rsid w:val="00E53265"/>
    <w:rsid w:val="00E53613"/>
    <w:rsid w:val="00E53CA2"/>
    <w:rsid w:val="00E546FB"/>
    <w:rsid w:val="00E54A09"/>
    <w:rsid w:val="00E54A4F"/>
    <w:rsid w:val="00E54C76"/>
    <w:rsid w:val="00E55573"/>
    <w:rsid w:val="00E55CF1"/>
    <w:rsid w:val="00E55DEC"/>
    <w:rsid w:val="00E55EBC"/>
    <w:rsid w:val="00E55ED3"/>
    <w:rsid w:val="00E563DC"/>
    <w:rsid w:val="00E56A03"/>
    <w:rsid w:val="00E56E5F"/>
    <w:rsid w:val="00E57221"/>
    <w:rsid w:val="00E57758"/>
    <w:rsid w:val="00E579FD"/>
    <w:rsid w:val="00E60587"/>
    <w:rsid w:val="00E607D5"/>
    <w:rsid w:val="00E60B46"/>
    <w:rsid w:val="00E60DBF"/>
    <w:rsid w:val="00E60E3A"/>
    <w:rsid w:val="00E6120A"/>
    <w:rsid w:val="00E61435"/>
    <w:rsid w:val="00E61858"/>
    <w:rsid w:val="00E6186A"/>
    <w:rsid w:val="00E61ED3"/>
    <w:rsid w:val="00E62380"/>
    <w:rsid w:val="00E62B47"/>
    <w:rsid w:val="00E62D06"/>
    <w:rsid w:val="00E6310E"/>
    <w:rsid w:val="00E6323F"/>
    <w:rsid w:val="00E638FA"/>
    <w:rsid w:val="00E639B4"/>
    <w:rsid w:val="00E63B5A"/>
    <w:rsid w:val="00E63FF1"/>
    <w:rsid w:val="00E642B8"/>
    <w:rsid w:val="00E6452C"/>
    <w:rsid w:val="00E647CB"/>
    <w:rsid w:val="00E64B61"/>
    <w:rsid w:val="00E64F92"/>
    <w:rsid w:val="00E650B0"/>
    <w:rsid w:val="00E65F9E"/>
    <w:rsid w:val="00E662DC"/>
    <w:rsid w:val="00E667D6"/>
    <w:rsid w:val="00E66925"/>
    <w:rsid w:val="00E66A9C"/>
    <w:rsid w:val="00E671AF"/>
    <w:rsid w:val="00E67286"/>
    <w:rsid w:val="00E6741E"/>
    <w:rsid w:val="00E677E1"/>
    <w:rsid w:val="00E704ED"/>
    <w:rsid w:val="00E70BC3"/>
    <w:rsid w:val="00E70E35"/>
    <w:rsid w:val="00E71A30"/>
    <w:rsid w:val="00E7275D"/>
    <w:rsid w:val="00E73F72"/>
    <w:rsid w:val="00E740AD"/>
    <w:rsid w:val="00E744E6"/>
    <w:rsid w:val="00E74C25"/>
    <w:rsid w:val="00E751E4"/>
    <w:rsid w:val="00E75BDD"/>
    <w:rsid w:val="00E75EEF"/>
    <w:rsid w:val="00E7600E"/>
    <w:rsid w:val="00E76CEF"/>
    <w:rsid w:val="00E77AF0"/>
    <w:rsid w:val="00E77B40"/>
    <w:rsid w:val="00E77BAF"/>
    <w:rsid w:val="00E80083"/>
    <w:rsid w:val="00E8056C"/>
    <w:rsid w:val="00E80B03"/>
    <w:rsid w:val="00E81212"/>
    <w:rsid w:val="00E81242"/>
    <w:rsid w:val="00E812CF"/>
    <w:rsid w:val="00E812DA"/>
    <w:rsid w:val="00E818F3"/>
    <w:rsid w:val="00E8230D"/>
    <w:rsid w:val="00E8267C"/>
    <w:rsid w:val="00E827F6"/>
    <w:rsid w:val="00E829AC"/>
    <w:rsid w:val="00E82F27"/>
    <w:rsid w:val="00E83252"/>
    <w:rsid w:val="00E833CF"/>
    <w:rsid w:val="00E834F0"/>
    <w:rsid w:val="00E8366B"/>
    <w:rsid w:val="00E836BF"/>
    <w:rsid w:val="00E83709"/>
    <w:rsid w:val="00E83794"/>
    <w:rsid w:val="00E838AD"/>
    <w:rsid w:val="00E8407E"/>
    <w:rsid w:val="00E840FF"/>
    <w:rsid w:val="00E84207"/>
    <w:rsid w:val="00E845B2"/>
    <w:rsid w:val="00E845FE"/>
    <w:rsid w:val="00E8466A"/>
    <w:rsid w:val="00E849C0"/>
    <w:rsid w:val="00E851DF"/>
    <w:rsid w:val="00E85698"/>
    <w:rsid w:val="00E85AD2"/>
    <w:rsid w:val="00E85BD2"/>
    <w:rsid w:val="00E85DB7"/>
    <w:rsid w:val="00E866A4"/>
    <w:rsid w:val="00E86AFE"/>
    <w:rsid w:val="00E871FC"/>
    <w:rsid w:val="00E879E2"/>
    <w:rsid w:val="00E87CE7"/>
    <w:rsid w:val="00E904E8"/>
    <w:rsid w:val="00E905A1"/>
    <w:rsid w:val="00E906A9"/>
    <w:rsid w:val="00E90750"/>
    <w:rsid w:val="00E90CBC"/>
    <w:rsid w:val="00E90DF8"/>
    <w:rsid w:val="00E9129E"/>
    <w:rsid w:val="00E91ADA"/>
    <w:rsid w:val="00E91C90"/>
    <w:rsid w:val="00E92169"/>
    <w:rsid w:val="00E92FC7"/>
    <w:rsid w:val="00E9343C"/>
    <w:rsid w:val="00E9363D"/>
    <w:rsid w:val="00E93B34"/>
    <w:rsid w:val="00E93BCC"/>
    <w:rsid w:val="00E944EE"/>
    <w:rsid w:val="00E9499B"/>
    <w:rsid w:val="00E9526B"/>
    <w:rsid w:val="00E95F01"/>
    <w:rsid w:val="00E95F96"/>
    <w:rsid w:val="00E95FF9"/>
    <w:rsid w:val="00E961C8"/>
    <w:rsid w:val="00E97CF7"/>
    <w:rsid w:val="00EA02EF"/>
    <w:rsid w:val="00EA0402"/>
    <w:rsid w:val="00EA0A38"/>
    <w:rsid w:val="00EA0CB4"/>
    <w:rsid w:val="00EA0E48"/>
    <w:rsid w:val="00EA0EA7"/>
    <w:rsid w:val="00EA0EAA"/>
    <w:rsid w:val="00EA134E"/>
    <w:rsid w:val="00EA1812"/>
    <w:rsid w:val="00EA18EE"/>
    <w:rsid w:val="00EA1AD6"/>
    <w:rsid w:val="00EA2F3C"/>
    <w:rsid w:val="00EA343E"/>
    <w:rsid w:val="00EA37F0"/>
    <w:rsid w:val="00EA385A"/>
    <w:rsid w:val="00EA3A17"/>
    <w:rsid w:val="00EA3BA8"/>
    <w:rsid w:val="00EA3BF6"/>
    <w:rsid w:val="00EA3CAC"/>
    <w:rsid w:val="00EA3D70"/>
    <w:rsid w:val="00EA42D9"/>
    <w:rsid w:val="00EA47F2"/>
    <w:rsid w:val="00EA495C"/>
    <w:rsid w:val="00EA5C9E"/>
    <w:rsid w:val="00EA655F"/>
    <w:rsid w:val="00EA675E"/>
    <w:rsid w:val="00EA7575"/>
    <w:rsid w:val="00EA7852"/>
    <w:rsid w:val="00EB0AC7"/>
    <w:rsid w:val="00EB10AA"/>
    <w:rsid w:val="00EB1517"/>
    <w:rsid w:val="00EB1621"/>
    <w:rsid w:val="00EB1967"/>
    <w:rsid w:val="00EB1CAB"/>
    <w:rsid w:val="00EB1FFC"/>
    <w:rsid w:val="00EB20B6"/>
    <w:rsid w:val="00EB26D2"/>
    <w:rsid w:val="00EB3144"/>
    <w:rsid w:val="00EB3321"/>
    <w:rsid w:val="00EB3876"/>
    <w:rsid w:val="00EB3ABF"/>
    <w:rsid w:val="00EB404D"/>
    <w:rsid w:val="00EB4107"/>
    <w:rsid w:val="00EB4198"/>
    <w:rsid w:val="00EB4990"/>
    <w:rsid w:val="00EB4CDF"/>
    <w:rsid w:val="00EB4D95"/>
    <w:rsid w:val="00EB50B1"/>
    <w:rsid w:val="00EB53BE"/>
    <w:rsid w:val="00EB5D54"/>
    <w:rsid w:val="00EB6108"/>
    <w:rsid w:val="00EB64BC"/>
    <w:rsid w:val="00EB76AA"/>
    <w:rsid w:val="00EB7C2F"/>
    <w:rsid w:val="00EC002F"/>
    <w:rsid w:val="00EC0334"/>
    <w:rsid w:val="00EC0C01"/>
    <w:rsid w:val="00EC0DE4"/>
    <w:rsid w:val="00EC149E"/>
    <w:rsid w:val="00EC19BD"/>
    <w:rsid w:val="00EC1C7C"/>
    <w:rsid w:val="00EC1CBE"/>
    <w:rsid w:val="00EC1F2C"/>
    <w:rsid w:val="00EC20BF"/>
    <w:rsid w:val="00EC219D"/>
    <w:rsid w:val="00EC2281"/>
    <w:rsid w:val="00EC2296"/>
    <w:rsid w:val="00EC2818"/>
    <w:rsid w:val="00EC3642"/>
    <w:rsid w:val="00EC3ECC"/>
    <w:rsid w:val="00EC4130"/>
    <w:rsid w:val="00EC4FE4"/>
    <w:rsid w:val="00EC5084"/>
    <w:rsid w:val="00EC5159"/>
    <w:rsid w:val="00EC5385"/>
    <w:rsid w:val="00EC53A3"/>
    <w:rsid w:val="00EC54C2"/>
    <w:rsid w:val="00EC55C1"/>
    <w:rsid w:val="00EC5CE6"/>
    <w:rsid w:val="00EC6224"/>
    <w:rsid w:val="00EC6AAA"/>
    <w:rsid w:val="00EC735B"/>
    <w:rsid w:val="00EC773E"/>
    <w:rsid w:val="00EC7AA0"/>
    <w:rsid w:val="00EC7B81"/>
    <w:rsid w:val="00EC7F1E"/>
    <w:rsid w:val="00ED006E"/>
    <w:rsid w:val="00ED013E"/>
    <w:rsid w:val="00ED047C"/>
    <w:rsid w:val="00ED0525"/>
    <w:rsid w:val="00ED1414"/>
    <w:rsid w:val="00ED158B"/>
    <w:rsid w:val="00ED18AF"/>
    <w:rsid w:val="00ED1C72"/>
    <w:rsid w:val="00ED245A"/>
    <w:rsid w:val="00ED2CF2"/>
    <w:rsid w:val="00ED353F"/>
    <w:rsid w:val="00ED37DD"/>
    <w:rsid w:val="00ED3D94"/>
    <w:rsid w:val="00ED431F"/>
    <w:rsid w:val="00ED4CEB"/>
    <w:rsid w:val="00ED535D"/>
    <w:rsid w:val="00ED5701"/>
    <w:rsid w:val="00ED5C58"/>
    <w:rsid w:val="00ED604F"/>
    <w:rsid w:val="00ED63EE"/>
    <w:rsid w:val="00ED6B95"/>
    <w:rsid w:val="00ED72D1"/>
    <w:rsid w:val="00ED7C81"/>
    <w:rsid w:val="00EE02FE"/>
    <w:rsid w:val="00EE04CF"/>
    <w:rsid w:val="00EE0864"/>
    <w:rsid w:val="00EE0BE6"/>
    <w:rsid w:val="00EE0C2A"/>
    <w:rsid w:val="00EE0E2E"/>
    <w:rsid w:val="00EE1499"/>
    <w:rsid w:val="00EE1597"/>
    <w:rsid w:val="00EE16C6"/>
    <w:rsid w:val="00EE1780"/>
    <w:rsid w:val="00EE207C"/>
    <w:rsid w:val="00EE2237"/>
    <w:rsid w:val="00EE27E2"/>
    <w:rsid w:val="00EE2943"/>
    <w:rsid w:val="00EE2E3B"/>
    <w:rsid w:val="00EE30F6"/>
    <w:rsid w:val="00EE3436"/>
    <w:rsid w:val="00EE350D"/>
    <w:rsid w:val="00EE36F1"/>
    <w:rsid w:val="00EE376D"/>
    <w:rsid w:val="00EE3E6B"/>
    <w:rsid w:val="00EE4281"/>
    <w:rsid w:val="00EE43CD"/>
    <w:rsid w:val="00EE4C4E"/>
    <w:rsid w:val="00EE4F1F"/>
    <w:rsid w:val="00EE4F86"/>
    <w:rsid w:val="00EE5ACD"/>
    <w:rsid w:val="00EE6240"/>
    <w:rsid w:val="00EE763D"/>
    <w:rsid w:val="00EE7884"/>
    <w:rsid w:val="00EE7E67"/>
    <w:rsid w:val="00EF0078"/>
    <w:rsid w:val="00EF010E"/>
    <w:rsid w:val="00EF0FDB"/>
    <w:rsid w:val="00EF102B"/>
    <w:rsid w:val="00EF127C"/>
    <w:rsid w:val="00EF20E2"/>
    <w:rsid w:val="00EF257E"/>
    <w:rsid w:val="00EF2854"/>
    <w:rsid w:val="00EF2C28"/>
    <w:rsid w:val="00EF30EF"/>
    <w:rsid w:val="00EF30FF"/>
    <w:rsid w:val="00EF3B6B"/>
    <w:rsid w:val="00EF40F0"/>
    <w:rsid w:val="00EF44F4"/>
    <w:rsid w:val="00EF45DF"/>
    <w:rsid w:val="00EF5338"/>
    <w:rsid w:val="00EF541C"/>
    <w:rsid w:val="00EF5D03"/>
    <w:rsid w:val="00EF6BC1"/>
    <w:rsid w:val="00EF6BD0"/>
    <w:rsid w:val="00EF72BD"/>
    <w:rsid w:val="00EF7317"/>
    <w:rsid w:val="00EF75A2"/>
    <w:rsid w:val="00EF7B59"/>
    <w:rsid w:val="00F01118"/>
    <w:rsid w:val="00F011AB"/>
    <w:rsid w:val="00F011CE"/>
    <w:rsid w:val="00F012A9"/>
    <w:rsid w:val="00F017D5"/>
    <w:rsid w:val="00F01F9B"/>
    <w:rsid w:val="00F020FA"/>
    <w:rsid w:val="00F022B1"/>
    <w:rsid w:val="00F027E8"/>
    <w:rsid w:val="00F02DE8"/>
    <w:rsid w:val="00F03AA6"/>
    <w:rsid w:val="00F03FD1"/>
    <w:rsid w:val="00F041D7"/>
    <w:rsid w:val="00F04387"/>
    <w:rsid w:val="00F044D5"/>
    <w:rsid w:val="00F04607"/>
    <w:rsid w:val="00F04636"/>
    <w:rsid w:val="00F04A79"/>
    <w:rsid w:val="00F05329"/>
    <w:rsid w:val="00F058DB"/>
    <w:rsid w:val="00F060AA"/>
    <w:rsid w:val="00F06A77"/>
    <w:rsid w:val="00F06AC2"/>
    <w:rsid w:val="00F06BD6"/>
    <w:rsid w:val="00F07104"/>
    <w:rsid w:val="00F07377"/>
    <w:rsid w:val="00F07C89"/>
    <w:rsid w:val="00F07E36"/>
    <w:rsid w:val="00F07EC3"/>
    <w:rsid w:val="00F10554"/>
    <w:rsid w:val="00F10A4D"/>
    <w:rsid w:val="00F10B79"/>
    <w:rsid w:val="00F10E5E"/>
    <w:rsid w:val="00F10FEF"/>
    <w:rsid w:val="00F115A5"/>
    <w:rsid w:val="00F1170A"/>
    <w:rsid w:val="00F11955"/>
    <w:rsid w:val="00F12067"/>
    <w:rsid w:val="00F12466"/>
    <w:rsid w:val="00F12614"/>
    <w:rsid w:val="00F12987"/>
    <w:rsid w:val="00F130FE"/>
    <w:rsid w:val="00F13227"/>
    <w:rsid w:val="00F135FA"/>
    <w:rsid w:val="00F1410F"/>
    <w:rsid w:val="00F144CB"/>
    <w:rsid w:val="00F14814"/>
    <w:rsid w:val="00F14C7C"/>
    <w:rsid w:val="00F1516F"/>
    <w:rsid w:val="00F15207"/>
    <w:rsid w:val="00F15465"/>
    <w:rsid w:val="00F15497"/>
    <w:rsid w:val="00F15D8B"/>
    <w:rsid w:val="00F16CBD"/>
    <w:rsid w:val="00F17AAB"/>
    <w:rsid w:val="00F2031E"/>
    <w:rsid w:val="00F2045C"/>
    <w:rsid w:val="00F204D6"/>
    <w:rsid w:val="00F2093A"/>
    <w:rsid w:val="00F20BD6"/>
    <w:rsid w:val="00F2110F"/>
    <w:rsid w:val="00F211C7"/>
    <w:rsid w:val="00F21D3B"/>
    <w:rsid w:val="00F22763"/>
    <w:rsid w:val="00F22A2F"/>
    <w:rsid w:val="00F22B55"/>
    <w:rsid w:val="00F23053"/>
    <w:rsid w:val="00F2308C"/>
    <w:rsid w:val="00F2315A"/>
    <w:rsid w:val="00F23851"/>
    <w:rsid w:val="00F23904"/>
    <w:rsid w:val="00F239D5"/>
    <w:rsid w:val="00F23AAF"/>
    <w:rsid w:val="00F23AD9"/>
    <w:rsid w:val="00F23D8E"/>
    <w:rsid w:val="00F23DE0"/>
    <w:rsid w:val="00F23EBC"/>
    <w:rsid w:val="00F2404C"/>
    <w:rsid w:val="00F2414E"/>
    <w:rsid w:val="00F26330"/>
    <w:rsid w:val="00F26477"/>
    <w:rsid w:val="00F26812"/>
    <w:rsid w:val="00F27638"/>
    <w:rsid w:val="00F27F39"/>
    <w:rsid w:val="00F3097A"/>
    <w:rsid w:val="00F30C9B"/>
    <w:rsid w:val="00F31903"/>
    <w:rsid w:val="00F31CEF"/>
    <w:rsid w:val="00F31D9B"/>
    <w:rsid w:val="00F31DC1"/>
    <w:rsid w:val="00F32194"/>
    <w:rsid w:val="00F32383"/>
    <w:rsid w:val="00F326FC"/>
    <w:rsid w:val="00F32874"/>
    <w:rsid w:val="00F3326A"/>
    <w:rsid w:val="00F33580"/>
    <w:rsid w:val="00F33626"/>
    <w:rsid w:val="00F338F5"/>
    <w:rsid w:val="00F33E9C"/>
    <w:rsid w:val="00F340DF"/>
    <w:rsid w:val="00F34DFF"/>
    <w:rsid w:val="00F3513B"/>
    <w:rsid w:val="00F3559F"/>
    <w:rsid w:val="00F355B3"/>
    <w:rsid w:val="00F35802"/>
    <w:rsid w:val="00F35A52"/>
    <w:rsid w:val="00F35F85"/>
    <w:rsid w:val="00F362AE"/>
    <w:rsid w:val="00F36354"/>
    <w:rsid w:val="00F37573"/>
    <w:rsid w:val="00F375CD"/>
    <w:rsid w:val="00F37699"/>
    <w:rsid w:val="00F378E4"/>
    <w:rsid w:val="00F37BAF"/>
    <w:rsid w:val="00F37D3E"/>
    <w:rsid w:val="00F4044C"/>
    <w:rsid w:val="00F406F6"/>
    <w:rsid w:val="00F40B5B"/>
    <w:rsid w:val="00F40BC6"/>
    <w:rsid w:val="00F40DB9"/>
    <w:rsid w:val="00F40FD2"/>
    <w:rsid w:val="00F414BA"/>
    <w:rsid w:val="00F417A4"/>
    <w:rsid w:val="00F41FCA"/>
    <w:rsid w:val="00F42061"/>
    <w:rsid w:val="00F424BD"/>
    <w:rsid w:val="00F433D3"/>
    <w:rsid w:val="00F4399B"/>
    <w:rsid w:val="00F447F1"/>
    <w:rsid w:val="00F44A66"/>
    <w:rsid w:val="00F44AB8"/>
    <w:rsid w:val="00F4502A"/>
    <w:rsid w:val="00F45ABB"/>
    <w:rsid w:val="00F45C32"/>
    <w:rsid w:val="00F45DD3"/>
    <w:rsid w:val="00F45F0B"/>
    <w:rsid w:val="00F47159"/>
    <w:rsid w:val="00F4716B"/>
    <w:rsid w:val="00F471A3"/>
    <w:rsid w:val="00F4734F"/>
    <w:rsid w:val="00F479B9"/>
    <w:rsid w:val="00F47DAA"/>
    <w:rsid w:val="00F47FEA"/>
    <w:rsid w:val="00F50679"/>
    <w:rsid w:val="00F50894"/>
    <w:rsid w:val="00F50BC5"/>
    <w:rsid w:val="00F51112"/>
    <w:rsid w:val="00F519F8"/>
    <w:rsid w:val="00F522D5"/>
    <w:rsid w:val="00F527ED"/>
    <w:rsid w:val="00F52A5A"/>
    <w:rsid w:val="00F52C0F"/>
    <w:rsid w:val="00F52D39"/>
    <w:rsid w:val="00F53005"/>
    <w:rsid w:val="00F53009"/>
    <w:rsid w:val="00F53D7D"/>
    <w:rsid w:val="00F53EF8"/>
    <w:rsid w:val="00F5493D"/>
    <w:rsid w:val="00F5528E"/>
    <w:rsid w:val="00F55306"/>
    <w:rsid w:val="00F554B9"/>
    <w:rsid w:val="00F577CC"/>
    <w:rsid w:val="00F57BDF"/>
    <w:rsid w:val="00F57BE8"/>
    <w:rsid w:val="00F60232"/>
    <w:rsid w:val="00F603BB"/>
    <w:rsid w:val="00F60506"/>
    <w:rsid w:val="00F60679"/>
    <w:rsid w:val="00F60E4E"/>
    <w:rsid w:val="00F61425"/>
    <w:rsid w:val="00F617A9"/>
    <w:rsid w:val="00F619FE"/>
    <w:rsid w:val="00F61C13"/>
    <w:rsid w:val="00F62074"/>
    <w:rsid w:val="00F62C00"/>
    <w:rsid w:val="00F62F24"/>
    <w:rsid w:val="00F62F4D"/>
    <w:rsid w:val="00F6365A"/>
    <w:rsid w:val="00F639C7"/>
    <w:rsid w:val="00F65926"/>
    <w:rsid w:val="00F66335"/>
    <w:rsid w:val="00F66351"/>
    <w:rsid w:val="00F663EF"/>
    <w:rsid w:val="00F664A3"/>
    <w:rsid w:val="00F67544"/>
    <w:rsid w:val="00F67AD3"/>
    <w:rsid w:val="00F709FB"/>
    <w:rsid w:val="00F7132E"/>
    <w:rsid w:val="00F720CF"/>
    <w:rsid w:val="00F72328"/>
    <w:rsid w:val="00F7271F"/>
    <w:rsid w:val="00F72A6C"/>
    <w:rsid w:val="00F72CB8"/>
    <w:rsid w:val="00F72FD9"/>
    <w:rsid w:val="00F73D7F"/>
    <w:rsid w:val="00F73F01"/>
    <w:rsid w:val="00F7461E"/>
    <w:rsid w:val="00F75184"/>
    <w:rsid w:val="00F751FC"/>
    <w:rsid w:val="00F757A5"/>
    <w:rsid w:val="00F75E85"/>
    <w:rsid w:val="00F75EAA"/>
    <w:rsid w:val="00F75F72"/>
    <w:rsid w:val="00F76469"/>
    <w:rsid w:val="00F768C2"/>
    <w:rsid w:val="00F76B28"/>
    <w:rsid w:val="00F77053"/>
    <w:rsid w:val="00F77106"/>
    <w:rsid w:val="00F77318"/>
    <w:rsid w:val="00F77339"/>
    <w:rsid w:val="00F77BEA"/>
    <w:rsid w:val="00F77DE1"/>
    <w:rsid w:val="00F80AB7"/>
    <w:rsid w:val="00F81D7D"/>
    <w:rsid w:val="00F8200A"/>
    <w:rsid w:val="00F821E2"/>
    <w:rsid w:val="00F82356"/>
    <w:rsid w:val="00F82F4D"/>
    <w:rsid w:val="00F8471D"/>
    <w:rsid w:val="00F84830"/>
    <w:rsid w:val="00F84C94"/>
    <w:rsid w:val="00F84EA5"/>
    <w:rsid w:val="00F84FE5"/>
    <w:rsid w:val="00F8560A"/>
    <w:rsid w:val="00F85682"/>
    <w:rsid w:val="00F859B3"/>
    <w:rsid w:val="00F85C18"/>
    <w:rsid w:val="00F86080"/>
    <w:rsid w:val="00F865C9"/>
    <w:rsid w:val="00F87790"/>
    <w:rsid w:val="00F87CFD"/>
    <w:rsid w:val="00F9043E"/>
    <w:rsid w:val="00F90FBA"/>
    <w:rsid w:val="00F91165"/>
    <w:rsid w:val="00F91466"/>
    <w:rsid w:val="00F914FB"/>
    <w:rsid w:val="00F91F41"/>
    <w:rsid w:val="00F927F0"/>
    <w:rsid w:val="00F92BEA"/>
    <w:rsid w:val="00F93671"/>
    <w:rsid w:val="00F9371D"/>
    <w:rsid w:val="00F93B13"/>
    <w:rsid w:val="00F93E79"/>
    <w:rsid w:val="00F93F69"/>
    <w:rsid w:val="00F947BF"/>
    <w:rsid w:val="00F9583C"/>
    <w:rsid w:val="00F95842"/>
    <w:rsid w:val="00F95C3A"/>
    <w:rsid w:val="00F95F95"/>
    <w:rsid w:val="00F964FF"/>
    <w:rsid w:val="00F96645"/>
    <w:rsid w:val="00F96C5C"/>
    <w:rsid w:val="00F970A3"/>
    <w:rsid w:val="00FA034B"/>
    <w:rsid w:val="00FA0545"/>
    <w:rsid w:val="00FA17EC"/>
    <w:rsid w:val="00FA1E2C"/>
    <w:rsid w:val="00FA1E35"/>
    <w:rsid w:val="00FA2341"/>
    <w:rsid w:val="00FA2660"/>
    <w:rsid w:val="00FA28F2"/>
    <w:rsid w:val="00FA2B20"/>
    <w:rsid w:val="00FA2B92"/>
    <w:rsid w:val="00FA3B33"/>
    <w:rsid w:val="00FA3E03"/>
    <w:rsid w:val="00FA4454"/>
    <w:rsid w:val="00FA5243"/>
    <w:rsid w:val="00FA5438"/>
    <w:rsid w:val="00FA57E4"/>
    <w:rsid w:val="00FA5C93"/>
    <w:rsid w:val="00FA5EC2"/>
    <w:rsid w:val="00FA5FEF"/>
    <w:rsid w:val="00FA623C"/>
    <w:rsid w:val="00FA627E"/>
    <w:rsid w:val="00FA664C"/>
    <w:rsid w:val="00FA6D9D"/>
    <w:rsid w:val="00FA7189"/>
    <w:rsid w:val="00FB0073"/>
    <w:rsid w:val="00FB01A9"/>
    <w:rsid w:val="00FB021B"/>
    <w:rsid w:val="00FB04F6"/>
    <w:rsid w:val="00FB0A4B"/>
    <w:rsid w:val="00FB1901"/>
    <w:rsid w:val="00FB2596"/>
    <w:rsid w:val="00FB279E"/>
    <w:rsid w:val="00FB28A8"/>
    <w:rsid w:val="00FB292D"/>
    <w:rsid w:val="00FB2CC0"/>
    <w:rsid w:val="00FB30A3"/>
    <w:rsid w:val="00FB39AC"/>
    <w:rsid w:val="00FB3B3A"/>
    <w:rsid w:val="00FB3DCB"/>
    <w:rsid w:val="00FB3ECD"/>
    <w:rsid w:val="00FB4038"/>
    <w:rsid w:val="00FB4432"/>
    <w:rsid w:val="00FB47D6"/>
    <w:rsid w:val="00FB4C1E"/>
    <w:rsid w:val="00FB521B"/>
    <w:rsid w:val="00FB5636"/>
    <w:rsid w:val="00FB5773"/>
    <w:rsid w:val="00FB5C57"/>
    <w:rsid w:val="00FB6141"/>
    <w:rsid w:val="00FB6751"/>
    <w:rsid w:val="00FB6986"/>
    <w:rsid w:val="00FB6B8E"/>
    <w:rsid w:val="00FB6BEF"/>
    <w:rsid w:val="00FB6C58"/>
    <w:rsid w:val="00FB72F1"/>
    <w:rsid w:val="00FB7ACD"/>
    <w:rsid w:val="00FB7B15"/>
    <w:rsid w:val="00FB7C2E"/>
    <w:rsid w:val="00FC012B"/>
    <w:rsid w:val="00FC01DC"/>
    <w:rsid w:val="00FC098D"/>
    <w:rsid w:val="00FC0FC3"/>
    <w:rsid w:val="00FC226C"/>
    <w:rsid w:val="00FC22E5"/>
    <w:rsid w:val="00FC25BB"/>
    <w:rsid w:val="00FC25D9"/>
    <w:rsid w:val="00FC25F5"/>
    <w:rsid w:val="00FC276A"/>
    <w:rsid w:val="00FC27E5"/>
    <w:rsid w:val="00FC2C9D"/>
    <w:rsid w:val="00FC2FDB"/>
    <w:rsid w:val="00FC309B"/>
    <w:rsid w:val="00FC3173"/>
    <w:rsid w:val="00FC38CF"/>
    <w:rsid w:val="00FC39C6"/>
    <w:rsid w:val="00FC3A11"/>
    <w:rsid w:val="00FC3ACF"/>
    <w:rsid w:val="00FC4C35"/>
    <w:rsid w:val="00FC5DEA"/>
    <w:rsid w:val="00FC5E70"/>
    <w:rsid w:val="00FC753A"/>
    <w:rsid w:val="00FC75C0"/>
    <w:rsid w:val="00FC79B6"/>
    <w:rsid w:val="00FC79BA"/>
    <w:rsid w:val="00FC7D5B"/>
    <w:rsid w:val="00FD018F"/>
    <w:rsid w:val="00FD069C"/>
    <w:rsid w:val="00FD0A21"/>
    <w:rsid w:val="00FD0A73"/>
    <w:rsid w:val="00FD0FEF"/>
    <w:rsid w:val="00FD1761"/>
    <w:rsid w:val="00FD1A9F"/>
    <w:rsid w:val="00FD1D56"/>
    <w:rsid w:val="00FD2003"/>
    <w:rsid w:val="00FD23F5"/>
    <w:rsid w:val="00FD249F"/>
    <w:rsid w:val="00FD24A7"/>
    <w:rsid w:val="00FD26AE"/>
    <w:rsid w:val="00FD2C15"/>
    <w:rsid w:val="00FD36DD"/>
    <w:rsid w:val="00FD4663"/>
    <w:rsid w:val="00FD47EC"/>
    <w:rsid w:val="00FD55F9"/>
    <w:rsid w:val="00FD57FE"/>
    <w:rsid w:val="00FD624F"/>
    <w:rsid w:val="00FD6858"/>
    <w:rsid w:val="00FD69BA"/>
    <w:rsid w:val="00FD717F"/>
    <w:rsid w:val="00FD7AAB"/>
    <w:rsid w:val="00FE078C"/>
    <w:rsid w:val="00FE07FB"/>
    <w:rsid w:val="00FE0913"/>
    <w:rsid w:val="00FE0ABF"/>
    <w:rsid w:val="00FE0B84"/>
    <w:rsid w:val="00FE1198"/>
    <w:rsid w:val="00FE12E0"/>
    <w:rsid w:val="00FE14CF"/>
    <w:rsid w:val="00FE1CBB"/>
    <w:rsid w:val="00FE275E"/>
    <w:rsid w:val="00FE2C93"/>
    <w:rsid w:val="00FE2D9D"/>
    <w:rsid w:val="00FE2E37"/>
    <w:rsid w:val="00FE35C4"/>
    <w:rsid w:val="00FE3B62"/>
    <w:rsid w:val="00FE3B99"/>
    <w:rsid w:val="00FE3CC6"/>
    <w:rsid w:val="00FE3CE9"/>
    <w:rsid w:val="00FE400A"/>
    <w:rsid w:val="00FE44C2"/>
    <w:rsid w:val="00FE4C3B"/>
    <w:rsid w:val="00FE5471"/>
    <w:rsid w:val="00FE5B90"/>
    <w:rsid w:val="00FE60B9"/>
    <w:rsid w:val="00FE6893"/>
    <w:rsid w:val="00FE68FF"/>
    <w:rsid w:val="00FE6F10"/>
    <w:rsid w:val="00FE71D3"/>
    <w:rsid w:val="00FE79E7"/>
    <w:rsid w:val="00FE7AD6"/>
    <w:rsid w:val="00FF0168"/>
    <w:rsid w:val="00FF0DAB"/>
    <w:rsid w:val="00FF10FE"/>
    <w:rsid w:val="00FF1CD6"/>
    <w:rsid w:val="00FF1D1B"/>
    <w:rsid w:val="00FF1FDA"/>
    <w:rsid w:val="00FF206E"/>
    <w:rsid w:val="00FF220F"/>
    <w:rsid w:val="00FF2686"/>
    <w:rsid w:val="00FF27CC"/>
    <w:rsid w:val="00FF2C43"/>
    <w:rsid w:val="00FF312B"/>
    <w:rsid w:val="00FF37F8"/>
    <w:rsid w:val="00FF4D2F"/>
    <w:rsid w:val="00FF5E88"/>
    <w:rsid w:val="00FF65B3"/>
    <w:rsid w:val="00FF6726"/>
    <w:rsid w:val="00FF73AC"/>
    <w:rsid w:val="00FF7A32"/>
    <w:rsid w:val="00FF7DF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661D330"/>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4046"/>
    <w:pPr>
      <w:spacing w:after="120" w:line="360" w:lineRule="auto"/>
      <w:ind w:firstLine="720"/>
      <w:jc w:val="both"/>
    </w:pPr>
    <w:rPr>
      <w:rFonts w:ascii="Seravek Light" w:hAnsi="Seravek Light" w:cs="AdvP45A506"/>
      <w:sz w:val="20"/>
      <w:szCs w:val="20"/>
      <w:lang w:val="en-GB"/>
    </w:rPr>
  </w:style>
  <w:style w:type="paragraph" w:styleId="Heading1">
    <w:name w:val="heading 1"/>
    <w:basedOn w:val="NoSpacing"/>
    <w:next w:val="Normal"/>
    <w:link w:val="Heading1Char"/>
    <w:uiPriority w:val="9"/>
    <w:qFormat/>
    <w:rsid w:val="007A7BAD"/>
    <w:pPr>
      <w:spacing w:after="360"/>
      <w:outlineLvl w:val="0"/>
    </w:pPr>
    <w:rPr>
      <w:rFonts w:ascii="Seravek Medium" w:hAnsi="Seravek Medium"/>
      <w:b/>
      <w:sz w:val="28"/>
      <w:szCs w:val="28"/>
    </w:rPr>
  </w:style>
  <w:style w:type="paragraph" w:styleId="Heading2">
    <w:name w:val="heading 2"/>
    <w:basedOn w:val="Normal"/>
    <w:next w:val="Normal"/>
    <w:link w:val="Heading2Char"/>
    <w:uiPriority w:val="9"/>
    <w:unhideWhenUsed/>
    <w:qFormat/>
    <w:rsid w:val="009F75CF"/>
    <w:pPr>
      <w:keepNext/>
      <w:keepLines/>
      <w:spacing w:before="240" w:line="480" w:lineRule="auto"/>
      <w:ind w:firstLine="0"/>
      <w:outlineLvl w:val="1"/>
    </w:pPr>
    <w:rPr>
      <w:rFonts w:ascii="Seravek Medium" w:eastAsiaTheme="majorEastAsia" w:hAnsi="Seravek Medium" w:cstheme="majorBidi"/>
      <w:iCs/>
    </w:rPr>
  </w:style>
  <w:style w:type="paragraph" w:styleId="Heading3">
    <w:name w:val="heading 3"/>
    <w:basedOn w:val="Normal"/>
    <w:next w:val="Normal"/>
    <w:link w:val="Heading3Char"/>
    <w:uiPriority w:val="9"/>
    <w:unhideWhenUsed/>
    <w:qFormat/>
    <w:rsid w:val="00D60EB8"/>
    <w:pPr>
      <w:outlineLvl w:val="2"/>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1320E"/>
    <w:pPr>
      <w:tabs>
        <w:tab w:val="center" w:pos="4320"/>
        <w:tab w:val="right" w:pos="8640"/>
      </w:tabs>
    </w:pPr>
  </w:style>
  <w:style w:type="character" w:customStyle="1" w:styleId="HeaderChar">
    <w:name w:val="Header Char"/>
    <w:basedOn w:val="DefaultParagraphFont"/>
    <w:link w:val="Header"/>
    <w:uiPriority w:val="99"/>
    <w:rsid w:val="0091320E"/>
  </w:style>
  <w:style w:type="paragraph" w:styleId="Footer">
    <w:name w:val="footer"/>
    <w:basedOn w:val="Normal"/>
    <w:link w:val="FooterChar"/>
    <w:uiPriority w:val="99"/>
    <w:unhideWhenUsed/>
    <w:rsid w:val="0091320E"/>
    <w:pPr>
      <w:tabs>
        <w:tab w:val="center" w:pos="4320"/>
        <w:tab w:val="right" w:pos="8640"/>
      </w:tabs>
    </w:pPr>
  </w:style>
  <w:style w:type="character" w:customStyle="1" w:styleId="FooterChar">
    <w:name w:val="Footer Char"/>
    <w:basedOn w:val="DefaultParagraphFont"/>
    <w:link w:val="Footer"/>
    <w:uiPriority w:val="99"/>
    <w:rsid w:val="0091320E"/>
  </w:style>
  <w:style w:type="character" w:styleId="PageNumber">
    <w:name w:val="page number"/>
    <w:basedOn w:val="DefaultParagraphFont"/>
    <w:uiPriority w:val="99"/>
    <w:semiHidden/>
    <w:unhideWhenUsed/>
    <w:rsid w:val="0091320E"/>
  </w:style>
  <w:style w:type="character" w:customStyle="1" w:styleId="Heading1Char">
    <w:name w:val="Heading 1 Char"/>
    <w:basedOn w:val="DefaultParagraphFont"/>
    <w:link w:val="Heading1"/>
    <w:uiPriority w:val="9"/>
    <w:rsid w:val="007A7BAD"/>
    <w:rPr>
      <w:rFonts w:ascii="Seravek Medium" w:hAnsi="Seravek Medium"/>
      <w:b/>
      <w:sz w:val="28"/>
      <w:szCs w:val="28"/>
      <w:lang w:val="en-GB"/>
    </w:rPr>
  </w:style>
  <w:style w:type="paragraph" w:styleId="Title">
    <w:name w:val="Title"/>
    <w:basedOn w:val="Normal"/>
    <w:next w:val="Normal"/>
    <w:link w:val="TitleChar"/>
    <w:uiPriority w:val="10"/>
    <w:qFormat/>
    <w:rsid w:val="00820688"/>
    <w:pPr>
      <w:pBdr>
        <w:bottom w:val="single" w:sz="18" w:space="4" w:color="548DD4" w:themeColor="text2" w:themeTint="99"/>
      </w:pBdr>
      <w:spacing w:after="300"/>
      <w:contextualSpacing/>
    </w:pPr>
    <w:rPr>
      <w:rFonts w:eastAsiaTheme="majorEastAsia" w:cstheme="majorBidi"/>
      <w:spacing w:val="5"/>
      <w:kern w:val="28"/>
      <w:sz w:val="52"/>
      <w:szCs w:val="52"/>
    </w:rPr>
  </w:style>
  <w:style w:type="character" w:customStyle="1" w:styleId="TitleChar">
    <w:name w:val="Title Char"/>
    <w:basedOn w:val="DefaultParagraphFont"/>
    <w:link w:val="Title"/>
    <w:uiPriority w:val="10"/>
    <w:rsid w:val="00820688"/>
    <w:rPr>
      <w:rFonts w:asciiTheme="majorHAnsi" w:eastAsiaTheme="majorEastAsia" w:hAnsiTheme="majorHAnsi" w:cstheme="majorBidi"/>
      <w:spacing w:val="5"/>
      <w:kern w:val="28"/>
      <w:sz w:val="52"/>
      <w:szCs w:val="52"/>
    </w:rPr>
  </w:style>
  <w:style w:type="paragraph" w:styleId="ListParagraph">
    <w:name w:val="List Paragraph"/>
    <w:basedOn w:val="Normal"/>
    <w:uiPriority w:val="99"/>
    <w:qFormat/>
    <w:rsid w:val="00820688"/>
    <w:pPr>
      <w:ind w:left="720"/>
      <w:contextualSpacing/>
    </w:pPr>
  </w:style>
  <w:style w:type="paragraph" w:styleId="DocumentMap">
    <w:name w:val="Document Map"/>
    <w:basedOn w:val="Normal"/>
    <w:link w:val="DocumentMapChar"/>
    <w:uiPriority w:val="99"/>
    <w:semiHidden/>
    <w:unhideWhenUsed/>
    <w:rsid w:val="00F84830"/>
    <w:rPr>
      <w:rFonts w:ascii="Lucida Grande" w:hAnsi="Lucida Grande"/>
    </w:rPr>
  </w:style>
  <w:style w:type="character" w:customStyle="1" w:styleId="DocumentMapChar">
    <w:name w:val="Document Map Char"/>
    <w:basedOn w:val="DefaultParagraphFont"/>
    <w:link w:val="DocumentMap"/>
    <w:uiPriority w:val="99"/>
    <w:semiHidden/>
    <w:rsid w:val="00F84830"/>
    <w:rPr>
      <w:rFonts w:ascii="Lucida Grande" w:hAnsi="Lucida Grande" w:cs="Lucida Grande"/>
    </w:rPr>
  </w:style>
  <w:style w:type="paragraph" w:styleId="Revision">
    <w:name w:val="Revision"/>
    <w:hidden/>
    <w:uiPriority w:val="99"/>
    <w:semiHidden/>
    <w:rsid w:val="00F041D7"/>
  </w:style>
  <w:style w:type="paragraph" w:styleId="BalloonText">
    <w:name w:val="Balloon Text"/>
    <w:basedOn w:val="Normal"/>
    <w:link w:val="BalloonTextChar"/>
    <w:uiPriority w:val="99"/>
    <w:semiHidden/>
    <w:unhideWhenUsed/>
    <w:rsid w:val="00F041D7"/>
    <w:rPr>
      <w:rFonts w:ascii="Lucida Grande" w:hAnsi="Lucida Grande"/>
      <w:sz w:val="18"/>
      <w:szCs w:val="18"/>
    </w:rPr>
  </w:style>
  <w:style w:type="character" w:customStyle="1" w:styleId="BalloonTextChar">
    <w:name w:val="Balloon Text Char"/>
    <w:basedOn w:val="DefaultParagraphFont"/>
    <w:link w:val="BalloonText"/>
    <w:uiPriority w:val="99"/>
    <w:semiHidden/>
    <w:rsid w:val="00F041D7"/>
    <w:rPr>
      <w:rFonts w:ascii="Lucida Grande" w:hAnsi="Lucida Grande" w:cs="Lucida Grande"/>
      <w:sz w:val="18"/>
      <w:szCs w:val="18"/>
    </w:rPr>
  </w:style>
  <w:style w:type="character" w:styleId="Hyperlink">
    <w:name w:val="Hyperlink"/>
    <w:basedOn w:val="DefaultParagraphFont"/>
    <w:uiPriority w:val="99"/>
    <w:unhideWhenUsed/>
    <w:rsid w:val="00F21D3B"/>
    <w:rPr>
      <w:color w:val="0000FF" w:themeColor="hyperlink"/>
      <w:u w:val="single"/>
    </w:rPr>
  </w:style>
  <w:style w:type="paragraph" w:styleId="NoSpacing">
    <w:name w:val="No Spacing"/>
    <w:uiPriority w:val="1"/>
    <w:qFormat/>
    <w:rsid w:val="00020AFD"/>
    <w:rPr>
      <w:lang w:val="en-GB"/>
    </w:rPr>
  </w:style>
  <w:style w:type="character" w:customStyle="1" w:styleId="Heading2Char">
    <w:name w:val="Heading 2 Char"/>
    <w:basedOn w:val="DefaultParagraphFont"/>
    <w:link w:val="Heading2"/>
    <w:uiPriority w:val="9"/>
    <w:rsid w:val="009F75CF"/>
    <w:rPr>
      <w:rFonts w:ascii="Seravek Medium" w:eastAsiaTheme="majorEastAsia" w:hAnsi="Seravek Medium" w:cstheme="majorBidi"/>
      <w:iCs/>
      <w:sz w:val="20"/>
      <w:szCs w:val="20"/>
      <w:lang w:val="en-GB"/>
    </w:rPr>
  </w:style>
  <w:style w:type="character" w:customStyle="1" w:styleId="Heading3Char">
    <w:name w:val="Heading 3 Char"/>
    <w:basedOn w:val="DefaultParagraphFont"/>
    <w:link w:val="Heading3"/>
    <w:uiPriority w:val="9"/>
    <w:rsid w:val="00D60EB8"/>
    <w:rPr>
      <w:rFonts w:asciiTheme="majorHAnsi" w:hAnsiTheme="majorHAnsi"/>
      <w:i/>
      <w:sz w:val="22"/>
      <w:szCs w:val="22"/>
      <w:lang w:val="en-GB"/>
    </w:rPr>
  </w:style>
  <w:style w:type="paragraph" w:styleId="FootnoteText">
    <w:name w:val="footnote text"/>
    <w:basedOn w:val="Normal"/>
    <w:link w:val="FootnoteTextChar"/>
    <w:uiPriority w:val="99"/>
    <w:unhideWhenUsed/>
    <w:rsid w:val="00FB292D"/>
    <w:pPr>
      <w:spacing w:after="0"/>
    </w:pPr>
  </w:style>
  <w:style w:type="character" w:customStyle="1" w:styleId="FootnoteTextChar">
    <w:name w:val="Footnote Text Char"/>
    <w:basedOn w:val="DefaultParagraphFont"/>
    <w:link w:val="FootnoteText"/>
    <w:uiPriority w:val="99"/>
    <w:rsid w:val="00FB292D"/>
    <w:rPr>
      <w:lang w:val="en-GB"/>
    </w:rPr>
  </w:style>
  <w:style w:type="character" w:styleId="FootnoteReference">
    <w:name w:val="footnote reference"/>
    <w:basedOn w:val="DefaultParagraphFont"/>
    <w:uiPriority w:val="99"/>
    <w:unhideWhenUsed/>
    <w:rsid w:val="00FB292D"/>
    <w:rPr>
      <w:vertAlign w:val="superscript"/>
    </w:rPr>
  </w:style>
  <w:style w:type="table" w:styleId="TableGrid">
    <w:name w:val="Table Grid"/>
    <w:basedOn w:val="TableNormal"/>
    <w:uiPriority w:val="1"/>
    <w:rsid w:val="0015628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356E84"/>
    <w:pPr>
      <w:spacing w:line="240" w:lineRule="auto"/>
      <w:ind w:firstLine="0"/>
      <w:jc w:val="left"/>
    </w:pPr>
    <w:rPr>
      <w:rFonts w:ascii="Candara" w:hAnsi="Candara"/>
      <w:b/>
      <w:bCs/>
    </w:rPr>
  </w:style>
  <w:style w:type="character" w:styleId="CommentReference">
    <w:name w:val="annotation reference"/>
    <w:basedOn w:val="DefaultParagraphFont"/>
    <w:uiPriority w:val="99"/>
    <w:semiHidden/>
    <w:unhideWhenUsed/>
    <w:rsid w:val="00181FCE"/>
    <w:rPr>
      <w:sz w:val="18"/>
      <w:szCs w:val="18"/>
    </w:rPr>
  </w:style>
  <w:style w:type="paragraph" w:styleId="CommentText">
    <w:name w:val="annotation text"/>
    <w:basedOn w:val="Normal"/>
    <w:link w:val="CommentTextChar"/>
    <w:uiPriority w:val="99"/>
    <w:unhideWhenUsed/>
    <w:rsid w:val="00181FCE"/>
  </w:style>
  <w:style w:type="character" w:customStyle="1" w:styleId="CommentTextChar">
    <w:name w:val="Comment Text Char"/>
    <w:basedOn w:val="DefaultParagraphFont"/>
    <w:link w:val="CommentText"/>
    <w:uiPriority w:val="99"/>
    <w:rsid w:val="00181FCE"/>
    <w:rPr>
      <w:lang w:val="en-GB"/>
    </w:rPr>
  </w:style>
  <w:style w:type="paragraph" w:styleId="CommentSubject">
    <w:name w:val="annotation subject"/>
    <w:basedOn w:val="CommentText"/>
    <w:next w:val="CommentText"/>
    <w:link w:val="CommentSubjectChar"/>
    <w:uiPriority w:val="99"/>
    <w:semiHidden/>
    <w:unhideWhenUsed/>
    <w:rsid w:val="00181FCE"/>
    <w:rPr>
      <w:b/>
      <w:bCs/>
    </w:rPr>
  </w:style>
  <w:style w:type="character" w:customStyle="1" w:styleId="CommentSubjectChar">
    <w:name w:val="Comment Subject Char"/>
    <w:basedOn w:val="CommentTextChar"/>
    <w:link w:val="CommentSubject"/>
    <w:uiPriority w:val="99"/>
    <w:semiHidden/>
    <w:rsid w:val="00181FCE"/>
    <w:rPr>
      <w:b/>
      <w:bCs/>
      <w:sz w:val="20"/>
      <w:szCs w:val="20"/>
      <w:lang w:val="en-GB"/>
    </w:rPr>
  </w:style>
  <w:style w:type="paragraph" w:customStyle="1" w:styleId="EndNoteBibliographyTitle">
    <w:name w:val="EndNote Bibliography Title"/>
    <w:basedOn w:val="Normal"/>
    <w:rsid w:val="00664278"/>
    <w:pPr>
      <w:spacing w:after="0"/>
      <w:jc w:val="center"/>
    </w:pPr>
    <w:rPr>
      <w:rFonts w:ascii="Cambria" w:hAnsi="Cambria"/>
      <w:sz w:val="24"/>
      <w:lang w:val="en-US"/>
    </w:rPr>
  </w:style>
  <w:style w:type="paragraph" w:customStyle="1" w:styleId="EndNoteBibliography">
    <w:name w:val="EndNote Bibliography"/>
    <w:basedOn w:val="Normal"/>
    <w:rsid w:val="00664278"/>
    <w:pPr>
      <w:spacing w:line="240" w:lineRule="auto"/>
    </w:pPr>
    <w:rPr>
      <w:rFonts w:ascii="Cambria" w:hAnsi="Cambria"/>
      <w:sz w:val="24"/>
      <w:lang w:val="en-US"/>
    </w:rPr>
  </w:style>
  <w:style w:type="paragraph" w:styleId="NormalWeb">
    <w:name w:val="Normal (Web)"/>
    <w:basedOn w:val="Normal"/>
    <w:uiPriority w:val="99"/>
    <w:semiHidden/>
    <w:unhideWhenUsed/>
    <w:rsid w:val="0029252B"/>
    <w:pPr>
      <w:spacing w:before="100" w:beforeAutospacing="1" w:after="100" w:afterAutospacing="1"/>
    </w:pPr>
    <w:rPr>
      <w:rFonts w:ascii="Times" w:hAnsi="Times" w:cs="Times New Roman"/>
    </w:rPr>
  </w:style>
  <w:style w:type="character" w:customStyle="1" w:styleId="Normal1">
    <w:name w:val="Normal1"/>
    <w:basedOn w:val="DefaultParagraphFont"/>
    <w:rsid w:val="004016B7"/>
  </w:style>
  <w:style w:type="paragraph" w:customStyle="1" w:styleId="Body1">
    <w:name w:val="Body 1"/>
    <w:uiPriority w:val="99"/>
    <w:rsid w:val="00D8487B"/>
    <w:pPr>
      <w:spacing w:after="120"/>
      <w:outlineLvl w:val="0"/>
    </w:pPr>
    <w:rPr>
      <w:rFonts w:ascii="Arial" w:eastAsia="Arial Unicode MS" w:hAnsi="Arial" w:cs="Times New Roman"/>
      <w:color w:val="000000"/>
      <w:sz w:val="22"/>
      <w:szCs w:val="32"/>
      <w:u w:color="000000"/>
      <w:lang w:val="en-GB" w:eastAsia="en-GB"/>
    </w:rPr>
  </w:style>
  <w:style w:type="character" w:customStyle="1" w:styleId="apple-converted-space">
    <w:name w:val="apple-converted-space"/>
    <w:basedOn w:val="DefaultParagraphFont"/>
    <w:rsid w:val="002E0F7A"/>
  </w:style>
  <w:style w:type="character" w:styleId="Emphasis">
    <w:name w:val="Emphasis"/>
    <w:basedOn w:val="DefaultParagraphFont"/>
    <w:uiPriority w:val="20"/>
    <w:qFormat/>
    <w:rsid w:val="002E0F7A"/>
    <w:rPr>
      <w:i/>
      <w:iCs/>
    </w:rPr>
  </w:style>
  <w:style w:type="character" w:styleId="FollowedHyperlink">
    <w:name w:val="FollowedHyperlink"/>
    <w:basedOn w:val="DefaultParagraphFont"/>
    <w:uiPriority w:val="99"/>
    <w:semiHidden/>
    <w:unhideWhenUsed/>
    <w:rsid w:val="00354C9E"/>
    <w:rPr>
      <w:color w:val="800080" w:themeColor="followedHyperlink"/>
      <w:u w:val="single"/>
    </w:rPr>
  </w:style>
  <w:style w:type="paragraph" w:customStyle="1" w:styleId="Default">
    <w:name w:val="Default"/>
    <w:rsid w:val="00B12DD1"/>
    <w:pPr>
      <w:widowControl w:val="0"/>
      <w:autoSpaceDE w:val="0"/>
      <w:autoSpaceDN w:val="0"/>
      <w:adjustRightInd w:val="0"/>
    </w:pPr>
    <w:rPr>
      <w:rFonts w:ascii="Arial" w:hAnsi="Arial" w:cs="Arial"/>
      <w:color w:val="000000"/>
    </w:rPr>
  </w:style>
  <w:style w:type="paragraph" w:customStyle="1" w:styleId="body10">
    <w:name w:val="body1"/>
    <w:basedOn w:val="Normal"/>
    <w:rsid w:val="00447F44"/>
    <w:rPr>
      <w:rFonts w:ascii="Arial" w:eastAsia="Times New Roman" w:hAnsi="Arial" w:cs="Times New Roman"/>
      <w:szCs w:val="24"/>
      <w:lang w:eastAsia="nb-NO"/>
    </w:rPr>
  </w:style>
  <w:style w:type="paragraph" w:styleId="Subtitle">
    <w:name w:val="Subtitle"/>
    <w:basedOn w:val="Normal"/>
    <w:next w:val="Normal"/>
    <w:link w:val="SubtitleChar"/>
    <w:uiPriority w:val="11"/>
    <w:qFormat/>
    <w:rsid w:val="001F238C"/>
    <w:pPr>
      <w:numPr>
        <w:ilvl w:val="1"/>
      </w:numPr>
      <w:ind w:firstLine="720"/>
    </w:pPr>
    <w:rPr>
      <w:rFonts w:eastAsiaTheme="majorEastAsia"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1F238C"/>
    <w:rPr>
      <w:rFonts w:asciiTheme="majorHAnsi" w:eastAsiaTheme="majorEastAsia" w:hAnsiTheme="majorHAnsi" w:cstheme="majorBidi"/>
      <w:i/>
      <w:iCs/>
      <w:color w:val="4F81BD" w:themeColor="accent1"/>
      <w:spacing w:val="15"/>
      <w:lang w:val="en-GB"/>
    </w:rPr>
  </w:style>
  <w:style w:type="character" w:styleId="HTMLCite">
    <w:name w:val="HTML Cite"/>
    <w:basedOn w:val="DefaultParagraphFont"/>
    <w:uiPriority w:val="99"/>
    <w:semiHidden/>
    <w:unhideWhenUsed/>
    <w:rsid w:val="00F338F5"/>
    <w:rPr>
      <w:i/>
      <w:iCs/>
    </w:rPr>
  </w:style>
  <w:style w:type="character" w:customStyle="1" w:styleId="jrnl">
    <w:name w:val="jrnl"/>
    <w:basedOn w:val="DefaultParagraphFont"/>
    <w:rsid w:val="00F338F5"/>
  </w:style>
  <w:style w:type="character" w:styleId="Strong">
    <w:name w:val="Strong"/>
    <w:basedOn w:val="DefaultParagraphFont"/>
    <w:uiPriority w:val="22"/>
    <w:qFormat/>
    <w:rsid w:val="00F338F5"/>
    <w:rPr>
      <w:b/>
      <w:bCs/>
    </w:rPr>
  </w:style>
  <w:style w:type="paragraph" w:customStyle="1" w:styleId="Caption2">
    <w:name w:val="Caption2"/>
    <w:basedOn w:val="Caption"/>
    <w:next w:val="Normal"/>
    <w:qFormat/>
    <w:rsid w:val="00AC5627"/>
    <w:pPr>
      <w:keepNext/>
      <w:keepLines/>
      <w:spacing w:after="0"/>
    </w:pPr>
    <w:rPr>
      <w:b w:val="0"/>
      <w:i/>
    </w:rPr>
  </w:style>
  <w:style w:type="paragraph" w:customStyle="1" w:styleId="Tabletext">
    <w:name w:val="Table text"/>
    <w:basedOn w:val="Normal"/>
    <w:qFormat/>
    <w:rsid w:val="00BB15F5"/>
    <w:pPr>
      <w:keepNext/>
      <w:keepLines/>
      <w:spacing w:before="60" w:after="60"/>
      <w:ind w:left="57" w:right="57"/>
    </w:pPr>
  </w:style>
  <w:style w:type="table" w:styleId="LightShading-Accent1">
    <w:name w:val="Light Shading Accent 1"/>
    <w:basedOn w:val="TableNormal"/>
    <w:uiPriority w:val="60"/>
    <w:rsid w:val="00CB37A6"/>
    <w:rPr>
      <w:color w:val="365F91" w:themeColor="accent1" w:themeShade="BF"/>
      <w:sz w:val="22"/>
      <w:szCs w:val="22"/>
      <w:lang w:eastAsia="zh-TW"/>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SubtleReference">
    <w:name w:val="Subtle Reference"/>
    <w:basedOn w:val="DefaultParagraphFont"/>
    <w:uiPriority w:val="31"/>
    <w:qFormat/>
    <w:rsid w:val="00A93BFB"/>
    <w:rPr>
      <w:smallCaps/>
      <w:color w:val="5A5A5A" w:themeColor="text1" w:themeTint="A5"/>
    </w:rPr>
  </w:style>
  <w:style w:type="paragraph" w:styleId="IntenseQuote">
    <w:name w:val="Intense Quote"/>
    <w:basedOn w:val="Normal"/>
    <w:next w:val="Normal"/>
    <w:link w:val="IntenseQuoteChar"/>
    <w:uiPriority w:val="30"/>
    <w:qFormat/>
    <w:rsid w:val="00A93BFB"/>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A93BFB"/>
    <w:rPr>
      <w:rFonts w:ascii="Seravek Light" w:hAnsi="Seravek Light" w:cs="AdvP45A506"/>
      <w:i/>
      <w:iCs/>
      <w:color w:val="4F81BD" w:themeColor="accent1"/>
      <w:sz w:val="20"/>
      <w:szCs w:val="20"/>
      <w:lang w:val="en-GB"/>
    </w:rPr>
  </w:style>
  <w:style w:type="character" w:customStyle="1" w:styleId="UnresolvedMention1">
    <w:name w:val="Unresolved Mention1"/>
    <w:basedOn w:val="DefaultParagraphFont"/>
    <w:uiPriority w:val="99"/>
    <w:semiHidden/>
    <w:unhideWhenUsed/>
    <w:rsid w:val="001E56A4"/>
    <w:rPr>
      <w:color w:val="808080"/>
      <w:shd w:val="clear" w:color="auto" w:fill="E6E6E6"/>
    </w:rPr>
  </w:style>
  <w:style w:type="character" w:styleId="UnresolvedMention">
    <w:name w:val="Unresolved Mention"/>
    <w:basedOn w:val="DefaultParagraphFont"/>
    <w:uiPriority w:val="99"/>
    <w:semiHidden/>
    <w:unhideWhenUsed/>
    <w:rsid w:val="008C0626"/>
    <w:rPr>
      <w:color w:val="808080"/>
      <w:shd w:val="clear" w:color="auto" w:fill="E6E6E6"/>
    </w:rPr>
  </w:style>
  <w:style w:type="character" w:styleId="LineNumber">
    <w:name w:val="line number"/>
    <w:basedOn w:val="DefaultParagraphFont"/>
    <w:uiPriority w:val="99"/>
    <w:semiHidden/>
    <w:unhideWhenUsed/>
    <w:rsid w:val="003F3066"/>
  </w:style>
  <w:style w:type="character" w:customStyle="1" w:styleId="highlight">
    <w:name w:val="highlight"/>
    <w:basedOn w:val="DefaultParagraphFont"/>
    <w:rsid w:val="006556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62585">
      <w:bodyDiv w:val="1"/>
      <w:marLeft w:val="0"/>
      <w:marRight w:val="0"/>
      <w:marTop w:val="0"/>
      <w:marBottom w:val="0"/>
      <w:divBdr>
        <w:top w:val="none" w:sz="0" w:space="0" w:color="auto"/>
        <w:left w:val="none" w:sz="0" w:space="0" w:color="auto"/>
        <w:bottom w:val="none" w:sz="0" w:space="0" w:color="auto"/>
        <w:right w:val="none" w:sz="0" w:space="0" w:color="auto"/>
      </w:divBdr>
    </w:div>
    <w:div w:id="103963255">
      <w:bodyDiv w:val="1"/>
      <w:marLeft w:val="0"/>
      <w:marRight w:val="0"/>
      <w:marTop w:val="0"/>
      <w:marBottom w:val="0"/>
      <w:divBdr>
        <w:top w:val="none" w:sz="0" w:space="0" w:color="auto"/>
        <w:left w:val="none" w:sz="0" w:space="0" w:color="auto"/>
        <w:bottom w:val="none" w:sz="0" w:space="0" w:color="auto"/>
        <w:right w:val="none" w:sz="0" w:space="0" w:color="auto"/>
      </w:divBdr>
    </w:div>
    <w:div w:id="133303399">
      <w:bodyDiv w:val="1"/>
      <w:marLeft w:val="0"/>
      <w:marRight w:val="0"/>
      <w:marTop w:val="0"/>
      <w:marBottom w:val="0"/>
      <w:divBdr>
        <w:top w:val="none" w:sz="0" w:space="0" w:color="auto"/>
        <w:left w:val="none" w:sz="0" w:space="0" w:color="auto"/>
        <w:bottom w:val="none" w:sz="0" w:space="0" w:color="auto"/>
        <w:right w:val="none" w:sz="0" w:space="0" w:color="auto"/>
      </w:divBdr>
    </w:div>
    <w:div w:id="182212101">
      <w:bodyDiv w:val="1"/>
      <w:marLeft w:val="0"/>
      <w:marRight w:val="0"/>
      <w:marTop w:val="0"/>
      <w:marBottom w:val="0"/>
      <w:divBdr>
        <w:top w:val="none" w:sz="0" w:space="0" w:color="auto"/>
        <w:left w:val="none" w:sz="0" w:space="0" w:color="auto"/>
        <w:bottom w:val="none" w:sz="0" w:space="0" w:color="auto"/>
        <w:right w:val="none" w:sz="0" w:space="0" w:color="auto"/>
      </w:divBdr>
    </w:div>
    <w:div w:id="360672410">
      <w:bodyDiv w:val="1"/>
      <w:marLeft w:val="0"/>
      <w:marRight w:val="0"/>
      <w:marTop w:val="0"/>
      <w:marBottom w:val="0"/>
      <w:divBdr>
        <w:top w:val="none" w:sz="0" w:space="0" w:color="auto"/>
        <w:left w:val="none" w:sz="0" w:space="0" w:color="auto"/>
        <w:bottom w:val="none" w:sz="0" w:space="0" w:color="auto"/>
        <w:right w:val="none" w:sz="0" w:space="0" w:color="auto"/>
      </w:divBdr>
    </w:div>
    <w:div w:id="377556103">
      <w:bodyDiv w:val="1"/>
      <w:marLeft w:val="0"/>
      <w:marRight w:val="0"/>
      <w:marTop w:val="0"/>
      <w:marBottom w:val="0"/>
      <w:divBdr>
        <w:top w:val="none" w:sz="0" w:space="0" w:color="auto"/>
        <w:left w:val="none" w:sz="0" w:space="0" w:color="auto"/>
        <w:bottom w:val="none" w:sz="0" w:space="0" w:color="auto"/>
        <w:right w:val="none" w:sz="0" w:space="0" w:color="auto"/>
      </w:divBdr>
    </w:div>
    <w:div w:id="385032901">
      <w:bodyDiv w:val="1"/>
      <w:marLeft w:val="0"/>
      <w:marRight w:val="0"/>
      <w:marTop w:val="0"/>
      <w:marBottom w:val="0"/>
      <w:divBdr>
        <w:top w:val="none" w:sz="0" w:space="0" w:color="auto"/>
        <w:left w:val="none" w:sz="0" w:space="0" w:color="auto"/>
        <w:bottom w:val="none" w:sz="0" w:space="0" w:color="auto"/>
        <w:right w:val="none" w:sz="0" w:space="0" w:color="auto"/>
      </w:divBdr>
    </w:div>
    <w:div w:id="426191778">
      <w:bodyDiv w:val="1"/>
      <w:marLeft w:val="0"/>
      <w:marRight w:val="0"/>
      <w:marTop w:val="0"/>
      <w:marBottom w:val="0"/>
      <w:divBdr>
        <w:top w:val="none" w:sz="0" w:space="0" w:color="auto"/>
        <w:left w:val="none" w:sz="0" w:space="0" w:color="auto"/>
        <w:bottom w:val="none" w:sz="0" w:space="0" w:color="auto"/>
        <w:right w:val="none" w:sz="0" w:space="0" w:color="auto"/>
      </w:divBdr>
    </w:div>
    <w:div w:id="511578454">
      <w:bodyDiv w:val="1"/>
      <w:marLeft w:val="0"/>
      <w:marRight w:val="0"/>
      <w:marTop w:val="0"/>
      <w:marBottom w:val="0"/>
      <w:divBdr>
        <w:top w:val="none" w:sz="0" w:space="0" w:color="auto"/>
        <w:left w:val="none" w:sz="0" w:space="0" w:color="auto"/>
        <w:bottom w:val="none" w:sz="0" w:space="0" w:color="auto"/>
        <w:right w:val="none" w:sz="0" w:space="0" w:color="auto"/>
      </w:divBdr>
      <w:divsChild>
        <w:div w:id="280264694">
          <w:marLeft w:val="0"/>
          <w:marRight w:val="0"/>
          <w:marTop w:val="0"/>
          <w:marBottom w:val="0"/>
          <w:divBdr>
            <w:top w:val="none" w:sz="0" w:space="0" w:color="auto"/>
            <w:left w:val="none" w:sz="0" w:space="0" w:color="auto"/>
            <w:bottom w:val="none" w:sz="0" w:space="0" w:color="auto"/>
            <w:right w:val="none" w:sz="0" w:space="0" w:color="auto"/>
          </w:divBdr>
          <w:divsChild>
            <w:div w:id="1836141737">
              <w:marLeft w:val="0"/>
              <w:marRight w:val="0"/>
              <w:marTop w:val="0"/>
              <w:marBottom w:val="0"/>
              <w:divBdr>
                <w:top w:val="none" w:sz="0" w:space="0" w:color="auto"/>
                <w:left w:val="none" w:sz="0" w:space="0" w:color="auto"/>
                <w:bottom w:val="none" w:sz="0" w:space="0" w:color="auto"/>
                <w:right w:val="none" w:sz="0" w:space="0" w:color="auto"/>
              </w:divBdr>
              <w:divsChild>
                <w:div w:id="1041518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1768685">
      <w:bodyDiv w:val="1"/>
      <w:marLeft w:val="0"/>
      <w:marRight w:val="0"/>
      <w:marTop w:val="0"/>
      <w:marBottom w:val="0"/>
      <w:divBdr>
        <w:top w:val="none" w:sz="0" w:space="0" w:color="auto"/>
        <w:left w:val="none" w:sz="0" w:space="0" w:color="auto"/>
        <w:bottom w:val="none" w:sz="0" w:space="0" w:color="auto"/>
        <w:right w:val="none" w:sz="0" w:space="0" w:color="auto"/>
      </w:divBdr>
    </w:div>
    <w:div w:id="806512071">
      <w:bodyDiv w:val="1"/>
      <w:marLeft w:val="0"/>
      <w:marRight w:val="0"/>
      <w:marTop w:val="0"/>
      <w:marBottom w:val="0"/>
      <w:divBdr>
        <w:top w:val="none" w:sz="0" w:space="0" w:color="auto"/>
        <w:left w:val="none" w:sz="0" w:space="0" w:color="auto"/>
        <w:bottom w:val="none" w:sz="0" w:space="0" w:color="auto"/>
        <w:right w:val="none" w:sz="0" w:space="0" w:color="auto"/>
      </w:divBdr>
    </w:div>
    <w:div w:id="839588409">
      <w:bodyDiv w:val="1"/>
      <w:marLeft w:val="0"/>
      <w:marRight w:val="0"/>
      <w:marTop w:val="0"/>
      <w:marBottom w:val="0"/>
      <w:divBdr>
        <w:top w:val="none" w:sz="0" w:space="0" w:color="auto"/>
        <w:left w:val="none" w:sz="0" w:space="0" w:color="auto"/>
        <w:bottom w:val="none" w:sz="0" w:space="0" w:color="auto"/>
        <w:right w:val="none" w:sz="0" w:space="0" w:color="auto"/>
      </w:divBdr>
    </w:div>
    <w:div w:id="866985114">
      <w:bodyDiv w:val="1"/>
      <w:marLeft w:val="0"/>
      <w:marRight w:val="0"/>
      <w:marTop w:val="0"/>
      <w:marBottom w:val="0"/>
      <w:divBdr>
        <w:top w:val="none" w:sz="0" w:space="0" w:color="auto"/>
        <w:left w:val="none" w:sz="0" w:space="0" w:color="auto"/>
        <w:bottom w:val="none" w:sz="0" w:space="0" w:color="auto"/>
        <w:right w:val="none" w:sz="0" w:space="0" w:color="auto"/>
      </w:divBdr>
    </w:div>
    <w:div w:id="872302138">
      <w:bodyDiv w:val="1"/>
      <w:marLeft w:val="0"/>
      <w:marRight w:val="0"/>
      <w:marTop w:val="0"/>
      <w:marBottom w:val="0"/>
      <w:divBdr>
        <w:top w:val="none" w:sz="0" w:space="0" w:color="auto"/>
        <w:left w:val="none" w:sz="0" w:space="0" w:color="auto"/>
        <w:bottom w:val="none" w:sz="0" w:space="0" w:color="auto"/>
        <w:right w:val="none" w:sz="0" w:space="0" w:color="auto"/>
      </w:divBdr>
    </w:div>
    <w:div w:id="903758703">
      <w:bodyDiv w:val="1"/>
      <w:marLeft w:val="0"/>
      <w:marRight w:val="0"/>
      <w:marTop w:val="0"/>
      <w:marBottom w:val="0"/>
      <w:divBdr>
        <w:top w:val="none" w:sz="0" w:space="0" w:color="auto"/>
        <w:left w:val="none" w:sz="0" w:space="0" w:color="auto"/>
        <w:bottom w:val="none" w:sz="0" w:space="0" w:color="auto"/>
        <w:right w:val="none" w:sz="0" w:space="0" w:color="auto"/>
      </w:divBdr>
    </w:div>
    <w:div w:id="923102193">
      <w:bodyDiv w:val="1"/>
      <w:marLeft w:val="0"/>
      <w:marRight w:val="0"/>
      <w:marTop w:val="0"/>
      <w:marBottom w:val="0"/>
      <w:divBdr>
        <w:top w:val="none" w:sz="0" w:space="0" w:color="auto"/>
        <w:left w:val="none" w:sz="0" w:space="0" w:color="auto"/>
        <w:bottom w:val="none" w:sz="0" w:space="0" w:color="auto"/>
        <w:right w:val="none" w:sz="0" w:space="0" w:color="auto"/>
      </w:divBdr>
    </w:div>
    <w:div w:id="973947520">
      <w:bodyDiv w:val="1"/>
      <w:marLeft w:val="0"/>
      <w:marRight w:val="0"/>
      <w:marTop w:val="0"/>
      <w:marBottom w:val="0"/>
      <w:divBdr>
        <w:top w:val="none" w:sz="0" w:space="0" w:color="auto"/>
        <w:left w:val="none" w:sz="0" w:space="0" w:color="auto"/>
        <w:bottom w:val="none" w:sz="0" w:space="0" w:color="auto"/>
        <w:right w:val="none" w:sz="0" w:space="0" w:color="auto"/>
      </w:divBdr>
      <w:divsChild>
        <w:div w:id="569464583">
          <w:marLeft w:val="0"/>
          <w:marRight w:val="0"/>
          <w:marTop w:val="0"/>
          <w:marBottom w:val="0"/>
          <w:divBdr>
            <w:top w:val="none" w:sz="0" w:space="0" w:color="auto"/>
            <w:left w:val="none" w:sz="0" w:space="0" w:color="auto"/>
            <w:bottom w:val="none" w:sz="0" w:space="0" w:color="auto"/>
            <w:right w:val="none" w:sz="0" w:space="0" w:color="auto"/>
          </w:divBdr>
          <w:divsChild>
            <w:div w:id="1025520978">
              <w:marLeft w:val="0"/>
              <w:marRight w:val="0"/>
              <w:marTop w:val="0"/>
              <w:marBottom w:val="0"/>
              <w:divBdr>
                <w:top w:val="none" w:sz="0" w:space="0" w:color="auto"/>
                <w:left w:val="none" w:sz="0" w:space="0" w:color="auto"/>
                <w:bottom w:val="none" w:sz="0" w:space="0" w:color="auto"/>
                <w:right w:val="none" w:sz="0" w:space="0" w:color="auto"/>
              </w:divBdr>
              <w:divsChild>
                <w:div w:id="1283880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9214624">
      <w:bodyDiv w:val="1"/>
      <w:marLeft w:val="0"/>
      <w:marRight w:val="0"/>
      <w:marTop w:val="0"/>
      <w:marBottom w:val="0"/>
      <w:divBdr>
        <w:top w:val="none" w:sz="0" w:space="0" w:color="auto"/>
        <w:left w:val="none" w:sz="0" w:space="0" w:color="auto"/>
        <w:bottom w:val="none" w:sz="0" w:space="0" w:color="auto"/>
        <w:right w:val="none" w:sz="0" w:space="0" w:color="auto"/>
      </w:divBdr>
    </w:div>
    <w:div w:id="1016157085">
      <w:bodyDiv w:val="1"/>
      <w:marLeft w:val="0"/>
      <w:marRight w:val="0"/>
      <w:marTop w:val="0"/>
      <w:marBottom w:val="0"/>
      <w:divBdr>
        <w:top w:val="none" w:sz="0" w:space="0" w:color="auto"/>
        <w:left w:val="none" w:sz="0" w:space="0" w:color="auto"/>
        <w:bottom w:val="none" w:sz="0" w:space="0" w:color="auto"/>
        <w:right w:val="none" w:sz="0" w:space="0" w:color="auto"/>
      </w:divBdr>
    </w:div>
    <w:div w:id="1046610980">
      <w:bodyDiv w:val="1"/>
      <w:marLeft w:val="0"/>
      <w:marRight w:val="0"/>
      <w:marTop w:val="0"/>
      <w:marBottom w:val="0"/>
      <w:divBdr>
        <w:top w:val="none" w:sz="0" w:space="0" w:color="auto"/>
        <w:left w:val="none" w:sz="0" w:space="0" w:color="auto"/>
        <w:bottom w:val="none" w:sz="0" w:space="0" w:color="auto"/>
        <w:right w:val="none" w:sz="0" w:space="0" w:color="auto"/>
      </w:divBdr>
    </w:div>
    <w:div w:id="1160577070">
      <w:bodyDiv w:val="1"/>
      <w:marLeft w:val="0"/>
      <w:marRight w:val="0"/>
      <w:marTop w:val="0"/>
      <w:marBottom w:val="0"/>
      <w:divBdr>
        <w:top w:val="none" w:sz="0" w:space="0" w:color="auto"/>
        <w:left w:val="none" w:sz="0" w:space="0" w:color="auto"/>
        <w:bottom w:val="none" w:sz="0" w:space="0" w:color="auto"/>
        <w:right w:val="none" w:sz="0" w:space="0" w:color="auto"/>
      </w:divBdr>
    </w:div>
    <w:div w:id="1284312522">
      <w:bodyDiv w:val="1"/>
      <w:marLeft w:val="0"/>
      <w:marRight w:val="0"/>
      <w:marTop w:val="0"/>
      <w:marBottom w:val="0"/>
      <w:divBdr>
        <w:top w:val="none" w:sz="0" w:space="0" w:color="auto"/>
        <w:left w:val="none" w:sz="0" w:space="0" w:color="auto"/>
        <w:bottom w:val="none" w:sz="0" w:space="0" w:color="auto"/>
        <w:right w:val="none" w:sz="0" w:space="0" w:color="auto"/>
      </w:divBdr>
    </w:div>
    <w:div w:id="1284460672">
      <w:bodyDiv w:val="1"/>
      <w:marLeft w:val="0"/>
      <w:marRight w:val="0"/>
      <w:marTop w:val="0"/>
      <w:marBottom w:val="0"/>
      <w:divBdr>
        <w:top w:val="none" w:sz="0" w:space="0" w:color="auto"/>
        <w:left w:val="none" w:sz="0" w:space="0" w:color="auto"/>
        <w:bottom w:val="none" w:sz="0" w:space="0" w:color="auto"/>
        <w:right w:val="none" w:sz="0" w:space="0" w:color="auto"/>
      </w:divBdr>
    </w:div>
    <w:div w:id="1407218356">
      <w:bodyDiv w:val="1"/>
      <w:marLeft w:val="0"/>
      <w:marRight w:val="0"/>
      <w:marTop w:val="0"/>
      <w:marBottom w:val="0"/>
      <w:divBdr>
        <w:top w:val="none" w:sz="0" w:space="0" w:color="auto"/>
        <w:left w:val="none" w:sz="0" w:space="0" w:color="auto"/>
        <w:bottom w:val="none" w:sz="0" w:space="0" w:color="auto"/>
        <w:right w:val="none" w:sz="0" w:space="0" w:color="auto"/>
      </w:divBdr>
    </w:div>
    <w:div w:id="1472555749">
      <w:bodyDiv w:val="1"/>
      <w:marLeft w:val="0"/>
      <w:marRight w:val="0"/>
      <w:marTop w:val="0"/>
      <w:marBottom w:val="0"/>
      <w:divBdr>
        <w:top w:val="none" w:sz="0" w:space="0" w:color="auto"/>
        <w:left w:val="none" w:sz="0" w:space="0" w:color="auto"/>
        <w:bottom w:val="none" w:sz="0" w:space="0" w:color="auto"/>
        <w:right w:val="none" w:sz="0" w:space="0" w:color="auto"/>
      </w:divBdr>
    </w:div>
    <w:div w:id="1770469291">
      <w:bodyDiv w:val="1"/>
      <w:marLeft w:val="0"/>
      <w:marRight w:val="0"/>
      <w:marTop w:val="0"/>
      <w:marBottom w:val="0"/>
      <w:divBdr>
        <w:top w:val="none" w:sz="0" w:space="0" w:color="auto"/>
        <w:left w:val="none" w:sz="0" w:space="0" w:color="auto"/>
        <w:bottom w:val="none" w:sz="0" w:space="0" w:color="auto"/>
        <w:right w:val="none" w:sz="0" w:space="0" w:color="auto"/>
      </w:divBdr>
    </w:div>
    <w:div w:id="1781992535">
      <w:bodyDiv w:val="1"/>
      <w:marLeft w:val="0"/>
      <w:marRight w:val="0"/>
      <w:marTop w:val="0"/>
      <w:marBottom w:val="0"/>
      <w:divBdr>
        <w:top w:val="none" w:sz="0" w:space="0" w:color="auto"/>
        <w:left w:val="none" w:sz="0" w:space="0" w:color="auto"/>
        <w:bottom w:val="none" w:sz="0" w:space="0" w:color="auto"/>
        <w:right w:val="none" w:sz="0" w:space="0" w:color="auto"/>
      </w:divBdr>
    </w:div>
    <w:div w:id="1792162276">
      <w:bodyDiv w:val="1"/>
      <w:marLeft w:val="0"/>
      <w:marRight w:val="0"/>
      <w:marTop w:val="0"/>
      <w:marBottom w:val="0"/>
      <w:divBdr>
        <w:top w:val="none" w:sz="0" w:space="0" w:color="auto"/>
        <w:left w:val="none" w:sz="0" w:space="0" w:color="auto"/>
        <w:bottom w:val="none" w:sz="0" w:space="0" w:color="auto"/>
        <w:right w:val="none" w:sz="0" w:space="0" w:color="auto"/>
      </w:divBdr>
    </w:div>
    <w:div w:id="1824153549">
      <w:bodyDiv w:val="1"/>
      <w:marLeft w:val="0"/>
      <w:marRight w:val="0"/>
      <w:marTop w:val="0"/>
      <w:marBottom w:val="0"/>
      <w:divBdr>
        <w:top w:val="none" w:sz="0" w:space="0" w:color="auto"/>
        <w:left w:val="none" w:sz="0" w:space="0" w:color="auto"/>
        <w:bottom w:val="none" w:sz="0" w:space="0" w:color="auto"/>
        <w:right w:val="none" w:sz="0" w:space="0" w:color="auto"/>
      </w:divBdr>
    </w:div>
    <w:div w:id="1847553045">
      <w:bodyDiv w:val="1"/>
      <w:marLeft w:val="0"/>
      <w:marRight w:val="0"/>
      <w:marTop w:val="0"/>
      <w:marBottom w:val="0"/>
      <w:divBdr>
        <w:top w:val="none" w:sz="0" w:space="0" w:color="auto"/>
        <w:left w:val="none" w:sz="0" w:space="0" w:color="auto"/>
        <w:bottom w:val="none" w:sz="0" w:space="0" w:color="auto"/>
        <w:right w:val="none" w:sz="0" w:space="0" w:color="auto"/>
      </w:divBdr>
    </w:div>
    <w:div w:id="1849714539">
      <w:bodyDiv w:val="1"/>
      <w:marLeft w:val="0"/>
      <w:marRight w:val="0"/>
      <w:marTop w:val="0"/>
      <w:marBottom w:val="0"/>
      <w:divBdr>
        <w:top w:val="none" w:sz="0" w:space="0" w:color="auto"/>
        <w:left w:val="none" w:sz="0" w:space="0" w:color="auto"/>
        <w:bottom w:val="none" w:sz="0" w:space="0" w:color="auto"/>
        <w:right w:val="none" w:sz="0" w:space="0" w:color="auto"/>
      </w:divBdr>
      <w:divsChild>
        <w:div w:id="1698653864">
          <w:marLeft w:val="0"/>
          <w:marRight w:val="0"/>
          <w:marTop w:val="0"/>
          <w:marBottom w:val="0"/>
          <w:divBdr>
            <w:top w:val="none" w:sz="0" w:space="0" w:color="auto"/>
            <w:left w:val="none" w:sz="0" w:space="0" w:color="auto"/>
            <w:bottom w:val="none" w:sz="0" w:space="0" w:color="auto"/>
            <w:right w:val="none" w:sz="0" w:space="0" w:color="auto"/>
          </w:divBdr>
          <w:divsChild>
            <w:div w:id="487013546">
              <w:marLeft w:val="0"/>
              <w:marRight w:val="0"/>
              <w:marTop w:val="0"/>
              <w:marBottom w:val="0"/>
              <w:divBdr>
                <w:top w:val="none" w:sz="0" w:space="0" w:color="auto"/>
                <w:left w:val="none" w:sz="0" w:space="0" w:color="auto"/>
                <w:bottom w:val="none" w:sz="0" w:space="0" w:color="auto"/>
                <w:right w:val="none" w:sz="0" w:space="0" w:color="auto"/>
              </w:divBdr>
              <w:divsChild>
                <w:div w:id="850099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6793033">
      <w:bodyDiv w:val="1"/>
      <w:marLeft w:val="0"/>
      <w:marRight w:val="0"/>
      <w:marTop w:val="0"/>
      <w:marBottom w:val="0"/>
      <w:divBdr>
        <w:top w:val="none" w:sz="0" w:space="0" w:color="auto"/>
        <w:left w:val="none" w:sz="0" w:space="0" w:color="auto"/>
        <w:bottom w:val="none" w:sz="0" w:space="0" w:color="auto"/>
        <w:right w:val="none" w:sz="0" w:space="0" w:color="auto"/>
      </w:divBdr>
      <w:divsChild>
        <w:div w:id="565992067">
          <w:marLeft w:val="0"/>
          <w:marRight w:val="0"/>
          <w:marTop w:val="0"/>
          <w:marBottom w:val="0"/>
          <w:divBdr>
            <w:top w:val="none" w:sz="0" w:space="0" w:color="auto"/>
            <w:left w:val="none" w:sz="0" w:space="0" w:color="auto"/>
            <w:bottom w:val="none" w:sz="0" w:space="0" w:color="auto"/>
            <w:right w:val="none" w:sz="0" w:space="0" w:color="auto"/>
          </w:divBdr>
          <w:divsChild>
            <w:div w:id="1601446131">
              <w:marLeft w:val="0"/>
              <w:marRight w:val="0"/>
              <w:marTop w:val="0"/>
              <w:marBottom w:val="0"/>
              <w:divBdr>
                <w:top w:val="none" w:sz="0" w:space="0" w:color="auto"/>
                <w:left w:val="none" w:sz="0" w:space="0" w:color="auto"/>
                <w:bottom w:val="none" w:sz="0" w:space="0" w:color="auto"/>
                <w:right w:val="none" w:sz="0" w:space="0" w:color="auto"/>
              </w:divBdr>
              <w:divsChild>
                <w:div w:id="843279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5856366">
      <w:bodyDiv w:val="1"/>
      <w:marLeft w:val="0"/>
      <w:marRight w:val="0"/>
      <w:marTop w:val="0"/>
      <w:marBottom w:val="0"/>
      <w:divBdr>
        <w:top w:val="none" w:sz="0" w:space="0" w:color="auto"/>
        <w:left w:val="none" w:sz="0" w:space="0" w:color="auto"/>
        <w:bottom w:val="none" w:sz="0" w:space="0" w:color="auto"/>
        <w:right w:val="none" w:sz="0" w:space="0" w:color="auto"/>
      </w:divBdr>
    </w:div>
    <w:div w:id="2085101471">
      <w:bodyDiv w:val="1"/>
      <w:marLeft w:val="0"/>
      <w:marRight w:val="0"/>
      <w:marTop w:val="0"/>
      <w:marBottom w:val="0"/>
      <w:divBdr>
        <w:top w:val="none" w:sz="0" w:space="0" w:color="auto"/>
        <w:left w:val="none" w:sz="0" w:space="0" w:color="auto"/>
        <w:bottom w:val="none" w:sz="0" w:space="0" w:color="auto"/>
        <w:right w:val="none" w:sz="0" w:space="0" w:color="auto"/>
      </w:divBdr>
      <w:divsChild>
        <w:div w:id="32774806">
          <w:marLeft w:val="0"/>
          <w:marRight w:val="0"/>
          <w:marTop w:val="0"/>
          <w:marBottom w:val="0"/>
          <w:divBdr>
            <w:top w:val="none" w:sz="0" w:space="0" w:color="auto"/>
            <w:left w:val="none" w:sz="0" w:space="0" w:color="auto"/>
            <w:bottom w:val="none" w:sz="0" w:space="0" w:color="auto"/>
            <w:right w:val="none" w:sz="0" w:space="0" w:color="auto"/>
          </w:divBdr>
          <w:divsChild>
            <w:div w:id="2138912879">
              <w:marLeft w:val="0"/>
              <w:marRight w:val="0"/>
              <w:marTop w:val="0"/>
              <w:marBottom w:val="0"/>
              <w:divBdr>
                <w:top w:val="none" w:sz="0" w:space="0" w:color="auto"/>
                <w:left w:val="none" w:sz="0" w:space="0" w:color="auto"/>
                <w:bottom w:val="none" w:sz="0" w:space="0" w:color="auto"/>
                <w:right w:val="none" w:sz="0" w:space="0" w:color="auto"/>
              </w:divBdr>
              <w:divsChild>
                <w:div w:id="123475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56E4F24-D8AA-4F4A-BB93-DB4E5040D8F9}">
  <ds:schemaRefs>
    <ds:schemaRef ds:uri="http://schemas.openxmlformats.org/officeDocument/2006/bibliography"/>
  </ds:schemaRefs>
</ds:datastoreItem>
</file>

<file path=customXml/itemProps2.xml><?xml version="1.0" encoding="utf-8"?>
<ds:datastoreItem xmlns:ds="http://schemas.openxmlformats.org/officeDocument/2006/customXml" ds:itemID="{516422B0-EC10-E946-8FE4-4FF2934BBFC9}">
  <ds:schemaRefs>
    <ds:schemaRef ds:uri="http://schemas.openxmlformats.org/officeDocument/2006/bibliography"/>
  </ds:schemaRefs>
</ds:datastoreItem>
</file>

<file path=customXml/itemProps3.xml><?xml version="1.0" encoding="utf-8"?>
<ds:datastoreItem xmlns:ds="http://schemas.openxmlformats.org/officeDocument/2006/customXml" ds:itemID="{E646FFF3-50CB-439B-8434-3E91E7292433}">
  <ds:schemaRefs>
    <ds:schemaRef ds:uri="http://schemas.openxmlformats.org/officeDocument/2006/bibliography"/>
  </ds:schemaRefs>
</ds:datastoreItem>
</file>

<file path=customXml/itemProps4.xml><?xml version="1.0" encoding="utf-8"?>
<ds:datastoreItem xmlns:ds="http://schemas.openxmlformats.org/officeDocument/2006/customXml" ds:itemID="{468570B4-A16B-4EB6-90DB-EE10CA36A6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3</Pages>
  <Words>7442</Words>
  <Characters>42421</Characters>
  <Application>Microsoft Office Word</Application>
  <DocSecurity>0</DocSecurity>
  <Lines>353</Lines>
  <Paragraphs>99</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497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opher Green</dc:creator>
  <cp:lastModifiedBy>Simon Drysdale</cp:lastModifiedBy>
  <cp:revision>2</cp:revision>
  <cp:lastPrinted>2018-12-07T16:14:00Z</cp:lastPrinted>
  <dcterms:created xsi:type="dcterms:W3CDTF">2020-04-23T09:06:00Z</dcterms:created>
  <dcterms:modified xsi:type="dcterms:W3CDTF">2020-04-23T09:06:00Z</dcterms:modified>
</cp:coreProperties>
</file>